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598903" w14:textId="34D26E40" w:rsidR="00A81121" w:rsidRPr="007776F9" w:rsidRDefault="00A81121" w:rsidP="00A81121">
      <w:pPr>
        <w:spacing w:line="480" w:lineRule="auto"/>
        <w:rPr>
          <w:b/>
        </w:rPr>
      </w:pPr>
      <w:bookmarkStart w:id="0" w:name="_GoBack"/>
      <w:r w:rsidRPr="007776F9">
        <w:rPr>
          <w:b/>
        </w:rPr>
        <w:t>Congenital C</w:t>
      </w:r>
      <w:r>
        <w:rPr>
          <w:b/>
        </w:rPr>
        <w:t>ytomegalovirus</w:t>
      </w:r>
      <w:r w:rsidRPr="007776F9">
        <w:rPr>
          <w:b/>
        </w:rPr>
        <w:t>:  A European expert consensus statement</w:t>
      </w:r>
      <w:r>
        <w:rPr>
          <w:b/>
        </w:rPr>
        <w:t xml:space="preserve"> on </w:t>
      </w:r>
      <w:r w:rsidR="00975049">
        <w:rPr>
          <w:b/>
        </w:rPr>
        <w:t>diagnosis and</w:t>
      </w:r>
      <w:r>
        <w:rPr>
          <w:b/>
        </w:rPr>
        <w:t xml:space="preserve"> management</w:t>
      </w:r>
      <w:r w:rsidRPr="007776F9">
        <w:rPr>
          <w:b/>
        </w:rPr>
        <w:t>.</w:t>
      </w:r>
    </w:p>
    <w:bookmarkEnd w:id="0"/>
    <w:p w14:paraId="359F5239" w14:textId="77777777" w:rsidR="00992134" w:rsidRDefault="00992134" w:rsidP="002D2C80">
      <w:pPr>
        <w:spacing w:line="480" w:lineRule="auto"/>
        <w:rPr>
          <w:b/>
          <w:u w:val="single"/>
        </w:rPr>
      </w:pPr>
      <w:r>
        <w:rPr>
          <w:b/>
          <w:u w:val="single"/>
        </w:rPr>
        <w:t>Introduction</w:t>
      </w:r>
    </w:p>
    <w:p w14:paraId="062FA4BC" w14:textId="6F353D92" w:rsidR="00992134" w:rsidRDefault="00992134" w:rsidP="002D2C80">
      <w:pPr>
        <w:spacing w:line="480" w:lineRule="auto"/>
      </w:pPr>
      <w:r>
        <w:t>Congenital CMV</w:t>
      </w:r>
      <w:r w:rsidR="002631E2">
        <w:t xml:space="preserve"> (cCMV)</w:t>
      </w:r>
      <w:r>
        <w:t xml:space="preserve"> </w:t>
      </w:r>
      <w:r w:rsidR="00A32BB4">
        <w:t xml:space="preserve">is the </w:t>
      </w:r>
      <w:r w:rsidR="0034653A">
        <w:t>most common</w:t>
      </w:r>
      <w:r w:rsidR="00A32BB4">
        <w:t xml:space="preserve"> congenital infection in the </w:t>
      </w:r>
      <w:r w:rsidR="004975F0">
        <w:t xml:space="preserve">developed </w:t>
      </w:r>
      <w:r w:rsidR="00A32BB4">
        <w:t>worl</w:t>
      </w:r>
      <w:r w:rsidR="007A60B1">
        <w:t>d</w:t>
      </w:r>
      <w:r w:rsidR="005B3B8A">
        <w:t>.</w:t>
      </w:r>
      <w:r w:rsidR="00226C71">
        <w:t xml:space="preserve">  </w:t>
      </w:r>
      <w:r w:rsidR="005B3B8A">
        <w:t>R</w:t>
      </w:r>
      <w:r w:rsidR="00D562D1">
        <w:t>eported prevalence varies</w:t>
      </w:r>
      <w:r w:rsidR="00F73082">
        <w:t xml:space="preserve"> between cohorts</w:t>
      </w:r>
      <w:r w:rsidR="00226C71">
        <w:t xml:space="preserve"> </w:t>
      </w:r>
      <w:r w:rsidR="00D562D1">
        <w:t>but</w:t>
      </w:r>
      <w:r w:rsidR="00226C71">
        <w:t xml:space="preserve"> is </w:t>
      </w:r>
      <w:r w:rsidR="00D562D1">
        <w:t xml:space="preserve">approximately </w:t>
      </w:r>
      <w:r w:rsidR="00F8216E">
        <w:t>7</w:t>
      </w:r>
      <w:r w:rsidR="007A60B1">
        <w:t xml:space="preserve"> per 1000</w:t>
      </w:r>
      <w:r w:rsidR="00A32BB4">
        <w:t xml:space="preserve"> </w:t>
      </w:r>
      <w:r w:rsidR="00F73082">
        <w:t>births</w:t>
      </w:r>
      <w:r w:rsidR="00FE6848">
        <w:t>.</w:t>
      </w:r>
      <w:r w:rsidR="00DD0351">
        <w:fldChar w:fldCharType="begin"/>
      </w:r>
      <w:r w:rsidR="002D02E9">
        <w:instrText xml:space="preserve"> ADDIN REFMGR.CITE &lt;Refman&gt;&lt;Cite&gt;&lt;Author&gt;Dollard&lt;/Author&gt;&lt;Year&gt;2007&lt;/Year&gt;&lt;RecNum&gt;DOLLARD2007&lt;/RecNum&gt;&lt;IDText&gt;New estimates of the prevalence of neurological and sensory sequelae and mortality associated with congenital cytomegalovirus infection.&lt;/IDText&gt;&lt;MDL Ref_Type="Journal"&gt;&lt;Ref_Type&gt;Journal&lt;/Ref_Type&gt;&lt;Ref_ID&gt;DOLLARD2007&lt;/Ref_ID&gt;&lt;Title_Primary&gt;New estimates of the prevalence of neurological and sensory sequelae and mortality associated with congenital cytomegalovirus infection.&lt;/Title_Primary&gt;&lt;Authors_Primary&gt;Dollard,SC&lt;/Authors_Primary&gt;&lt;Authors_Primary&gt;Grosse,SD&lt;/Authors_Primary&gt;&lt;Authors_Primary&gt;Ross,DS&lt;/Authors_Primary&gt;&lt;Date_Primary&gt;2007&lt;/Date_Primary&gt;&lt;Keywords&gt;congenital&lt;/Keywords&gt;&lt;Keywords&gt;Cytomegalovirus&lt;/Keywords&gt;&lt;Keywords&gt;Review&lt;/Keywords&gt;&lt;Keywords&gt;sequelae&lt;/Keywords&gt;&lt;Reprint&gt;Not in File&lt;/Reprint&gt;&lt;Start_Page&gt;355&lt;/Start_Page&gt;&lt;End_Page&gt;363&lt;/End_Page&gt;&lt;Periodical&gt;Reviews in Medical Virology&lt;/Periodical&gt;&lt;Volume&gt;17&lt;/Volume&gt;&lt;Issue&gt;5&lt;/Issue&gt;&lt;ZZ_JournalFull&gt;&lt;f name="System"&gt;Reviews in Medical Virology&lt;/f&gt;&lt;/ZZ_JournalFull&gt;&lt;ZZ_WorkformID&gt;1&lt;/ZZ_WorkformID&gt;&lt;/MDL&gt;&lt;/Cite&gt;&lt;/Refman&gt;</w:instrText>
      </w:r>
      <w:r w:rsidR="00DD0351">
        <w:fldChar w:fldCharType="separate"/>
      </w:r>
      <w:r w:rsidR="00856D35" w:rsidRPr="00856D35">
        <w:rPr>
          <w:noProof/>
          <w:vertAlign w:val="superscript"/>
        </w:rPr>
        <w:t>1</w:t>
      </w:r>
      <w:r w:rsidR="00DD0351">
        <w:fldChar w:fldCharType="end"/>
      </w:r>
      <w:r w:rsidR="00A32BB4">
        <w:t xml:space="preserve">  </w:t>
      </w:r>
      <w:r w:rsidR="00D74593">
        <w:t>About half of CMV-infected babies with clinically detectable disease at birth are</w:t>
      </w:r>
      <w:r w:rsidR="00F73082">
        <w:t xml:space="preserve"> </w:t>
      </w:r>
      <w:r w:rsidR="00A32BB4">
        <w:t>destined to have significant impairments in their development</w:t>
      </w:r>
      <w:r w:rsidR="005B3B8A">
        <w:t xml:space="preserve"> and cCMV infection is implicated in around 25% of all children with sensorineural hearing loss (SNHL)</w:t>
      </w:r>
      <w:r w:rsidR="00FE6848">
        <w:t>.</w:t>
      </w:r>
      <w:r w:rsidR="005B3B8A">
        <w:t xml:space="preserve"> </w:t>
      </w:r>
      <w:r w:rsidR="004C5A12">
        <w:fldChar w:fldCharType="begin">
          <w:fldData xml:space="preserve">PFJlZm1hbj48Q2l0ZT48QXV0aG9yPkRvbGxhcmQ8L0F1dGhvcj48WWVhcj4yMDA3PC9ZZWFyPjxS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</w:fldData>
        </w:fldChar>
      </w:r>
      <w:r w:rsidR="002D02E9">
        <w:instrText xml:space="preserve"> ADDIN REFMGR.CITE </w:instrText>
      </w:r>
      <w:r w:rsidR="002D02E9">
        <w:fldChar w:fldCharType="begin">
          <w:fldData xml:space="preserve">PFJlZm1hbj48Q2l0ZT48QXV0aG9yPkRvbGxhcmQ8L0F1dGhvcj48WWVhcj4yMDA3PC9ZZWFyPjxS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</w:fldData>
        </w:fldChar>
      </w:r>
      <w:r w:rsidR="002D02E9">
        <w:instrText xml:space="preserve"> ADDIN EN.CITE.DATA </w:instrText>
      </w:r>
      <w:r w:rsidR="002D02E9">
        <w:fldChar w:fldCharType="end"/>
      </w:r>
      <w:r w:rsidR="004C5A12">
        <w:fldChar w:fldCharType="separate"/>
      </w:r>
      <w:r w:rsidR="00856D35" w:rsidRPr="00856D35">
        <w:rPr>
          <w:noProof/>
          <w:vertAlign w:val="superscript"/>
        </w:rPr>
        <w:t>1;2</w:t>
      </w:r>
      <w:r w:rsidR="004C5A12">
        <w:fldChar w:fldCharType="end"/>
      </w:r>
      <w:r w:rsidR="005B3B8A">
        <w:t xml:space="preserve">  </w:t>
      </w:r>
      <w:r>
        <w:t>Meta-analysis</w:t>
      </w:r>
      <w:r w:rsidR="00A32BB4">
        <w:t xml:space="preserve"> show</w:t>
      </w:r>
      <w:r w:rsidR="00D74593">
        <w:t>s</w:t>
      </w:r>
      <w:r w:rsidR="00A32BB4">
        <w:t xml:space="preserve"> that </w:t>
      </w:r>
      <w:r w:rsidR="005B3B8A">
        <w:t xml:space="preserve">although </w:t>
      </w:r>
      <w:r w:rsidR="00A32BB4">
        <w:t>long-term sequelae</w:t>
      </w:r>
      <w:r w:rsidR="007A60B1">
        <w:t>, especially SNHL,</w:t>
      </w:r>
      <w:r w:rsidR="00A32BB4">
        <w:t xml:space="preserve"> are </w:t>
      </w:r>
      <w:r>
        <w:t xml:space="preserve">more common in those with </w:t>
      </w:r>
      <w:r w:rsidR="005C559C">
        <w:t xml:space="preserve">clinically detectable disease </w:t>
      </w:r>
      <w:r>
        <w:t>at birth</w:t>
      </w:r>
      <w:r w:rsidR="005B3B8A">
        <w:t xml:space="preserve"> they </w:t>
      </w:r>
      <w:r w:rsidR="007A60B1">
        <w:t xml:space="preserve">are also found in 13% of those </w:t>
      </w:r>
      <w:r w:rsidR="008763F0">
        <w:t>without clinical features attributable to CMV</w:t>
      </w:r>
      <w:r w:rsidR="005C559C">
        <w:t xml:space="preserve"> on initial examination</w:t>
      </w:r>
      <w:r w:rsidR="00FE6848">
        <w:t>.</w:t>
      </w:r>
      <w:r w:rsidR="00DD0351">
        <w:fldChar w:fldCharType="begin"/>
      </w:r>
      <w:r w:rsidR="002D02E9">
        <w:instrText xml:space="preserve"> ADDIN REFMGR.CITE &lt;Refman&gt;&lt;Cite&gt;&lt;Author&gt;Dollard&lt;/Author&gt;&lt;Year&gt;2007&lt;/Year&gt;&lt;RecNum&gt;DOLLARD2007&lt;/RecNum&gt;&lt;IDText&gt;New estimates of the prevalence of neurological and sensory sequelae and mortality associated with congenital cytomegalovirus infection.&lt;/IDText&gt;&lt;MDL Ref_Type="Journal"&gt;&lt;Ref_Type&gt;Journal&lt;/Ref_Type&gt;&lt;Ref_ID&gt;DOLLARD2007&lt;/Ref_ID&gt;&lt;Title_Primary&gt;New estimates of the prevalence of neurological and sensory sequelae and mortality associated with congenital cytomegalovirus infection.&lt;/Title_Primary&gt;&lt;Authors_Primary&gt;Dollard,SC&lt;/Authors_Primary&gt;&lt;Authors_Primary&gt;Grosse,SD&lt;/Authors_Primary&gt;&lt;Authors_Primary&gt;Ross,DS&lt;/Authors_Primary&gt;&lt;Date_Primary&gt;2007&lt;/Date_Primary&gt;&lt;Keywords&gt;congenital&lt;/Keywords&gt;&lt;Keywords&gt;Cytomegalovirus&lt;/Keywords&gt;&lt;Keywords&gt;Review&lt;/Keywords&gt;&lt;Keywords&gt;sequelae&lt;/Keywords&gt;&lt;Reprint&gt;Not in File&lt;/Reprint&gt;&lt;Start_Page&gt;355&lt;/Start_Page&gt;&lt;End_Page&gt;363&lt;/End_Page&gt;&lt;Periodical&gt;Reviews in Medical Virology&lt;/Periodical&gt;&lt;Volume&gt;17&lt;/Volume&gt;&lt;Issue&gt;5&lt;/Issue&gt;&lt;ZZ_JournalFull&gt;&lt;f name="System"&gt;Reviews in Medical Virology&lt;/f&gt;&lt;/ZZ_JournalFull&gt;&lt;ZZ_WorkformID&gt;1&lt;/ZZ_WorkformID&gt;&lt;/MDL&gt;&lt;/Cite&gt;&lt;/Refman&gt;</w:instrText>
      </w:r>
      <w:r w:rsidR="00DD0351">
        <w:fldChar w:fldCharType="separate"/>
      </w:r>
      <w:r w:rsidR="00856D35" w:rsidRPr="00856D35">
        <w:rPr>
          <w:noProof/>
          <w:vertAlign w:val="superscript"/>
        </w:rPr>
        <w:t>1</w:t>
      </w:r>
      <w:r w:rsidR="00DD0351">
        <w:fldChar w:fldCharType="end"/>
      </w:r>
    </w:p>
    <w:p w14:paraId="6CCF6CA7" w14:textId="0A4ED28C" w:rsidR="00992134" w:rsidRDefault="00D750E3" w:rsidP="002D2C80">
      <w:pPr>
        <w:spacing w:line="480" w:lineRule="auto"/>
      </w:pPr>
      <w:r>
        <w:t xml:space="preserve">Despite the significant </w:t>
      </w:r>
      <w:r w:rsidR="00977C39">
        <w:t xml:space="preserve">long-term </w:t>
      </w:r>
      <w:r>
        <w:t>impact</w:t>
      </w:r>
      <w:r w:rsidR="00797FC7">
        <w:t xml:space="preserve"> </w:t>
      </w:r>
      <w:r w:rsidR="00BE6C8B">
        <w:t>of</w:t>
      </w:r>
      <w:r>
        <w:t xml:space="preserve"> cCMV </w:t>
      </w:r>
      <w:r w:rsidR="004329CD">
        <w:t>infection</w:t>
      </w:r>
      <w:r>
        <w:t xml:space="preserve"> </w:t>
      </w:r>
      <w:r w:rsidR="003332D9">
        <w:t>there is limited evidence on which to base many treatment decisions in clinical practice</w:t>
      </w:r>
      <w:r>
        <w:t xml:space="preserve">. </w:t>
      </w:r>
      <w:r w:rsidR="004329CD">
        <w:t xml:space="preserve"> </w:t>
      </w:r>
      <w:r>
        <w:t>I</w:t>
      </w:r>
      <w:r w:rsidR="00992134">
        <w:t xml:space="preserve">n an era </w:t>
      </w:r>
      <w:r w:rsidR="00BE6C8B">
        <w:t>of enhanced antenatal</w:t>
      </w:r>
      <w:r w:rsidR="003332D9">
        <w:t xml:space="preserve"> </w:t>
      </w:r>
      <w:r>
        <w:t>screening</w:t>
      </w:r>
      <w:r w:rsidR="006965D9">
        <w:t xml:space="preserve"> </w:t>
      </w:r>
      <w:r>
        <w:t xml:space="preserve">fetuses </w:t>
      </w:r>
      <w:r w:rsidR="005B3B8A">
        <w:t xml:space="preserve">and newborns </w:t>
      </w:r>
      <w:r>
        <w:t xml:space="preserve">are increasingly tested for CMV following abnormalities detected during routine </w:t>
      </w:r>
      <w:r w:rsidR="003332D9">
        <w:t>ultraso</w:t>
      </w:r>
      <w:r w:rsidR="00BE6C8B">
        <w:t>nography</w:t>
      </w:r>
      <w:r w:rsidR="00C64637">
        <w:t xml:space="preserve"> </w:t>
      </w:r>
      <w:r w:rsidR="003332D9">
        <w:t xml:space="preserve">or </w:t>
      </w:r>
      <w:r w:rsidR="00F73082">
        <w:t xml:space="preserve">maternal </w:t>
      </w:r>
      <w:r w:rsidR="003332D9">
        <w:t>serology</w:t>
      </w:r>
      <w:r w:rsidR="006965D9">
        <w:t xml:space="preserve">. </w:t>
      </w:r>
      <w:r w:rsidR="004329CD">
        <w:t xml:space="preserve"> </w:t>
      </w:r>
      <w:r w:rsidR="006965D9">
        <w:t>Furthermore</w:t>
      </w:r>
      <w:r w:rsidR="00226C71">
        <w:t>,</w:t>
      </w:r>
      <w:r w:rsidR="006965D9">
        <w:t xml:space="preserve"> o</w:t>
      </w:r>
      <w:r w:rsidR="00C5447F">
        <w:t xml:space="preserve">therwise </w:t>
      </w:r>
      <w:r w:rsidR="001D41CE">
        <w:t>“</w:t>
      </w:r>
      <w:r w:rsidR="00C5447F">
        <w:t>asymptomatic</w:t>
      </w:r>
      <w:r w:rsidR="001D41CE">
        <w:t>”</w:t>
      </w:r>
      <w:r w:rsidR="00BE6C8B">
        <w:t>,</w:t>
      </w:r>
      <w:r w:rsidR="00C5447F">
        <w:t xml:space="preserve"> </w:t>
      </w:r>
      <w:r w:rsidR="00BE6C8B">
        <w:t xml:space="preserve">congenitally </w:t>
      </w:r>
      <w:r w:rsidR="005B3B8A">
        <w:t>CMV-</w:t>
      </w:r>
      <w:r w:rsidR="00BE6C8B">
        <w:t xml:space="preserve">infected, </w:t>
      </w:r>
      <w:r>
        <w:t>ne</w:t>
      </w:r>
      <w:r w:rsidR="005B3B8A">
        <w:t>wborn</w:t>
      </w:r>
      <w:r>
        <w:t xml:space="preserve">s </w:t>
      </w:r>
      <w:r w:rsidR="00C5447F">
        <w:t xml:space="preserve">are being </w:t>
      </w:r>
      <w:r w:rsidR="00BE6C8B">
        <w:t xml:space="preserve">identified </w:t>
      </w:r>
      <w:r w:rsidR="004D6D3C">
        <w:t>following</w:t>
      </w:r>
      <w:r w:rsidR="000114FB">
        <w:t xml:space="preserve"> detection of SNHL</w:t>
      </w:r>
      <w:r w:rsidR="00797FC7">
        <w:t xml:space="preserve"> </w:t>
      </w:r>
      <w:r w:rsidR="004D6D3C">
        <w:t>through</w:t>
      </w:r>
      <w:r w:rsidR="00C5447F">
        <w:t xml:space="preserve"> </w:t>
      </w:r>
      <w:r>
        <w:t>newborn hearing screening</w:t>
      </w:r>
      <w:r w:rsidR="004329CD">
        <w:t xml:space="preserve"> programs (NHSP)</w:t>
      </w:r>
      <w:r w:rsidR="007A60B1">
        <w:t xml:space="preserve">.  </w:t>
      </w:r>
      <w:r>
        <w:t xml:space="preserve"> </w:t>
      </w:r>
      <w:r w:rsidR="005B3B8A">
        <w:t>Babie</w:t>
      </w:r>
      <w:r w:rsidR="00D562D1">
        <w:t xml:space="preserve">s with cCMV </w:t>
      </w:r>
      <w:r w:rsidR="005B3B8A">
        <w:t>now presenting to pediatricians</w:t>
      </w:r>
      <w:r w:rsidR="00D562D1">
        <w:t xml:space="preserve"> therefore differ from those primarily included in clinical trials of treatment reported in the literature</w:t>
      </w:r>
      <w:r w:rsidR="007A60B1">
        <w:t>.</w:t>
      </w:r>
    </w:p>
    <w:p w14:paraId="6C8830E3" w14:textId="729C77AC" w:rsidR="00992134" w:rsidRDefault="00992134" w:rsidP="002D2C80">
      <w:pPr>
        <w:spacing w:line="480" w:lineRule="auto"/>
      </w:pPr>
      <w:r>
        <w:t>A</w:t>
      </w:r>
      <w:r w:rsidR="00FE6404">
        <w:t xml:space="preserve"> symposium was convened during </w:t>
      </w:r>
      <w:r>
        <w:t>the 2015 conference of the European Society of Paediatric Infectious Diseases</w:t>
      </w:r>
      <w:r w:rsidR="002631E2">
        <w:t xml:space="preserve"> (ESPID)</w:t>
      </w:r>
      <w:r w:rsidR="0071295A">
        <w:t xml:space="preserve"> </w:t>
      </w:r>
      <w:r>
        <w:t xml:space="preserve">to discuss </w:t>
      </w:r>
      <w:r w:rsidR="0065082F">
        <w:t>the current management of cCMV</w:t>
      </w:r>
      <w:r>
        <w:t>.</w:t>
      </w:r>
      <w:r w:rsidR="001D0260">
        <w:t xml:space="preserve">  In </w:t>
      </w:r>
      <w:r w:rsidR="001D0260">
        <w:lastRenderedPageBreak/>
        <w:t>attendance were clinici</w:t>
      </w:r>
      <w:r w:rsidR="00CF4725">
        <w:t>ans from t</w:t>
      </w:r>
      <w:r w:rsidR="00977C39">
        <w:t xml:space="preserve">hroughout Europe, many of whom </w:t>
      </w:r>
      <w:r w:rsidR="005B3B8A">
        <w:t>are involved in</w:t>
      </w:r>
      <w:r w:rsidR="001D0260">
        <w:t xml:space="preserve"> policy for </w:t>
      </w:r>
      <w:r w:rsidR="002631E2">
        <w:t>c</w:t>
      </w:r>
      <w:r w:rsidR="001D0260">
        <w:t>CMV</w:t>
      </w:r>
      <w:r w:rsidR="004329CD">
        <w:t xml:space="preserve"> </w:t>
      </w:r>
      <w:r w:rsidR="001D0260">
        <w:t xml:space="preserve">for their </w:t>
      </w:r>
      <w:r w:rsidR="002631E2">
        <w:t>region</w:t>
      </w:r>
      <w:r w:rsidR="001D0260">
        <w:t>/country.</w:t>
      </w:r>
    </w:p>
    <w:p w14:paraId="3FC855CC" w14:textId="58F3C7D0" w:rsidR="00992134" w:rsidRDefault="00977C39" w:rsidP="002D2C80">
      <w:pPr>
        <w:spacing w:line="480" w:lineRule="auto"/>
      </w:pPr>
      <w:r>
        <w:t xml:space="preserve">This </w:t>
      </w:r>
      <w:r w:rsidR="005C559C">
        <w:t>paper</w:t>
      </w:r>
      <w:r w:rsidR="00992134">
        <w:t xml:space="preserve"> </w:t>
      </w:r>
      <w:r w:rsidR="0065082F">
        <w:t>summariz</w:t>
      </w:r>
      <w:r w:rsidR="00C64637">
        <w:t>e</w:t>
      </w:r>
      <w:r w:rsidR="0065082F">
        <w:t>s</w:t>
      </w:r>
      <w:r w:rsidR="00992134">
        <w:t xml:space="preserve"> </w:t>
      </w:r>
      <w:r>
        <w:t xml:space="preserve">the </w:t>
      </w:r>
      <w:r w:rsidR="00992134">
        <w:t>discussions</w:t>
      </w:r>
      <w:r>
        <w:t xml:space="preserve"> </w:t>
      </w:r>
      <w:r w:rsidR="0065082F">
        <w:t xml:space="preserve">at this meeting </w:t>
      </w:r>
      <w:r>
        <w:t>a</w:t>
      </w:r>
      <w:r w:rsidR="0071011D">
        <w:t xml:space="preserve">longside the evidence informing them.  </w:t>
      </w:r>
      <w:r w:rsidR="00FE6404" w:rsidRPr="00FE6404">
        <w:t>A</w:t>
      </w:r>
      <w:r w:rsidR="005C559C" w:rsidRPr="00FE6404">
        <w:t xml:space="preserve"> </w:t>
      </w:r>
      <w:r w:rsidR="006377C5" w:rsidRPr="00FE6404">
        <w:t>balanced perspective</w:t>
      </w:r>
      <w:r w:rsidR="00BE6C8B" w:rsidRPr="00FE6404">
        <w:t xml:space="preserve"> </w:t>
      </w:r>
      <w:r w:rsidR="006377C5" w:rsidRPr="00FE6404">
        <w:t>of the controversies in this area</w:t>
      </w:r>
      <w:r w:rsidR="004329CD" w:rsidRPr="00FE6404">
        <w:t xml:space="preserve"> </w:t>
      </w:r>
      <w:r w:rsidR="00FE6404">
        <w:t>is</w:t>
      </w:r>
      <w:r w:rsidR="00FE6404" w:rsidRPr="00FE6404">
        <w:t xml:space="preserve"> presented and </w:t>
      </w:r>
      <w:r w:rsidR="00013B90" w:rsidRPr="00FE6404">
        <w:t xml:space="preserve">areas of </w:t>
      </w:r>
      <w:r w:rsidR="00FE6404" w:rsidRPr="00FE6404">
        <w:t xml:space="preserve">consensus highlighted.  Finally where evidence is lacking suggestions are made for </w:t>
      </w:r>
      <w:r w:rsidR="005C559C" w:rsidRPr="00FE6404">
        <w:t>future research</w:t>
      </w:r>
      <w:r w:rsidR="00013B90" w:rsidRPr="00FE6404">
        <w:t xml:space="preserve"> </w:t>
      </w:r>
      <w:r w:rsidR="003A0FED" w:rsidRPr="00FE6404">
        <w:t>efforts</w:t>
      </w:r>
      <w:r w:rsidR="00FE6404" w:rsidRPr="00FE6404">
        <w:t xml:space="preserve"> to</w:t>
      </w:r>
      <w:r w:rsidR="00FE6404">
        <w:t xml:space="preserve"> address areas of unmet medical need.</w:t>
      </w:r>
      <w:r w:rsidR="00623C18">
        <w:t xml:space="preserve">  </w:t>
      </w:r>
    </w:p>
    <w:p w14:paraId="03904B27" w14:textId="51458AE9" w:rsidR="009060BC" w:rsidRDefault="003A0FED" w:rsidP="002D2C80">
      <w:pPr>
        <w:spacing w:line="480" w:lineRule="auto"/>
      </w:pPr>
      <w:r>
        <w:t>The authors acknowledge the coexisting need for studies on the management of babies with symptoms consistent with cCMV, but in whom this diagnos</w:t>
      </w:r>
      <w:r w:rsidR="00FE6404">
        <w:t xml:space="preserve">is cannot be firmly established, </w:t>
      </w:r>
      <w:r>
        <w:t xml:space="preserve">and of those with symptomatic </w:t>
      </w:r>
      <w:r w:rsidRPr="00FB3937">
        <w:t>postnatal</w:t>
      </w:r>
      <w:r>
        <w:t xml:space="preserve"> CMV infection</w:t>
      </w:r>
      <w:r w:rsidR="00D66386">
        <w:t>; t</w:t>
      </w:r>
      <w:r w:rsidR="0093661F">
        <w:t>his paper does</w:t>
      </w:r>
      <w:r w:rsidR="00C5447F">
        <w:t xml:space="preserve"> not</w:t>
      </w:r>
      <w:r w:rsidR="00FE6404">
        <w:t>, however, address these</w:t>
      </w:r>
      <w:r>
        <w:t xml:space="preserve"> </w:t>
      </w:r>
      <w:r w:rsidR="00C5447F">
        <w:t>group</w:t>
      </w:r>
      <w:r>
        <w:t>s</w:t>
      </w:r>
      <w:r w:rsidR="00CF4725">
        <w:t xml:space="preserve">.   </w:t>
      </w:r>
    </w:p>
    <w:p w14:paraId="519FDB0D" w14:textId="018C566C" w:rsidR="00006B6D" w:rsidRDefault="003A0FED" w:rsidP="002D2C80">
      <w:pPr>
        <w:pStyle w:val="NormalWeb"/>
        <w:shd w:val="clear" w:color="auto" w:fill="FFFFFF"/>
        <w:spacing w:before="2" w:after="2" w:line="480" w:lineRule="auto"/>
        <w:textAlignment w:val="baseline"/>
        <w:rPr>
          <w:rFonts w:asciiTheme="minorHAnsi" w:hAnsiTheme="minorHAnsi" w:cstheme="minorBidi"/>
          <w:sz w:val="24"/>
          <w:szCs w:val="22"/>
          <w:lang w:val="en-US"/>
        </w:rPr>
      </w:pPr>
      <w:r>
        <w:rPr>
          <w:rFonts w:asciiTheme="minorHAnsi" w:hAnsiTheme="minorHAnsi" w:cstheme="minorBidi"/>
          <w:sz w:val="24"/>
          <w:szCs w:val="22"/>
          <w:lang w:val="en-US"/>
        </w:rPr>
        <w:t xml:space="preserve">The internationally accepted GRADE system for evaluating evidence has been </w:t>
      </w:r>
      <w:r w:rsidR="009060BC" w:rsidRPr="00F1779B">
        <w:rPr>
          <w:rFonts w:asciiTheme="minorHAnsi" w:hAnsiTheme="minorHAnsi" w:cstheme="minorBidi"/>
          <w:sz w:val="24"/>
          <w:szCs w:val="22"/>
          <w:lang w:val="en-US"/>
        </w:rPr>
        <w:t>used</w:t>
      </w:r>
      <w:r w:rsidR="00F1779B" w:rsidRPr="00F1779B">
        <w:rPr>
          <w:rFonts w:asciiTheme="minorHAnsi" w:hAnsiTheme="minorHAnsi" w:cstheme="minorBidi"/>
          <w:sz w:val="24"/>
          <w:szCs w:val="22"/>
          <w:lang w:val="en-US"/>
        </w:rPr>
        <w:t xml:space="preserve"> to illustrate points </w:t>
      </w:r>
      <w:r w:rsidR="007B7E84">
        <w:rPr>
          <w:rFonts w:asciiTheme="minorHAnsi" w:hAnsiTheme="minorHAnsi" w:cstheme="minorBidi"/>
          <w:sz w:val="24"/>
          <w:szCs w:val="22"/>
          <w:lang w:val="en-US"/>
        </w:rPr>
        <w:t>where relevant</w:t>
      </w:r>
      <w:r w:rsidR="00C41899">
        <w:rPr>
          <w:rFonts w:asciiTheme="minorHAnsi" w:hAnsiTheme="minorHAnsi" w:cstheme="minorBidi"/>
          <w:sz w:val="24"/>
          <w:szCs w:val="22"/>
          <w:lang w:val="en-US"/>
        </w:rPr>
        <w:t xml:space="preserve"> (Table 1)</w:t>
      </w:r>
      <w:r w:rsidR="00FE6848">
        <w:rPr>
          <w:rFonts w:asciiTheme="minorHAnsi" w:hAnsiTheme="minorHAnsi" w:cstheme="minorBidi"/>
          <w:sz w:val="24"/>
          <w:szCs w:val="22"/>
          <w:lang w:val="en-US"/>
        </w:rPr>
        <w:t>.</w:t>
      </w:r>
      <w:r w:rsidR="004C5A12">
        <w:rPr>
          <w:rFonts w:asciiTheme="minorHAnsi" w:hAnsiTheme="minorHAnsi" w:cstheme="minorBidi"/>
          <w:sz w:val="24"/>
          <w:szCs w:val="22"/>
          <w:lang w:val="en-US"/>
        </w:rPr>
        <w:fldChar w:fldCharType="begin"/>
      </w:r>
      <w:r w:rsidR="002D02E9">
        <w:rPr>
          <w:rFonts w:asciiTheme="minorHAnsi" w:hAnsiTheme="minorHAnsi" w:cstheme="minorBidi"/>
          <w:sz w:val="24"/>
          <w:szCs w:val="22"/>
          <w:lang w:val="en-US"/>
        </w:rPr>
        <w:instrText xml:space="preserve"> ADDIN REFMGR.CITE &lt;Refman&gt;&lt;Cite&gt;&lt;Author&gt;Guyatt&lt;/Author&gt;&lt;Year&gt;2008&lt;/Year&gt;&lt;RecNum&gt;GUYATT2008&lt;/RecNum&gt;&lt;MDL Ref_Type="Journal"&gt;&lt;Ref_Type&gt;Journal&lt;/Ref_Type&gt;&lt;Ref_ID&gt;GUYATT2008&lt;/Ref_ID&gt;&lt;Title_Primary&gt;GRADE: an emerging consensus on rating quality of evidence and strength of recommendations&lt;/Title_Primary&gt;&lt;Authors_Primary&gt;Guyatt,G.H.&lt;/Authors_Primary&gt;&lt;Authors_Primary&gt;Oxman,A.D.&lt;/Authors_Primary&gt;&lt;Authors_Primary&gt;Vist,G.E.&lt;/Authors_Primary&gt;&lt;Authors_Primary&gt;Kunz,R.&lt;/Authors_Primary&gt;&lt;Authors_Primary&gt;Falck-Ytter,Y.&lt;/Authors_Primary&gt;&lt;Authors_Primary&gt;Alonso-Coello,P.&lt;/Authors_Primary&gt;&lt;Authors_Primary&gt;Schunemann,H.J.&lt;/Authors_Primary&gt;&lt;Date_Primary&gt;2008/4/26&lt;/Date_Primary&gt;&lt;Keywords&gt;Consensus&lt;/Keywords&gt;&lt;Keywords&gt;Decision Making&lt;/Keywords&gt;&lt;Keywords&gt;Evidence-Based Medicine&lt;/Keywords&gt;&lt;Keywords&gt;standards&lt;/Keywords&gt;&lt;Keywords&gt;Practice Guidelines as Topic&lt;/Keywords&gt;&lt;Keywords&gt;Quality Indicators,Health Care&lt;/Keywords&gt;&lt;Reprint&gt;Not in File&lt;/Reprint&gt;&lt;Start_Page&gt;924&lt;/Start_Page&gt;&lt;End_Page&gt;926&lt;/End_Page&gt;&lt;Periodical&gt;BMJ&lt;/Periodical&gt;&lt;Volume&gt;336&lt;/Volume&gt;&lt;Issue&gt;7650&lt;/Issue&gt;&lt;User_Def_5&gt;PMC2335261&lt;/User_Def_5&gt;&lt;Misc_3&gt;336/7650/924 [pii];10.1136/bmj.39489.470347.AD [doi]&lt;/Misc_3&gt;&lt;Address&gt;Department of Clinical Epidemiology and Biostatistics, McMaster University, Hamilton, ON, Canada L8N 3Z5. guyatt@mcmaster.ca&lt;/Address&gt;&lt;Web_URL&gt;PM:18436948&lt;/Web_URL&gt;&lt;ZZ_JournalStdAbbrev&gt;&lt;f name="System"&gt;BMJ&lt;/f&gt;&lt;/ZZ_JournalStdAbbrev&gt;&lt;ZZ_WorkformID&gt;1&lt;/ZZ_WorkformID&gt;&lt;/MDL&gt;&lt;/Cite&gt;&lt;/Refman&gt;</w:instrText>
      </w:r>
      <w:r w:rsidR="004C5A12">
        <w:rPr>
          <w:rFonts w:asciiTheme="minorHAnsi" w:hAnsiTheme="minorHAnsi" w:cstheme="minorBidi"/>
          <w:sz w:val="24"/>
          <w:szCs w:val="22"/>
          <w:lang w:val="en-US"/>
        </w:rPr>
        <w:fldChar w:fldCharType="separate"/>
      </w:r>
      <w:r w:rsidR="00856D35" w:rsidRPr="00856D35">
        <w:rPr>
          <w:rFonts w:asciiTheme="minorHAnsi" w:hAnsiTheme="minorHAnsi" w:cstheme="minorBidi"/>
          <w:noProof/>
          <w:sz w:val="24"/>
          <w:szCs w:val="22"/>
          <w:vertAlign w:val="superscript"/>
          <w:lang w:val="en-US"/>
        </w:rPr>
        <w:t>3</w:t>
      </w:r>
      <w:r w:rsidR="004C5A12">
        <w:rPr>
          <w:rFonts w:asciiTheme="minorHAnsi" w:hAnsiTheme="minorHAnsi" w:cstheme="minorBidi"/>
          <w:sz w:val="24"/>
          <w:szCs w:val="22"/>
          <w:lang w:val="en-US"/>
        </w:rPr>
        <w:fldChar w:fldCharType="end"/>
      </w:r>
      <w:r w:rsidR="004C5A12">
        <w:rPr>
          <w:rFonts w:asciiTheme="minorHAnsi" w:hAnsiTheme="minorHAnsi" w:cstheme="minorBidi"/>
          <w:sz w:val="24"/>
          <w:szCs w:val="22"/>
          <w:lang w:val="en-US"/>
        </w:rPr>
        <w:t xml:space="preserve"> </w:t>
      </w:r>
    </w:p>
    <w:p w14:paraId="7CA3714A" w14:textId="77777777" w:rsidR="00A178D2" w:rsidRDefault="00A178D2" w:rsidP="002D2C80">
      <w:pPr>
        <w:pStyle w:val="NormalWeb"/>
        <w:shd w:val="clear" w:color="auto" w:fill="FFFFFF"/>
        <w:spacing w:before="2" w:after="2" w:line="480" w:lineRule="auto"/>
        <w:textAlignment w:val="baseline"/>
      </w:pPr>
    </w:p>
    <w:p w14:paraId="253E0F7B" w14:textId="77777777" w:rsidR="00992134" w:rsidRDefault="009E1470" w:rsidP="002D2C80">
      <w:pPr>
        <w:spacing w:line="480" w:lineRule="auto"/>
        <w:rPr>
          <w:b/>
          <w:u w:val="single"/>
        </w:rPr>
      </w:pPr>
      <w:r>
        <w:rPr>
          <w:b/>
          <w:u w:val="single"/>
        </w:rPr>
        <w:t xml:space="preserve">Definitions of Symptomatic </w:t>
      </w:r>
      <w:r w:rsidR="00992134">
        <w:rPr>
          <w:b/>
          <w:u w:val="single"/>
        </w:rPr>
        <w:t>disease</w:t>
      </w:r>
    </w:p>
    <w:p w14:paraId="58E4B53A" w14:textId="0DEE1B87" w:rsidR="00C03BA1" w:rsidRDefault="00141496" w:rsidP="002D2C80">
      <w:pPr>
        <w:spacing w:line="480" w:lineRule="auto"/>
      </w:pPr>
      <w:r>
        <w:t xml:space="preserve">Classically </w:t>
      </w:r>
      <w:r w:rsidR="006345A6">
        <w:t>c</w:t>
      </w:r>
      <w:r>
        <w:t xml:space="preserve">CMV infection </w:t>
      </w:r>
      <w:r w:rsidR="00CB07BB">
        <w:t>i</w:t>
      </w:r>
      <w:r w:rsidR="00F16696">
        <w:t xml:space="preserve">s </w:t>
      </w:r>
      <w:r w:rsidR="00F16696" w:rsidRPr="00F16696">
        <w:t>categorized</w:t>
      </w:r>
      <w:r>
        <w:t xml:space="preserve"> as “symptomatic” or “asymptomatic”</w:t>
      </w:r>
      <w:r w:rsidR="00BE6C8B">
        <w:t xml:space="preserve"> at birth</w:t>
      </w:r>
      <w:r>
        <w:t xml:space="preserve">. </w:t>
      </w:r>
      <w:r w:rsidR="00F1779B" w:rsidRPr="00F1779B">
        <w:t xml:space="preserve"> </w:t>
      </w:r>
      <w:r w:rsidR="00F1779B">
        <w:t xml:space="preserve">Differing definitions and opinions on what constitutes “symptomatic” CMV infection, however, makes interpreting the literature challenging.  Indeed, </w:t>
      </w:r>
      <w:r>
        <w:t>some of the</w:t>
      </w:r>
      <w:r w:rsidR="002D184E">
        <w:t xml:space="preserve"> largest cohort studies include</w:t>
      </w:r>
      <w:r>
        <w:t xml:space="preserve"> </w:t>
      </w:r>
      <w:r w:rsidR="000674C9">
        <w:t>babies</w:t>
      </w:r>
      <w:r>
        <w:t xml:space="preserve"> with </w:t>
      </w:r>
      <w:r w:rsidR="00F16696">
        <w:t>SNHL</w:t>
      </w:r>
      <w:r>
        <w:t xml:space="preserve"> at birth in th</w:t>
      </w:r>
      <w:r w:rsidR="002D184E">
        <w:t xml:space="preserve">e group </w:t>
      </w:r>
      <w:r>
        <w:t>de</w:t>
      </w:r>
      <w:r w:rsidR="002D184E">
        <w:t>scrib</w:t>
      </w:r>
      <w:r>
        <w:t xml:space="preserve">ed as </w:t>
      </w:r>
      <w:r w:rsidR="00BE6C8B">
        <w:t>bein</w:t>
      </w:r>
      <w:r>
        <w:t>g</w:t>
      </w:r>
      <w:r w:rsidR="00C41899">
        <w:t xml:space="preserve"> “asymptomatic” since no </w:t>
      </w:r>
      <w:r w:rsidR="006345A6">
        <w:t>“clinically apparent</w:t>
      </w:r>
      <w:r w:rsidR="00C41899">
        <w:t xml:space="preserve"> </w:t>
      </w:r>
      <w:r>
        <w:t>disease</w:t>
      </w:r>
      <w:r w:rsidR="006345A6">
        <w:t>”</w:t>
      </w:r>
      <w:r>
        <w:t xml:space="preserve"> w</w:t>
      </w:r>
      <w:r w:rsidR="006345A6">
        <w:t>as</w:t>
      </w:r>
      <w:r>
        <w:t xml:space="preserve"> </w:t>
      </w:r>
      <w:r w:rsidR="00BE6C8B">
        <w:t>detectable</w:t>
      </w:r>
      <w:r>
        <w:t xml:space="preserve"> </w:t>
      </w:r>
      <w:r w:rsidR="00C41899">
        <w:t>during newborn examination</w:t>
      </w:r>
      <w:r w:rsidR="00FE6848">
        <w:t>.</w:t>
      </w:r>
      <w:r w:rsidR="00DD0351">
        <w:fldChar w:fldCharType="begin"/>
      </w:r>
      <w:r w:rsidR="002D02E9">
        <w:instrText xml:space="preserve"> ADDIN REFMGR.CITE &lt;Refman&gt;&lt;Cite&gt;&lt;Author&gt;Fowler&lt;/Author&gt;&lt;Year&gt;1999&lt;/Year&gt;&lt;RecNum&gt;FOWLER1999&lt;/RecNum&gt;&lt;IDText&gt;Newborn hearing screening: will children with hearing loss caused by congenital cytomegalovirus infection be missed?&lt;/IDText&gt;&lt;MDL Ref_Type="Journal"&gt;&lt;Ref_Type&gt;Journal&lt;/Ref_Type&gt;&lt;Ref_ID&gt;FOWLER1999&lt;/Ref_ID&gt;&lt;Title_Primary&gt;Newborn hearing screening: will children with hearing loss caused by congenital cytomegalovirus infection be missed?&lt;/Title_Primary&gt;&lt;Authors_Primary&gt;Fowler,KB&lt;/Authors_Primary&gt;&lt;Authors_Primary&gt;Dahle,AJ&lt;/Authors_Primary&gt;&lt;Authors_Primary&gt;Boppana,SB&lt;/Authors_Primary&gt;&lt;Authors_Primary&gt;Pass,RF&lt;/Authors_Primary&gt;&lt;Date_Primary&gt;1999&lt;/Date_Primary&gt;&lt;Keywords&gt;children&lt;/Keywords&gt;&lt;Keywords&gt;hearing loss&lt;/Keywords&gt;&lt;Keywords&gt;congenital&lt;/Keywords&gt;&lt;Keywords&gt;Cytomegalovirus&lt;/Keywords&gt;&lt;Keywords&gt;Infant&lt;/Keywords&gt;&lt;Keywords&gt;CMV&lt;/Keywords&gt;&lt;Keywords&gt;Incidence&lt;/Keywords&gt;&lt;Keywords&gt;neonate&lt;/Keywords&gt;&lt;Reprint&gt;Not in File&lt;/Reprint&gt;&lt;Start_Page&gt;60&lt;/Start_Page&gt;&lt;End_Page&gt;64&lt;/End_Page&gt;&lt;Periodical&gt;Journal of Pediatrics&lt;/Periodical&gt;&lt;Volume&gt;135&lt;/Volume&gt;&lt;Issue&gt;1&lt;/Issue&gt;&lt;ZZ_JournalFull&gt;&lt;f name="System"&gt;Journal of Pediatrics&lt;/f&gt;&lt;/ZZ_JournalFull&gt;&lt;ZZ_WorkformID&gt;1&lt;/ZZ_WorkformID&gt;&lt;/MDL&gt;&lt;/Cite&gt;&lt;/Refman&gt;</w:instrText>
      </w:r>
      <w:r w:rsidR="00DD0351">
        <w:fldChar w:fldCharType="separate"/>
      </w:r>
      <w:r w:rsidR="00856D35" w:rsidRPr="00856D35">
        <w:rPr>
          <w:noProof/>
          <w:vertAlign w:val="superscript"/>
        </w:rPr>
        <w:t>4</w:t>
      </w:r>
      <w:r w:rsidR="00DD0351">
        <w:fldChar w:fldCharType="end"/>
      </w:r>
      <w:r>
        <w:t xml:space="preserve">  In modern healthcare systems</w:t>
      </w:r>
      <w:r w:rsidR="00965187">
        <w:t>,</w:t>
      </w:r>
      <w:r>
        <w:t xml:space="preserve"> where</w:t>
      </w:r>
      <w:r w:rsidR="00965187">
        <w:t>by</w:t>
      </w:r>
      <w:r>
        <w:t xml:space="preserve"> cCMV is increasingly detected through sc</w:t>
      </w:r>
      <w:r w:rsidR="00C41899">
        <w:t>reening for other conditions</w:t>
      </w:r>
      <w:r w:rsidR="00965187">
        <w:t>,</w:t>
      </w:r>
      <w:r w:rsidR="00C41899">
        <w:t xml:space="preserve"> alongside</w:t>
      </w:r>
      <w:r>
        <w:t xml:space="preserve"> increased a</w:t>
      </w:r>
      <w:r w:rsidR="005E329B">
        <w:t>ccess</w:t>
      </w:r>
      <w:r w:rsidR="00591276">
        <w:t>i</w:t>
      </w:r>
      <w:r>
        <w:t>bility of in</w:t>
      </w:r>
      <w:r w:rsidR="005E329B">
        <w:t xml:space="preserve">vestigations, such as MRI, the traditional </w:t>
      </w:r>
      <w:r>
        <w:t>dichotomy</w:t>
      </w:r>
      <w:r w:rsidR="005E329B">
        <w:t xml:space="preserve"> between clinically “apparent” and “</w:t>
      </w:r>
      <w:proofErr w:type="spellStart"/>
      <w:r w:rsidR="005E329B">
        <w:t>inapparent</w:t>
      </w:r>
      <w:proofErr w:type="spellEnd"/>
      <w:r w:rsidR="005E329B">
        <w:t>” disease</w:t>
      </w:r>
      <w:r>
        <w:t xml:space="preserve"> </w:t>
      </w:r>
      <w:r w:rsidR="000D49D5">
        <w:t xml:space="preserve">is becoming </w:t>
      </w:r>
      <w:r w:rsidR="000D49D5" w:rsidRPr="002770C3">
        <w:t xml:space="preserve">less </w:t>
      </w:r>
      <w:r w:rsidR="00C41899" w:rsidRPr="002770C3">
        <w:t>meaningful</w:t>
      </w:r>
      <w:r w:rsidRPr="002770C3">
        <w:t>.</w:t>
      </w:r>
      <w:r w:rsidR="00C41899" w:rsidRPr="002770C3">
        <w:t xml:space="preserve">  Table 2</w:t>
      </w:r>
      <w:r w:rsidR="002F4402" w:rsidRPr="002770C3">
        <w:t xml:space="preserve"> </w:t>
      </w:r>
      <w:r w:rsidR="004329CD" w:rsidRPr="002770C3">
        <w:t>summarizes</w:t>
      </w:r>
      <w:r w:rsidR="002F4402" w:rsidRPr="002770C3">
        <w:t xml:space="preserve"> the</w:t>
      </w:r>
      <w:r w:rsidR="002631E2" w:rsidRPr="002770C3">
        <w:t xml:space="preserve"> accepted clinical features of c</w:t>
      </w:r>
      <w:r w:rsidR="002F4402" w:rsidRPr="002770C3">
        <w:t xml:space="preserve">CMV disease </w:t>
      </w:r>
      <w:r w:rsidR="0082607F" w:rsidRPr="002770C3">
        <w:t>with</w:t>
      </w:r>
      <w:r w:rsidR="002F4402" w:rsidRPr="002770C3">
        <w:t xml:space="preserve"> </w:t>
      </w:r>
      <w:r w:rsidR="002F4402" w:rsidRPr="002770C3">
        <w:lastRenderedPageBreak/>
        <w:t xml:space="preserve">those </w:t>
      </w:r>
      <w:r w:rsidR="0082607F" w:rsidRPr="002770C3">
        <w:t xml:space="preserve">symptoms </w:t>
      </w:r>
      <w:r w:rsidR="002F4402" w:rsidRPr="002770C3">
        <w:t>de</w:t>
      </w:r>
      <w:r w:rsidR="0082607F" w:rsidRPr="002770C3">
        <w:t xml:space="preserve">tectable on newborn examination listed separately to </w:t>
      </w:r>
      <w:r w:rsidR="002F4402" w:rsidRPr="002770C3">
        <w:t xml:space="preserve">those detectable only if specific investigations are </w:t>
      </w:r>
      <w:r w:rsidR="004329CD" w:rsidRPr="002770C3">
        <w:t>conducted</w:t>
      </w:r>
      <w:r w:rsidR="002F4402" w:rsidRPr="002770C3">
        <w:t>, for examp</w:t>
      </w:r>
      <w:r w:rsidR="002631E2" w:rsidRPr="002770C3">
        <w:t>le</w:t>
      </w:r>
      <w:r w:rsidR="005C559C" w:rsidRPr="002770C3">
        <w:t>,</w:t>
      </w:r>
      <w:r w:rsidR="00965187" w:rsidRPr="002770C3">
        <w:t xml:space="preserve"> when </w:t>
      </w:r>
      <w:r w:rsidR="002631E2" w:rsidRPr="002770C3">
        <w:t>c</w:t>
      </w:r>
      <w:r w:rsidR="00D90977" w:rsidRPr="002770C3">
        <w:t>CMV is already sus</w:t>
      </w:r>
      <w:r w:rsidR="002F4402" w:rsidRPr="002770C3">
        <w:t>pected</w:t>
      </w:r>
      <w:r w:rsidR="002F4402">
        <w:t>.</w:t>
      </w:r>
      <w:r w:rsidR="002F27DC">
        <w:fldChar w:fldCharType="begin">
          <w:fldData xml:space="preserve">PFJlZm1hbj48Q2l0ZT48QXV0aG9yPkJvcHBhbmE8L0F1dGhvcj48WWVhcj4xOTkyPC9ZZWFyPjxS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</w:fldData>
        </w:fldChar>
      </w:r>
      <w:r w:rsidR="002D02E9">
        <w:instrText xml:space="preserve"> ADDIN REFMGR.CITE </w:instrText>
      </w:r>
      <w:r w:rsidR="002D02E9">
        <w:fldChar w:fldCharType="begin">
          <w:fldData xml:space="preserve">PFJlZm1hbj48Q2l0ZT48QXV0aG9yPkJvcHBhbmE8L0F1dGhvcj48WWVhcj4xOTkyPC9ZZWFyPjxS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</w:fldData>
        </w:fldChar>
      </w:r>
      <w:r w:rsidR="002D02E9">
        <w:instrText xml:space="preserve"> ADDIN EN.CITE.DATA </w:instrText>
      </w:r>
      <w:r w:rsidR="002D02E9">
        <w:fldChar w:fldCharType="end"/>
      </w:r>
      <w:r w:rsidR="002F27DC">
        <w:fldChar w:fldCharType="separate"/>
      </w:r>
      <w:r w:rsidR="00856D35" w:rsidRPr="00856D35">
        <w:rPr>
          <w:noProof/>
          <w:vertAlign w:val="superscript"/>
        </w:rPr>
        <w:t>5-8</w:t>
      </w:r>
      <w:r w:rsidR="002F27DC">
        <w:fldChar w:fldCharType="end"/>
      </w:r>
      <w:r w:rsidR="002F27DC">
        <w:t xml:space="preserve"> </w:t>
      </w:r>
    </w:p>
    <w:p w14:paraId="59096037" w14:textId="6991FEB8" w:rsidR="00997024" w:rsidRPr="009E1470" w:rsidRDefault="00E03C5A" w:rsidP="002D2C80">
      <w:pPr>
        <w:spacing w:line="480" w:lineRule="auto"/>
        <w:rPr>
          <w:b/>
          <w:i/>
        </w:rPr>
      </w:pPr>
      <w:r w:rsidRPr="002770C3">
        <w:rPr>
          <w:b/>
          <w:i/>
        </w:rPr>
        <w:t>Full c</w:t>
      </w:r>
      <w:r w:rsidR="00883D9E" w:rsidRPr="002770C3">
        <w:rPr>
          <w:b/>
          <w:i/>
        </w:rPr>
        <w:t xml:space="preserve">onsensus </w:t>
      </w:r>
      <w:r w:rsidR="00883D9E">
        <w:rPr>
          <w:b/>
          <w:i/>
        </w:rPr>
        <w:t>within this expert group was</w:t>
      </w:r>
      <w:r w:rsidR="00997024" w:rsidRPr="009E1470">
        <w:rPr>
          <w:b/>
          <w:i/>
        </w:rPr>
        <w:t xml:space="preserve"> that:-</w:t>
      </w:r>
    </w:p>
    <w:p w14:paraId="57BCF845" w14:textId="46135D0B" w:rsidR="00997024" w:rsidRDefault="002877F8" w:rsidP="002877F8">
      <w:pPr>
        <w:pStyle w:val="ListParagraph"/>
        <w:numPr>
          <w:ilvl w:val="0"/>
          <w:numId w:val="1"/>
        </w:numPr>
        <w:spacing w:line="480" w:lineRule="auto"/>
        <w:rPr>
          <w:rFonts w:ascii="Calibri" w:hAnsi="Calibri"/>
        </w:rPr>
      </w:pPr>
      <w:r>
        <w:t>For the purposes of research and publication n</w:t>
      </w:r>
      <w:r w:rsidR="00997024">
        <w:t xml:space="preserve">ewborns </w:t>
      </w:r>
      <w:r w:rsidR="001B248A">
        <w:t xml:space="preserve">identified as having cCMV disease following abnormal </w:t>
      </w:r>
      <w:r w:rsidR="00E03C5A">
        <w:t xml:space="preserve">clinical </w:t>
      </w:r>
      <w:r w:rsidR="001B248A">
        <w:t>examination at</w:t>
      </w:r>
      <w:r w:rsidR="00D2442F">
        <w:t xml:space="preserve"> birth (</w:t>
      </w:r>
      <w:r w:rsidR="00997024">
        <w:t>such as</w:t>
      </w:r>
      <w:r w:rsidR="00D91D15">
        <w:t xml:space="preserve"> microcephaly, </w:t>
      </w:r>
      <w:r w:rsidRPr="002877F8">
        <w:t>small for gestational age (SGA</w:t>
      </w:r>
      <w:r>
        <w:t>),</w:t>
      </w:r>
      <w:r w:rsidRPr="002877F8">
        <w:t xml:space="preserve"> </w:t>
      </w:r>
      <w:r w:rsidR="00264A77">
        <w:t xml:space="preserve">widespread </w:t>
      </w:r>
      <w:r w:rsidR="00997024">
        <w:t xml:space="preserve">petechiae, hepatosplenomegaly) </w:t>
      </w:r>
      <w:r w:rsidR="00A738B5">
        <w:t>should be differentiated from</w:t>
      </w:r>
      <w:r w:rsidR="00997024">
        <w:t xml:space="preserve"> those </w:t>
      </w:r>
      <w:r w:rsidR="002D184E">
        <w:t>babies identified</w:t>
      </w:r>
      <w:r w:rsidR="00997024">
        <w:t xml:space="preserve"> through </w:t>
      </w:r>
      <w:r w:rsidR="008B7ACE">
        <w:t xml:space="preserve">screening or </w:t>
      </w:r>
      <w:r w:rsidR="00997024">
        <w:t xml:space="preserve">investigation for other disorders e.g. those </w:t>
      </w:r>
      <w:r w:rsidR="002D184E">
        <w:t>tested for CMV</w:t>
      </w:r>
      <w:r w:rsidR="00997024">
        <w:t xml:space="preserve"> following known</w:t>
      </w:r>
      <w:r w:rsidR="002D184E">
        <w:t>/likely</w:t>
      </w:r>
      <w:r w:rsidR="00997024">
        <w:t xml:space="preserve"> maternal infection or abnormal newborn hearing screen</w:t>
      </w:r>
      <w:r w:rsidR="006B2EB0">
        <w:t>ing</w:t>
      </w:r>
      <w:r w:rsidR="00997024">
        <w:t xml:space="preserve">. </w:t>
      </w:r>
      <w:r w:rsidR="00997024" w:rsidRPr="00997024">
        <w:rPr>
          <w:rFonts w:ascii="Calibri" w:hAnsi="Calibri"/>
        </w:rPr>
        <w:t xml:space="preserve">This differentiation would </w:t>
      </w:r>
      <w:r w:rsidR="00A738B5">
        <w:rPr>
          <w:rFonts w:ascii="Calibri" w:hAnsi="Calibri"/>
        </w:rPr>
        <w:t xml:space="preserve">allow for more accurate </w:t>
      </w:r>
      <w:r w:rsidR="00404877">
        <w:rPr>
          <w:rFonts w:ascii="Calibri" w:hAnsi="Calibri"/>
        </w:rPr>
        <w:t>assessment</w:t>
      </w:r>
      <w:r w:rsidR="00A738B5">
        <w:rPr>
          <w:rFonts w:ascii="Calibri" w:hAnsi="Calibri"/>
        </w:rPr>
        <w:t xml:space="preserve"> of</w:t>
      </w:r>
      <w:r w:rsidR="00404877">
        <w:rPr>
          <w:rFonts w:ascii="Calibri" w:hAnsi="Calibri"/>
        </w:rPr>
        <w:t xml:space="preserve"> the</w:t>
      </w:r>
      <w:r w:rsidR="00A738B5">
        <w:rPr>
          <w:rFonts w:ascii="Calibri" w:hAnsi="Calibri"/>
        </w:rPr>
        <w:t xml:space="preserve"> prognostic value of </w:t>
      </w:r>
      <w:r w:rsidR="001B248A">
        <w:rPr>
          <w:rFonts w:ascii="Calibri" w:hAnsi="Calibri"/>
        </w:rPr>
        <w:t xml:space="preserve">individual </w:t>
      </w:r>
      <w:r w:rsidR="004605B5">
        <w:rPr>
          <w:rFonts w:ascii="Calibri" w:hAnsi="Calibri"/>
        </w:rPr>
        <w:t xml:space="preserve">manifestations of </w:t>
      </w:r>
      <w:r w:rsidR="005F28AE" w:rsidRPr="002770C3">
        <w:rPr>
          <w:rFonts w:ascii="Calibri" w:hAnsi="Calibri"/>
        </w:rPr>
        <w:t xml:space="preserve">“symptomatic” </w:t>
      </w:r>
      <w:r w:rsidR="004605B5">
        <w:rPr>
          <w:rFonts w:ascii="Calibri" w:hAnsi="Calibri"/>
        </w:rPr>
        <w:t>disease on</w:t>
      </w:r>
      <w:r w:rsidR="00404877">
        <w:rPr>
          <w:rFonts w:ascii="Calibri" w:hAnsi="Calibri"/>
        </w:rPr>
        <w:t xml:space="preserve"> longer-</w:t>
      </w:r>
      <w:r w:rsidR="00A738B5">
        <w:rPr>
          <w:rFonts w:ascii="Calibri" w:hAnsi="Calibri"/>
        </w:rPr>
        <w:t>term outcomes as already shown in other publications</w:t>
      </w:r>
      <w:r w:rsidR="00EC3540">
        <w:rPr>
          <w:rFonts w:ascii="Calibri" w:hAnsi="Calibri"/>
        </w:rPr>
        <w:t>.</w:t>
      </w:r>
      <w:r w:rsidR="001A4A01">
        <w:rPr>
          <w:rFonts w:ascii="Calibri" w:hAnsi="Calibri"/>
        </w:rPr>
        <w:fldChar w:fldCharType="begin">
          <w:fldData xml:space="preserve">PFJlZm1hbj48Q2l0ZT48QXV0aG9yPkRyZWhlcjwvQXV0aG9yPjxZZWFyPjIwMTQ8L1llYXI+PFJl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8L0Fk
ZHJlc3M+PFdlYl9VUkw+UE06MjQ0MzM4MjY8L1dlYl9VUkw+PFpaX0pvdXJuYWxTdGRBYmJyZXY+
PGYgbmFtZT0iU3lzdGVtIj5KIFBlZGlhdHIuPC9mPjwvWlpfSm91cm5hbFN0ZEFiYnJldj48Wlpf
V29ya2Zvcm1JRD4xPC9aWl9Xb3JrZm9ybUlEPjwvTURMPjwvQ2l0ZT48L1JlZm1hbj4A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kRyZWhlcjwvQXV0aG9yPjxZZWFyPjIwMTQ8L1llYXI+PFJl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8L0Fk
ZHJlc3M+PFdlYl9VUkw+UE06MjQ0MzM4MjY8L1dlYl9VUkw+PFpaX0pvdXJuYWxTdGRBYmJyZXY+
PGYgbmFtZT0iU3lzdGVtIj5KIFBlZGlhdHIuPC9mPjwvWlpfSm91cm5hbFN0ZEFiYnJldj48Wlpf
V29ya2Zvcm1JRD4xPC9aWl9Xb3JrZm9ybUlEPjwvTURMPjwvQ2l0ZT48L1JlZm1hbj4A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1A4A01">
        <w:rPr>
          <w:rFonts w:ascii="Calibri" w:hAnsi="Calibri"/>
        </w:rPr>
      </w:r>
      <w:r w:rsidR="001A4A01">
        <w:rPr>
          <w:rFonts w:ascii="Calibri" w:hAnsi="Calibri"/>
        </w:rPr>
        <w:fldChar w:fldCharType="separate"/>
      </w:r>
      <w:r w:rsidR="00856D35" w:rsidRPr="00856D35">
        <w:rPr>
          <w:rFonts w:ascii="Calibri" w:hAnsi="Calibri"/>
          <w:noProof/>
          <w:vertAlign w:val="superscript"/>
        </w:rPr>
        <w:t>9</w:t>
      </w:r>
      <w:r w:rsidR="001A4A01">
        <w:rPr>
          <w:rFonts w:ascii="Calibri" w:hAnsi="Calibri"/>
        </w:rPr>
        <w:fldChar w:fldCharType="end"/>
      </w:r>
      <w:r w:rsidR="00A738B5">
        <w:rPr>
          <w:rFonts w:ascii="Calibri" w:hAnsi="Calibri"/>
        </w:rPr>
        <w:t xml:space="preserve"> </w:t>
      </w:r>
    </w:p>
    <w:p w14:paraId="078D4430" w14:textId="28FC7C56" w:rsidR="00997024" w:rsidRPr="002770C3" w:rsidRDefault="004953CD" w:rsidP="002D2C80">
      <w:pPr>
        <w:pStyle w:val="ListParagraph"/>
        <w:numPr>
          <w:ilvl w:val="0"/>
          <w:numId w:val="1"/>
        </w:numPr>
        <w:spacing w:line="480" w:lineRule="auto"/>
        <w:rPr>
          <w:rFonts w:ascii="Calibri" w:hAnsi="Calibri"/>
        </w:rPr>
      </w:pPr>
      <w:r>
        <w:t>“</w:t>
      </w:r>
      <w:r w:rsidR="00997024">
        <w:t>Symptomatic</w:t>
      </w:r>
      <w:r>
        <w:t>”</w:t>
      </w:r>
      <w:r w:rsidR="00997024">
        <w:t xml:space="preserve"> </w:t>
      </w:r>
      <w:r w:rsidR="002631E2">
        <w:t>c</w:t>
      </w:r>
      <w:r w:rsidR="00997024">
        <w:t>CMV s</w:t>
      </w:r>
      <w:r w:rsidR="00023219">
        <w:t xml:space="preserve">hould be considered as ‘severe’, </w:t>
      </w:r>
      <w:r w:rsidR="00023219" w:rsidRPr="002770C3">
        <w:t xml:space="preserve">‘moderate’ </w:t>
      </w:r>
      <w:r w:rsidR="00997024" w:rsidRPr="002770C3">
        <w:t>or ‘mild’</w:t>
      </w:r>
      <w:r w:rsidR="00883D9E" w:rsidRPr="002770C3">
        <w:t xml:space="preserve"> disease</w:t>
      </w:r>
      <w:r w:rsidR="00997024" w:rsidRPr="002770C3">
        <w:t xml:space="preserve">. </w:t>
      </w:r>
    </w:p>
    <w:p w14:paraId="5C5A03EB" w14:textId="18583A4C" w:rsidR="00997024" w:rsidRPr="002770C3" w:rsidRDefault="00CD0F8F" w:rsidP="002D2C80">
      <w:pPr>
        <w:pStyle w:val="ListParagraph"/>
        <w:numPr>
          <w:ilvl w:val="1"/>
          <w:numId w:val="1"/>
        </w:numPr>
        <w:spacing w:line="480" w:lineRule="auto"/>
        <w:rPr>
          <w:rFonts w:ascii="Calibri" w:hAnsi="Calibri"/>
        </w:rPr>
      </w:pPr>
      <w:r w:rsidRPr="002770C3">
        <w:rPr>
          <w:rFonts w:ascii="Calibri" w:hAnsi="Calibri"/>
        </w:rPr>
        <w:t>‘</w:t>
      </w:r>
      <w:r w:rsidR="00023219" w:rsidRPr="002770C3">
        <w:rPr>
          <w:rFonts w:ascii="Calibri" w:hAnsi="Calibri"/>
        </w:rPr>
        <w:t>M</w:t>
      </w:r>
      <w:r w:rsidR="00997024" w:rsidRPr="002770C3">
        <w:rPr>
          <w:rFonts w:ascii="Calibri" w:hAnsi="Calibri"/>
        </w:rPr>
        <w:t>ild</w:t>
      </w:r>
      <w:r w:rsidRPr="002770C3">
        <w:rPr>
          <w:rFonts w:ascii="Calibri" w:hAnsi="Calibri"/>
        </w:rPr>
        <w:t>’</w:t>
      </w:r>
      <w:r w:rsidR="00997024" w:rsidRPr="002770C3">
        <w:rPr>
          <w:rFonts w:ascii="Calibri" w:hAnsi="Calibri"/>
        </w:rPr>
        <w:t xml:space="preserve"> disease include</w:t>
      </w:r>
      <w:r w:rsidR="00023219" w:rsidRPr="002770C3">
        <w:rPr>
          <w:rFonts w:ascii="Calibri" w:hAnsi="Calibri"/>
        </w:rPr>
        <w:t>s</w:t>
      </w:r>
      <w:r w:rsidR="00997024" w:rsidRPr="002770C3">
        <w:rPr>
          <w:rFonts w:ascii="Calibri" w:hAnsi="Calibri"/>
        </w:rPr>
        <w:t xml:space="preserve"> </w:t>
      </w:r>
      <w:r w:rsidR="003332D9" w:rsidRPr="002770C3">
        <w:rPr>
          <w:rFonts w:ascii="Calibri" w:hAnsi="Calibri"/>
        </w:rPr>
        <w:t>those</w:t>
      </w:r>
      <w:r w:rsidR="00997024" w:rsidRPr="002770C3">
        <w:rPr>
          <w:rFonts w:ascii="Calibri" w:hAnsi="Calibri"/>
        </w:rPr>
        <w:t xml:space="preserve"> with isolated</w:t>
      </w:r>
      <w:r w:rsidR="00136B52" w:rsidRPr="002770C3">
        <w:rPr>
          <w:rFonts w:ascii="Calibri" w:hAnsi="Calibri"/>
        </w:rPr>
        <w:t xml:space="preserve"> (one</w:t>
      </w:r>
      <w:r w:rsidR="00F47BA9" w:rsidRPr="002770C3">
        <w:rPr>
          <w:rFonts w:ascii="Calibri" w:hAnsi="Calibri"/>
        </w:rPr>
        <w:t>,</w:t>
      </w:r>
      <w:r w:rsidR="00136B52" w:rsidRPr="002770C3">
        <w:rPr>
          <w:rFonts w:ascii="Calibri" w:hAnsi="Calibri"/>
        </w:rPr>
        <w:t xml:space="preserve"> or two at most), otherwise clinically insignificant</w:t>
      </w:r>
      <w:r w:rsidR="00997024" w:rsidRPr="002770C3">
        <w:rPr>
          <w:rFonts w:ascii="Calibri" w:hAnsi="Calibri"/>
        </w:rPr>
        <w:t xml:space="preserve"> </w:t>
      </w:r>
      <w:r w:rsidR="002F27DC" w:rsidRPr="002770C3">
        <w:rPr>
          <w:rFonts w:ascii="Calibri" w:hAnsi="Calibri"/>
        </w:rPr>
        <w:t xml:space="preserve">or transient </w:t>
      </w:r>
      <w:r w:rsidR="00997024" w:rsidRPr="002770C3">
        <w:rPr>
          <w:rFonts w:ascii="Calibri" w:hAnsi="Calibri"/>
        </w:rPr>
        <w:t>findings</w:t>
      </w:r>
      <w:r w:rsidR="001C787C" w:rsidRPr="002770C3">
        <w:rPr>
          <w:rFonts w:ascii="Calibri" w:hAnsi="Calibri"/>
        </w:rPr>
        <w:t xml:space="preserve"> </w:t>
      </w:r>
      <w:r w:rsidR="00997024" w:rsidRPr="002770C3">
        <w:rPr>
          <w:rFonts w:ascii="Calibri" w:hAnsi="Calibri"/>
        </w:rPr>
        <w:t>such as</w:t>
      </w:r>
      <w:r w:rsidR="002F27DC" w:rsidRPr="002770C3">
        <w:rPr>
          <w:rFonts w:ascii="Calibri" w:hAnsi="Calibri"/>
        </w:rPr>
        <w:t>,</w:t>
      </w:r>
      <w:r w:rsidR="00997024" w:rsidRPr="002770C3">
        <w:rPr>
          <w:rFonts w:ascii="Calibri" w:hAnsi="Calibri"/>
        </w:rPr>
        <w:t xml:space="preserve"> </w:t>
      </w:r>
      <w:r w:rsidR="002F27DC" w:rsidRPr="002770C3">
        <w:rPr>
          <w:rFonts w:ascii="Calibri" w:hAnsi="Calibri"/>
        </w:rPr>
        <w:t xml:space="preserve">petechiae, </w:t>
      </w:r>
      <w:r w:rsidR="00136B52" w:rsidRPr="002770C3">
        <w:rPr>
          <w:rFonts w:ascii="Calibri" w:hAnsi="Calibri"/>
        </w:rPr>
        <w:t xml:space="preserve">mild </w:t>
      </w:r>
      <w:r w:rsidR="002F27DC" w:rsidRPr="002770C3">
        <w:rPr>
          <w:rFonts w:ascii="Calibri" w:hAnsi="Calibri"/>
        </w:rPr>
        <w:t>hepato</w:t>
      </w:r>
      <w:r w:rsidR="00117E81" w:rsidRPr="002770C3">
        <w:rPr>
          <w:rFonts w:ascii="Calibri" w:hAnsi="Calibri"/>
        </w:rPr>
        <w:t>megaly or splenomegal</w:t>
      </w:r>
      <w:r w:rsidR="00136B52" w:rsidRPr="002770C3">
        <w:rPr>
          <w:rFonts w:ascii="Calibri" w:hAnsi="Calibri"/>
        </w:rPr>
        <w:t>y or</w:t>
      </w:r>
      <w:r w:rsidR="002F27DC" w:rsidRPr="002770C3">
        <w:rPr>
          <w:rFonts w:ascii="Calibri" w:hAnsi="Calibri"/>
        </w:rPr>
        <w:t xml:space="preserve"> b</w:t>
      </w:r>
      <w:r w:rsidR="00CB07BB" w:rsidRPr="002770C3">
        <w:rPr>
          <w:rFonts w:ascii="Calibri" w:hAnsi="Calibri"/>
        </w:rPr>
        <w:t>iochemical/</w:t>
      </w:r>
      <w:r w:rsidR="00C64637" w:rsidRPr="002770C3">
        <w:rPr>
          <w:rFonts w:ascii="Calibri" w:hAnsi="Calibri"/>
        </w:rPr>
        <w:t>hematological</w:t>
      </w:r>
      <w:r w:rsidR="00CB07BB" w:rsidRPr="002770C3">
        <w:rPr>
          <w:rFonts w:ascii="Calibri" w:hAnsi="Calibri"/>
        </w:rPr>
        <w:t xml:space="preserve"> </w:t>
      </w:r>
      <w:r w:rsidR="003332D9" w:rsidRPr="002770C3">
        <w:rPr>
          <w:rFonts w:ascii="Calibri" w:hAnsi="Calibri"/>
        </w:rPr>
        <w:t>abnormaliti</w:t>
      </w:r>
      <w:r w:rsidR="00CB07BB" w:rsidRPr="002770C3">
        <w:rPr>
          <w:rFonts w:ascii="Calibri" w:hAnsi="Calibri"/>
        </w:rPr>
        <w:t xml:space="preserve">es </w:t>
      </w:r>
      <w:r w:rsidR="00117E81" w:rsidRPr="002770C3">
        <w:rPr>
          <w:rFonts w:ascii="Calibri" w:hAnsi="Calibri"/>
        </w:rPr>
        <w:t>(s</w:t>
      </w:r>
      <w:r w:rsidR="00CB07BB" w:rsidRPr="002770C3">
        <w:rPr>
          <w:rFonts w:ascii="Calibri" w:hAnsi="Calibri"/>
        </w:rPr>
        <w:t xml:space="preserve">uch as </w:t>
      </w:r>
      <w:r w:rsidR="00997024" w:rsidRPr="002770C3">
        <w:rPr>
          <w:rFonts w:ascii="Calibri" w:hAnsi="Calibri"/>
        </w:rPr>
        <w:t>thromb</w:t>
      </w:r>
      <w:r w:rsidR="00117E81" w:rsidRPr="002770C3">
        <w:rPr>
          <w:rFonts w:ascii="Calibri" w:hAnsi="Calibri"/>
        </w:rPr>
        <w:t xml:space="preserve">ocytopenia, anemia, leukopenia, </w:t>
      </w:r>
      <w:r w:rsidR="00136B52" w:rsidRPr="002770C3">
        <w:rPr>
          <w:rFonts w:ascii="Calibri" w:hAnsi="Calibri"/>
        </w:rPr>
        <w:t>borderline raised</w:t>
      </w:r>
      <w:r w:rsidR="00AD3C3D" w:rsidRPr="002770C3">
        <w:rPr>
          <w:rFonts w:ascii="Calibri" w:hAnsi="Calibri"/>
        </w:rPr>
        <w:t xml:space="preserve"> liver enzyme abnormalities</w:t>
      </w:r>
      <w:r w:rsidR="00117E81" w:rsidRPr="002770C3">
        <w:rPr>
          <w:rFonts w:ascii="Calibri" w:hAnsi="Calibri"/>
        </w:rPr>
        <w:t xml:space="preserve"> or </w:t>
      </w:r>
      <w:r w:rsidR="00997024" w:rsidRPr="002770C3">
        <w:rPr>
          <w:rFonts w:ascii="Calibri" w:hAnsi="Calibri"/>
        </w:rPr>
        <w:t xml:space="preserve">conjugated </w:t>
      </w:r>
      <w:r w:rsidR="00C64637" w:rsidRPr="002770C3">
        <w:rPr>
          <w:rFonts w:ascii="Calibri" w:hAnsi="Calibri"/>
        </w:rPr>
        <w:t>hyperbilirubinemia</w:t>
      </w:r>
      <w:r w:rsidR="00117E81" w:rsidRPr="002770C3">
        <w:rPr>
          <w:rFonts w:ascii="Calibri" w:hAnsi="Calibri"/>
        </w:rPr>
        <w:t>)</w:t>
      </w:r>
      <w:r w:rsidR="00136B52" w:rsidRPr="002770C3">
        <w:rPr>
          <w:rFonts w:ascii="Calibri" w:hAnsi="Calibri"/>
        </w:rPr>
        <w:t xml:space="preserve"> or SGA (defined as weight for gestational age &lt; -2 standard deviations (SD)) without microcephaly</w:t>
      </w:r>
      <w:r w:rsidR="00997024" w:rsidRPr="002770C3">
        <w:rPr>
          <w:rFonts w:ascii="Calibri" w:hAnsi="Calibri"/>
        </w:rPr>
        <w:t xml:space="preserve">. </w:t>
      </w:r>
    </w:p>
    <w:p w14:paraId="7C093812" w14:textId="37E06A48" w:rsidR="00023219" w:rsidRDefault="00023219" w:rsidP="002D2C80">
      <w:pPr>
        <w:pStyle w:val="ListParagraph"/>
        <w:numPr>
          <w:ilvl w:val="1"/>
          <w:numId w:val="1"/>
        </w:numPr>
        <w:spacing w:line="480" w:lineRule="auto"/>
        <w:rPr>
          <w:rFonts w:ascii="Calibri" w:hAnsi="Calibri"/>
        </w:rPr>
      </w:pPr>
      <w:r>
        <w:rPr>
          <w:rFonts w:ascii="Calibri" w:hAnsi="Calibri"/>
        </w:rPr>
        <w:t xml:space="preserve">‘Severe’ disease includes those with </w:t>
      </w:r>
      <w:r>
        <w:t xml:space="preserve">CNS involvement (abnormal neurological or ophthalmological examination, microcephaly and/or neuroimaging </w:t>
      </w:r>
      <w:r w:rsidRPr="002770C3">
        <w:lastRenderedPageBreak/>
        <w:t>consistent with cCMV disease (</w:t>
      </w:r>
      <w:r w:rsidR="00136B52" w:rsidRPr="002770C3">
        <w:t>such as c</w:t>
      </w:r>
      <w:r w:rsidRPr="002770C3">
        <w:t xml:space="preserve">alcifications, </w:t>
      </w:r>
      <w:r w:rsidR="00136B52" w:rsidRPr="002770C3">
        <w:t xml:space="preserve">moderate to severe </w:t>
      </w:r>
      <w:r w:rsidR="002D605E" w:rsidRPr="002770C3">
        <w:t>ventriculomegaly, cysts, white matter changes, cerebral or cerebellar hypoplasia, hippocampal dysplasia, neuronal migration abnormalities</w:t>
      </w:r>
      <w:r w:rsidR="00117E81" w:rsidRPr="002770C3">
        <w:t>)</w:t>
      </w:r>
      <w:r w:rsidR="00085147" w:rsidRPr="002770C3">
        <w:t>)</w:t>
      </w:r>
      <w:r w:rsidR="000E1845" w:rsidRPr="002770C3">
        <w:fldChar w:fldCharType="begin">
          <w:fldData xml:space="preserve">PFJlZm1hbj48Q2l0ZT48QXV0aG9yPkFuY29yYTwvQXV0aG9yPjxZZWFyPjIwMDc8L1llYXI+PFJl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</w:fldData>
        </w:fldChar>
      </w:r>
      <w:r w:rsidR="002D02E9" w:rsidRPr="002770C3">
        <w:instrText xml:space="preserve"> ADDIN REFMGR.CITE </w:instrText>
      </w:r>
      <w:r w:rsidR="002D02E9" w:rsidRPr="002770C3">
        <w:fldChar w:fldCharType="begin">
          <w:fldData xml:space="preserve">PFJlZm1hbj48Q2l0ZT48QXV0aG9yPkFuY29yYTwvQXV0aG9yPjxZZWFyPjIwMDc8L1llYXI+PFJl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</w:fldData>
        </w:fldChar>
      </w:r>
      <w:r w:rsidR="002D02E9" w:rsidRPr="002770C3">
        <w:instrText xml:space="preserve"> ADDIN EN.CITE.DATA </w:instrText>
      </w:r>
      <w:r w:rsidR="002D02E9" w:rsidRPr="002770C3">
        <w:fldChar w:fldCharType="end"/>
      </w:r>
      <w:r w:rsidR="000E1845" w:rsidRPr="002770C3">
        <w:fldChar w:fldCharType="separate"/>
      </w:r>
      <w:r w:rsidR="000E1845" w:rsidRPr="002770C3">
        <w:rPr>
          <w:noProof/>
          <w:vertAlign w:val="superscript"/>
        </w:rPr>
        <w:t>10</w:t>
      </w:r>
      <w:r w:rsidR="000E1845" w:rsidRPr="002770C3">
        <w:fldChar w:fldCharType="end"/>
      </w:r>
      <w:r w:rsidR="002D605E" w:rsidRPr="002770C3">
        <w:t xml:space="preserve"> </w:t>
      </w:r>
      <w:r w:rsidR="00E450D0">
        <w:t>and/or</w:t>
      </w:r>
      <w:r w:rsidR="00475536">
        <w:t xml:space="preserve"> with life-threatening disease.</w:t>
      </w:r>
    </w:p>
    <w:p w14:paraId="526D2BDB" w14:textId="74496410" w:rsidR="009E1470" w:rsidRPr="007301C3" w:rsidRDefault="007301C3" w:rsidP="007301C3">
      <w:pPr>
        <w:spacing w:line="480" w:lineRule="auto"/>
        <w:rPr>
          <w:rFonts w:ascii="Calibri" w:hAnsi="Calibri"/>
          <w:lang w:val="en-GB"/>
        </w:rPr>
      </w:pPr>
      <w:r w:rsidRPr="007301C3">
        <w:rPr>
          <w:b/>
          <w:i/>
        </w:rPr>
        <w:t xml:space="preserve">The majority agreed </w:t>
      </w:r>
      <w:r w:rsidR="00085147" w:rsidRPr="007301C3">
        <w:rPr>
          <w:b/>
          <w:i/>
        </w:rPr>
        <w:t>that</w:t>
      </w:r>
      <w:r w:rsidR="009E1470" w:rsidRPr="007301C3">
        <w:rPr>
          <w:b/>
          <w:i/>
        </w:rPr>
        <w:t>:-</w:t>
      </w:r>
    </w:p>
    <w:p w14:paraId="7D591334" w14:textId="7C1D0A15" w:rsidR="00475536" w:rsidRPr="002770C3" w:rsidRDefault="00117E81" w:rsidP="00796E85">
      <w:pPr>
        <w:spacing w:line="480" w:lineRule="auto"/>
        <w:ind w:left="1418" w:hanging="1061"/>
        <w:rPr>
          <w:rFonts w:ascii="Calibri" w:hAnsi="Calibri"/>
        </w:rPr>
      </w:pPr>
      <w:r>
        <w:t>2b.</w:t>
      </w:r>
      <w:r>
        <w:tab/>
      </w:r>
      <w:r w:rsidR="00796E85" w:rsidRPr="002770C3">
        <w:tab/>
      </w:r>
      <w:r w:rsidR="00475536" w:rsidRPr="002770C3">
        <w:t>‘</w:t>
      </w:r>
      <w:r w:rsidR="00023219" w:rsidRPr="002770C3">
        <w:t>Severe</w:t>
      </w:r>
      <w:r w:rsidR="00475536" w:rsidRPr="002770C3">
        <w:t>’</w:t>
      </w:r>
      <w:r w:rsidR="00023219" w:rsidRPr="002770C3">
        <w:t xml:space="preserve"> disease </w:t>
      </w:r>
      <w:r w:rsidR="00085147" w:rsidRPr="002770C3">
        <w:t xml:space="preserve">also </w:t>
      </w:r>
      <w:r w:rsidR="00023219" w:rsidRPr="002770C3">
        <w:t xml:space="preserve">includes babies with </w:t>
      </w:r>
      <w:r w:rsidR="00475536" w:rsidRPr="002770C3">
        <w:t xml:space="preserve">evidence of </w:t>
      </w:r>
      <w:r w:rsidR="004A4708" w:rsidRPr="002770C3">
        <w:t xml:space="preserve">severe single organ disease </w:t>
      </w:r>
      <w:r w:rsidR="00AB094C" w:rsidRPr="002770C3">
        <w:t>(</w:t>
      </w:r>
      <w:r w:rsidR="004A4708" w:rsidRPr="002770C3">
        <w:t xml:space="preserve">including those with clinically significant liver enzyme abnormalities </w:t>
      </w:r>
      <w:r w:rsidR="00AB094C" w:rsidRPr="002770C3">
        <w:t xml:space="preserve">(liver ‘failure’) </w:t>
      </w:r>
      <w:r w:rsidR="004A4708" w:rsidRPr="002770C3">
        <w:t>and marked hepatosplenomegaly</w:t>
      </w:r>
      <w:r w:rsidR="00AB094C" w:rsidRPr="002770C3">
        <w:t>)</w:t>
      </w:r>
      <w:r w:rsidR="004A4708" w:rsidRPr="002770C3">
        <w:t xml:space="preserve"> and/or</w:t>
      </w:r>
      <w:r w:rsidR="00AB094C" w:rsidRPr="002770C3">
        <w:t xml:space="preserve"> those with</w:t>
      </w:r>
      <w:r w:rsidR="004A4708" w:rsidRPr="002770C3">
        <w:t xml:space="preserve"> significant multi-organ involvement</w:t>
      </w:r>
      <w:r w:rsidR="00475536" w:rsidRPr="002770C3">
        <w:t>.  B</w:t>
      </w:r>
      <w:r w:rsidR="00085147" w:rsidRPr="002770C3">
        <w:rPr>
          <w:rFonts w:ascii="Calibri" w:hAnsi="Calibri"/>
        </w:rPr>
        <w:t>abies with transient</w:t>
      </w:r>
      <w:r w:rsidR="006032D7" w:rsidRPr="002770C3">
        <w:rPr>
          <w:rFonts w:ascii="Calibri" w:hAnsi="Calibri"/>
        </w:rPr>
        <w:t xml:space="preserve"> or </w:t>
      </w:r>
      <w:r w:rsidR="006B2EB0" w:rsidRPr="002770C3">
        <w:rPr>
          <w:rFonts w:ascii="Calibri" w:hAnsi="Calibri"/>
        </w:rPr>
        <w:t xml:space="preserve">otherwise </w:t>
      </w:r>
      <w:r w:rsidR="006032D7" w:rsidRPr="002770C3">
        <w:rPr>
          <w:rFonts w:ascii="Calibri" w:hAnsi="Calibri"/>
        </w:rPr>
        <w:t>clinically insignificant</w:t>
      </w:r>
      <w:r w:rsidR="00085147" w:rsidRPr="002770C3">
        <w:rPr>
          <w:rFonts w:ascii="Calibri" w:hAnsi="Calibri"/>
        </w:rPr>
        <w:t xml:space="preserve"> abnormalities</w:t>
      </w:r>
      <w:r w:rsidR="00AB094C" w:rsidRPr="002770C3">
        <w:rPr>
          <w:rFonts w:ascii="Calibri" w:hAnsi="Calibri"/>
        </w:rPr>
        <w:t xml:space="preserve"> (</w:t>
      </w:r>
      <w:r w:rsidR="001C787C" w:rsidRPr="002770C3">
        <w:rPr>
          <w:rFonts w:ascii="Calibri" w:hAnsi="Calibri"/>
        </w:rPr>
        <w:t xml:space="preserve">i.e. </w:t>
      </w:r>
      <w:r w:rsidR="00AB094C" w:rsidRPr="002770C3">
        <w:rPr>
          <w:rFonts w:ascii="Calibri" w:hAnsi="Calibri"/>
        </w:rPr>
        <w:t>the babies are not ‘sick’)</w:t>
      </w:r>
      <w:r w:rsidR="00085147" w:rsidRPr="002770C3">
        <w:rPr>
          <w:rFonts w:ascii="Calibri" w:hAnsi="Calibri"/>
        </w:rPr>
        <w:t xml:space="preserve"> that resolve spontaneously over a few weeks</w:t>
      </w:r>
      <w:r w:rsidR="00475536" w:rsidRPr="002770C3">
        <w:rPr>
          <w:rFonts w:ascii="Calibri" w:hAnsi="Calibri"/>
        </w:rPr>
        <w:t xml:space="preserve"> are not included </w:t>
      </w:r>
      <w:r w:rsidRPr="002770C3">
        <w:rPr>
          <w:rFonts w:ascii="Calibri" w:hAnsi="Calibri"/>
        </w:rPr>
        <w:t xml:space="preserve">in this group </w:t>
      </w:r>
      <w:r w:rsidR="00475536" w:rsidRPr="002770C3">
        <w:rPr>
          <w:rFonts w:ascii="Calibri" w:hAnsi="Calibri"/>
        </w:rPr>
        <w:t>even if these abnormalities are multiple</w:t>
      </w:r>
      <w:r w:rsidR="00085147" w:rsidRPr="002770C3">
        <w:rPr>
          <w:rFonts w:ascii="Calibri" w:hAnsi="Calibri"/>
        </w:rPr>
        <w:t>.</w:t>
      </w:r>
      <w:r w:rsidR="00023219" w:rsidRPr="002770C3">
        <w:rPr>
          <w:rFonts w:ascii="Calibri" w:hAnsi="Calibri"/>
        </w:rPr>
        <w:t xml:space="preserve">  </w:t>
      </w:r>
    </w:p>
    <w:p w14:paraId="37241440" w14:textId="2E3A9F42" w:rsidR="0091193A" w:rsidRPr="00117E81" w:rsidRDefault="00117E81" w:rsidP="00796E85">
      <w:pPr>
        <w:spacing w:line="480" w:lineRule="auto"/>
        <w:ind w:left="1349" w:hanging="992"/>
        <w:rPr>
          <w:rFonts w:ascii="Calibri" w:hAnsi="Calibri"/>
          <w:color w:val="FF0000"/>
        </w:rPr>
      </w:pPr>
      <w:r>
        <w:rPr>
          <w:rFonts w:ascii="Calibri" w:hAnsi="Calibri"/>
        </w:rPr>
        <w:t xml:space="preserve">2c. </w:t>
      </w:r>
      <w:r>
        <w:rPr>
          <w:rFonts w:ascii="Calibri" w:hAnsi="Calibri"/>
        </w:rPr>
        <w:tab/>
      </w:r>
      <w:proofErr w:type="gramStart"/>
      <w:r w:rsidR="0091193A" w:rsidRPr="00117E81">
        <w:rPr>
          <w:rFonts w:ascii="Calibri" w:hAnsi="Calibri"/>
        </w:rPr>
        <w:t>A</w:t>
      </w:r>
      <w:proofErr w:type="gramEnd"/>
      <w:r w:rsidR="0091193A" w:rsidRPr="00117E81">
        <w:rPr>
          <w:rFonts w:ascii="Calibri" w:hAnsi="Calibri"/>
        </w:rPr>
        <w:t xml:space="preserve"> further group exist</w:t>
      </w:r>
      <w:r w:rsidR="003368DE" w:rsidRPr="00117E81">
        <w:rPr>
          <w:rFonts w:ascii="Calibri" w:hAnsi="Calibri"/>
        </w:rPr>
        <w:t>s that</w:t>
      </w:r>
      <w:r w:rsidR="008009E9" w:rsidRPr="00117E81">
        <w:rPr>
          <w:rFonts w:ascii="Calibri" w:hAnsi="Calibri"/>
        </w:rPr>
        <w:t xml:space="preserve"> may be considered to have ‘</w:t>
      </w:r>
      <w:r w:rsidR="004B6BEE" w:rsidRPr="00117E81">
        <w:rPr>
          <w:rFonts w:ascii="Calibri" w:hAnsi="Calibri"/>
        </w:rPr>
        <w:t>moderate</w:t>
      </w:r>
      <w:r w:rsidR="008009E9" w:rsidRPr="00117E81">
        <w:rPr>
          <w:rFonts w:ascii="Calibri" w:hAnsi="Calibri"/>
        </w:rPr>
        <w:t xml:space="preserve">’ </w:t>
      </w:r>
      <w:r w:rsidR="004B6BEE" w:rsidRPr="00117E81">
        <w:rPr>
          <w:rFonts w:ascii="Calibri" w:hAnsi="Calibri"/>
        </w:rPr>
        <w:t>disease</w:t>
      </w:r>
      <w:r w:rsidR="0091193A" w:rsidRPr="00117E81">
        <w:rPr>
          <w:rFonts w:ascii="Calibri" w:hAnsi="Calibri"/>
        </w:rPr>
        <w:t xml:space="preserve">.  </w:t>
      </w:r>
      <w:r w:rsidR="0091193A" w:rsidRPr="002770C3">
        <w:rPr>
          <w:rFonts w:ascii="Calibri" w:hAnsi="Calibri"/>
        </w:rPr>
        <w:t>This group is heterogeneous and includes</w:t>
      </w:r>
      <w:r w:rsidR="004605B5" w:rsidRPr="002770C3">
        <w:rPr>
          <w:rFonts w:ascii="Calibri" w:hAnsi="Calibri"/>
        </w:rPr>
        <w:t>, for example,</w:t>
      </w:r>
      <w:r w:rsidR="0091193A" w:rsidRPr="002770C3">
        <w:rPr>
          <w:rFonts w:ascii="Calibri" w:hAnsi="Calibri"/>
        </w:rPr>
        <w:t xml:space="preserve"> those with persistent (</w:t>
      </w:r>
      <w:r w:rsidR="004605B5" w:rsidRPr="002770C3">
        <w:rPr>
          <w:rFonts w:ascii="Calibri" w:hAnsi="Calibri"/>
        </w:rPr>
        <w:t xml:space="preserve">e.g. </w:t>
      </w:r>
      <w:r w:rsidR="0091193A" w:rsidRPr="002770C3">
        <w:rPr>
          <w:rFonts w:ascii="Calibri" w:hAnsi="Calibri"/>
        </w:rPr>
        <w:t>more than 2 weeks</w:t>
      </w:r>
      <w:r w:rsidR="004605B5" w:rsidRPr="002770C3">
        <w:rPr>
          <w:rFonts w:ascii="Calibri" w:hAnsi="Calibri"/>
        </w:rPr>
        <w:t xml:space="preserve"> duration</w:t>
      </w:r>
      <w:r w:rsidR="0091193A" w:rsidRPr="002770C3">
        <w:rPr>
          <w:rFonts w:ascii="Calibri" w:hAnsi="Calibri"/>
        </w:rPr>
        <w:t>) abnormalities of hematologica</w:t>
      </w:r>
      <w:r w:rsidR="00965187" w:rsidRPr="002770C3">
        <w:rPr>
          <w:rFonts w:ascii="Calibri" w:hAnsi="Calibri"/>
        </w:rPr>
        <w:t xml:space="preserve">l/biochemical indices </w:t>
      </w:r>
      <w:r w:rsidR="0091193A" w:rsidRPr="002770C3">
        <w:rPr>
          <w:rFonts w:ascii="Calibri" w:hAnsi="Calibri"/>
        </w:rPr>
        <w:t xml:space="preserve">and/or </w:t>
      </w:r>
      <w:r w:rsidR="00475536" w:rsidRPr="002770C3">
        <w:rPr>
          <w:rFonts w:ascii="Calibri" w:hAnsi="Calibri"/>
        </w:rPr>
        <w:t>more than 2</w:t>
      </w:r>
      <w:r w:rsidR="0091193A" w:rsidRPr="002770C3">
        <w:rPr>
          <w:rFonts w:ascii="Calibri" w:hAnsi="Calibri"/>
        </w:rPr>
        <w:t xml:space="preserve"> ‘mild’ disease manifestations</w:t>
      </w:r>
      <w:r w:rsidR="00965187" w:rsidRPr="002770C3">
        <w:rPr>
          <w:rFonts w:ascii="Calibri" w:hAnsi="Calibri"/>
        </w:rPr>
        <w:t xml:space="preserve"> (</w:t>
      </w:r>
      <w:r w:rsidRPr="002770C3">
        <w:rPr>
          <w:rFonts w:ascii="Calibri" w:hAnsi="Calibri"/>
        </w:rPr>
        <w:t>as listed above</w:t>
      </w:r>
      <w:r w:rsidR="00965187" w:rsidRPr="002770C3">
        <w:rPr>
          <w:rFonts w:ascii="Calibri" w:hAnsi="Calibri"/>
        </w:rPr>
        <w:t>)</w:t>
      </w:r>
      <w:r w:rsidR="0091193A" w:rsidRPr="002770C3">
        <w:rPr>
          <w:rFonts w:ascii="Calibri" w:hAnsi="Calibri"/>
        </w:rPr>
        <w:t xml:space="preserve">.  Due to lack of evidence </w:t>
      </w:r>
      <w:r w:rsidR="00D03D1B" w:rsidRPr="002770C3">
        <w:rPr>
          <w:rFonts w:ascii="Calibri" w:hAnsi="Calibri"/>
        </w:rPr>
        <w:t xml:space="preserve">full </w:t>
      </w:r>
      <w:r w:rsidR="0091193A" w:rsidRPr="002770C3">
        <w:rPr>
          <w:rFonts w:ascii="Calibri" w:hAnsi="Calibri"/>
        </w:rPr>
        <w:t xml:space="preserve">consensus could not be reached on </w:t>
      </w:r>
      <w:r w:rsidR="00AB094C" w:rsidRPr="002770C3">
        <w:rPr>
          <w:rFonts w:ascii="Calibri" w:hAnsi="Calibri"/>
        </w:rPr>
        <w:t>how to approach</w:t>
      </w:r>
      <w:r w:rsidR="008B7ACE" w:rsidRPr="002770C3">
        <w:rPr>
          <w:rFonts w:ascii="Calibri" w:hAnsi="Calibri"/>
        </w:rPr>
        <w:t xml:space="preserve"> this group</w:t>
      </w:r>
      <w:r w:rsidR="00AB094C" w:rsidRPr="002770C3">
        <w:rPr>
          <w:rFonts w:ascii="Calibri" w:hAnsi="Calibri"/>
        </w:rPr>
        <w:t xml:space="preserve"> and </w:t>
      </w:r>
      <w:r w:rsidR="0091193A" w:rsidRPr="002770C3">
        <w:rPr>
          <w:rFonts w:ascii="Calibri" w:hAnsi="Calibri"/>
        </w:rPr>
        <w:t>treatment decisions</w:t>
      </w:r>
      <w:r w:rsidR="008009E9" w:rsidRPr="002770C3">
        <w:rPr>
          <w:rFonts w:ascii="Calibri" w:hAnsi="Calibri"/>
        </w:rPr>
        <w:t xml:space="preserve"> are currently made on a case by case basis</w:t>
      </w:r>
      <w:r w:rsidR="0091193A" w:rsidRPr="002770C3">
        <w:rPr>
          <w:rFonts w:ascii="Calibri" w:hAnsi="Calibri"/>
        </w:rPr>
        <w:t>.</w:t>
      </w:r>
      <w:r w:rsidR="008B7ACE" w:rsidRPr="002770C3">
        <w:rPr>
          <w:rFonts w:ascii="Calibri" w:hAnsi="Calibri"/>
        </w:rPr>
        <w:t xml:space="preserve">  </w:t>
      </w:r>
      <w:r w:rsidR="008009E9" w:rsidRPr="002770C3">
        <w:rPr>
          <w:rFonts w:ascii="Calibri" w:hAnsi="Calibri"/>
        </w:rPr>
        <w:t>Development of a</w:t>
      </w:r>
      <w:r w:rsidR="004C724B" w:rsidRPr="002770C3">
        <w:rPr>
          <w:rFonts w:ascii="Calibri" w:hAnsi="Calibri"/>
        </w:rPr>
        <w:t xml:space="preserve"> validated</w:t>
      </w:r>
      <w:r w:rsidR="008009E9" w:rsidRPr="002770C3">
        <w:rPr>
          <w:rFonts w:ascii="Calibri" w:hAnsi="Calibri"/>
        </w:rPr>
        <w:t xml:space="preserve"> </w:t>
      </w:r>
      <w:r w:rsidR="004C724B" w:rsidRPr="002770C3">
        <w:rPr>
          <w:rFonts w:ascii="Calibri" w:hAnsi="Calibri"/>
        </w:rPr>
        <w:t xml:space="preserve">clinical scoring system for disease </w:t>
      </w:r>
      <w:r w:rsidR="008009E9" w:rsidRPr="00117E81">
        <w:rPr>
          <w:rFonts w:ascii="Calibri" w:hAnsi="Calibri"/>
        </w:rPr>
        <w:t xml:space="preserve">severity </w:t>
      </w:r>
      <w:r w:rsidR="004C724B" w:rsidRPr="00117E81">
        <w:rPr>
          <w:rFonts w:ascii="Calibri" w:hAnsi="Calibri"/>
        </w:rPr>
        <w:t xml:space="preserve">at presentation </w:t>
      </w:r>
      <w:r w:rsidR="008009E9" w:rsidRPr="00117E81">
        <w:rPr>
          <w:rFonts w:ascii="Calibri" w:hAnsi="Calibri"/>
        </w:rPr>
        <w:t xml:space="preserve">and risk of sequelae would be beneficial for </w:t>
      </w:r>
      <w:r w:rsidR="004C724B" w:rsidRPr="00117E81">
        <w:rPr>
          <w:rFonts w:ascii="Calibri" w:hAnsi="Calibri"/>
        </w:rPr>
        <w:t xml:space="preserve">both </w:t>
      </w:r>
      <w:r w:rsidR="008009E9" w:rsidRPr="00117E81">
        <w:rPr>
          <w:rFonts w:ascii="Calibri" w:hAnsi="Calibri"/>
        </w:rPr>
        <w:t>counselling parents and informing treatment decisions.</w:t>
      </w:r>
    </w:p>
    <w:p w14:paraId="1B9EBBBB" w14:textId="0E7C4610" w:rsidR="00117E81" w:rsidRDefault="00880906" w:rsidP="00117E81">
      <w:pPr>
        <w:pStyle w:val="ListParagraph"/>
        <w:numPr>
          <w:ilvl w:val="0"/>
          <w:numId w:val="1"/>
        </w:numPr>
        <w:spacing w:line="480" w:lineRule="auto"/>
        <w:rPr>
          <w:rFonts w:ascii="Calibri" w:hAnsi="Calibri"/>
        </w:rPr>
      </w:pPr>
      <w:r>
        <w:rPr>
          <w:rFonts w:ascii="Calibri" w:hAnsi="Calibri"/>
        </w:rPr>
        <w:t>Defining</w:t>
      </w:r>
      <w:r w:rsidR="00117E81">
        <w:rPr>
          <w:rFonts w:ascii="Calibri" w:hAnsi="Calibri"/>
        </w:rPr>
        <w:t xml:space="preserve"> CNS</w:t>
      </w:r>
      <w:r>
        <w:rPr>
          <w:rFonts w:ascii="Calibri" w:hAnsi="Calibri"/>
        </w:rPr>
        <w:t xml:space="preserve"> involvement</w:t>
      </w:r>
    </w:p>
    <w:p w14:paraId="41385CAE" w14:textId="1D22BC67" w:rsidR="009E1470" w:rsidRPr="002770C3" w:rsidRDefault="009E1470" w:rsidP="00117E81">
      <w:pPr>
        <w:pStyle w:val="ListParagraph"/>
        <w:numPr>
          <w:ilvl w:val="1"/>
          <w:numId w:val="1"/>
        </w:numPr>
        <w:spacing w:line="480" w:lineRule="auto"/>
        <w:rPr>
          <w:rFonts w:ascii="Calibri" w:hAnsi="Calibri"/>
        </w:rPr>
      </w:pPr>
      <w:r w:rsidRPr="002770C3">
        <w:rPr>
          <w:rFonts w:ascii="Calibri" w:hAnsi="Calibri"/>
        </w:rPr>
        <w:lastRenderedPageBreak/>
        <w:t>It remains uncertain whether some</w:t>
      </w:r>
      <w:r w:rsidR="00796E85" w:rsidRPr="002770C3">
        <w:rPr>
          <w:rFonts w:ascii="Calibri" w:hAnsi="Calibri"/>
        </w:rPr>
        <w:t>, non-specific</w:t>
      </w:r>
      <w:r w:rsidRPr="002770C3">
        <w:rPr>
          <w:rFonts w:ascii="Calibri" w:hAnsi="Calibri"/>
        </w:rPr>
        <w:t xml:space="preserve"> findings detected on cranial </w:t>
      </w:r>
      <w:r w:rsidRPr="00117E81">
        <w:rPr>
          <w:rFonts w:ascii="Calibri" w:hAnsi="Calibri"/>
        </w:rPr>
        <w:t xml:space="preserve">ultrasound </w:t>
      </w:r>
      <w:r w:rsidR="00A77FE0" w:rsidRPr="00117E81">
        <w:rPr>
          <w:rFonts w:ascii="Calibri" w:hAnsi="Calibri"/>
        </w:rPr>
        <w:t>(CrUSS)</w:t>
      </w:r>
      <w:r w:rsidR="003368DE" w:rsidRPr="00117E81">
        <w:rPr>
          <w:rFonts w:ascii="Calibri" w:hAnsi="Calibri"/>
        </w:rPr>
        <w:t xml:space="preserve"> </w:t>
      </w:r>
      <w:r w:rsidRPr="00117E81">
        <w:rPr>
          <w:rFonts w:ascii="Calibri" w:hAnsi="Calibri"/>
        </w:rPr>
        <w:t xml:space="preserve">and MRI </w:t>
      </w:r>
      <w:r w:rsidR="00117E81" w:rsidRPr="00117E81">
        <w:rPr>
          <w:rFonts w:ascii="Calibri" w:hAnsi="Calibri"/>
        </w:rPr>
        <w:t xml:space="preserve">(particularly </w:t>
      </w:r>
      <w:r w:rsidR="00117E81">
        <w:rPr>
          <w:rFonts w:ascii="Calibri" w:hAnsi="Calibri"/>
        </w:rPr>
        <w:t xml:space="preserve">isolated </w:t>
      </w:r>
      <w:r w:rsidR="00117E81" w:rsidRPr="00117E81">
        <w:rPr>
          <w:rFonts w:ascii="Calibri" w:hAnsi="Calibri"/>
        </w:rPr>
        <w:t xml:space="preserve">lenticulostriatal vasculopathy (LSV)) </w:t>
      </w:r>
      <w:r w:rsidRPr="00117E81">
        <w:rPr>
          <w:rFonts w:ascii="Calibri" w:hAnsi="Calibri"/>
        </w:rPr>
        <w:t xml:space="preserve">constitute clinically </w:t>
      </w:r>
      <w:r w:rsidRPr="002770C3">
        <w:rPr>
          <w:rFonts w:ascii="Calibri" w:hAnsi="Calibri"/>
        </w:rPr>
        <w:t xml:space="preserve">significant </w:t>
      </w:r>
      <w:r w:rsidR="00AB094C" w:rsidRPr="002770C3">
        <w:rPr>
          <w:rFonts w:ascii="Calibri" w:hAnsi="Calibri"/>
        </w:rPr>
        <w:t xml:space="preserve">CNS </w:t>
      </w:r>
      <w:r w:rsidRPr="002770C3">
        <w:rPr>
          <w:rFonts w:ascii="Calibri" w:hAnsi="Calibri"/>
        </w:rPr>
        <w:t xml:space="preserve">disease. </w:t>
      </w:r>
      <w:r w:rsidR="00117E81" w:rsidRPr="002770C3">
        <w:rPr>
          <w:rFonts w:ascii="Calibri" w:hAnsi="Calibri"/>
        </w:rPr>
        <w:t xml:space="preserve"> </w:t>
      </w:r>
      <w:r w:rsidRPr="00117E81">
        <w:rPr>
          <w:rFonts w:ascii="Calibri" w:hAnsi="Calibri"/>
        </w:rPr>
        <w:t>LSV has been detected in 0.4%-5.8% of all neonates undergoing an ultrasound and only 5% has been associated with cCMV.</w:t>
      </w:r>
      <w:r w:rsidR="00DD0351" w:rsidRPr="00117E81">
        <w:rPr>
          <w:rFonts w:ascii="Calibri" w:hAnsi="Calibri"/>
        </w:rPr>
        <w:fldChar w:fldCharType="begin">
          <w:fldData xml:space="preserve">PFJlZm1hbj48Q2l0ZT48QXV0aG9yPkFtaXI8L0F1dGhvcj48WWVhcj4yMDExPC9ZZWFyPjxSZWNO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kFtaXI8L0F1dGhvcj48WWVhcj4yMDExPC9ZZWFyPjxSZWNO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DD0351" w:rsidRPr="00117E81">
        <w:rPr>
          <w:rFonts w:ascii="Calibri" w:hAnsi="Calibri"/>
        </w:rPr>
      </w:r>
      <w:r w:rsidR="00DD0351" w:rsidRPr="00117E81">
        <w:rPr>
          <w:rFonts w:ascii="Calibri" w:hAnsi="Calibri"/>
        </w:rPr>
        <w:fldChar w:fldCharType="separate"/>
      </w:r>
      <w:r w:rsidR="000E1845" w:rsidRPr="000E1845">
        <w:rPr>
          <w:rFonts w:ascii="Calibri" w:hAnsi="Calibri"/>
          <w:noProof/>
          <w:vertAlign w:val="superscript"/>
        </w:rPr>
        <w:t>11;12</w:t>
      </w:r>
      <w:r w:rsidR="00DD0351" w:rsidRPr="00117E81">
        <w:rPr>
          <w:rFonts w:ascii="Calibri" w:hAnsi="Calibri"/>
        </w:rPr>
        <w:fldChar w:fldCharType="end"/>
      </w:r>
      <w:r w:rsidRPr="00117E81">
        <w:rPr>
          <w:rFonts w:ascii="Calibri" w:hAnsi="Calibri"/>
        </w:rPr>
        <w:t xml:space="preserve"> </w:t>
      </w:r>
      <w:proofErr w:type="gramStart"/>
      <w:r w:rsidRPr="00117E81">
        <w:rPr>
          <w:rFonts w:ascii="Calibri" w:hAnsi="Calibri"/>
        </w:rPr>
        <w:t>Some</w:t>
      </w:r>
      <w:proofErr w:type="gramEnd"/>
      <w:r w:rsidRPr="00117E81">
        <w:rPr>
          <w:rFonts w:ascii="Calibri" w:hAnsi="Calibri"/>
        </w:rPr>
        <w:t xml:space="preserve"> have suggested </w:t>
      </w:r>
      <w:r w:rsidR="006B4FCA" w:rsidRPr="00117E81">
        <w:rPr>
          <w:rFonts w:ascii="Calibri" w:hAnsi="Calibri"/>
        </w:rPr>
        <w:t xml:space="preserve">isolated </w:t>
      </w:r>
      <w:r w:rsidRPr="00117E81">
        <w:rPr>
          <w:rFonts w:ascii="Calibri" w:hAnsi="Calibri"/>
        </w:rPr>
        <w:t xml:space="preserve">LSV as a marker </w:t>
      </w:r>
      <w:r w:rsidR="00D0775C" w:rsidRPr="00117E81">
        <w:rPr>
          <w:rFonts w:ascii="Calibri" w:hAnsi="Calibri"/>
        </w:rPr>
        <w:t>of</w:t>
      </w:r>
      <w:r w:rsidRPr="00117E81">
        <w:rPr>
          <w:rFonts w:ascii="Calibri" w:hAnsi="Calibri"/>
        </w:rPr>
        <w:t xml:space="preserve"> risk for SNHL</w:t>
      </w:r>
      <w:r w:rsidR="00AE0705" w:rsidRPr="00117E81">
        <w:rPr>
          <w:rFonts w:ascii="Calibri" w:hAnsi="Calibri"/>
        </w:rPr>
        <w:t>.</w:t>
      </w:r>
      <w:r w:rsidR="00DD0351" w:rsidRPr="00117E81">
        <w:rPr>
          <w:rFonts w:ascii="Calibri" w:hAnsi="Calibri"/>
        </w:rPr>
        <w:fldChar w:fldCharType="begin">
          <w:fldData xml:space="preserve">PFJlZm1hbj48Q2l0ZT48QXV0aG9yPkFtaXI8L0F1dGhvcj48WWVhcj4yMDExPC9ZZWFyPjxSZWNO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kFtaXI8L0F1dGhvcj48WWVhcj4yMDExPC9ZZWFyPjxSZWNO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DD0351" w:rsidRPr="00117E81">
        <w:rPr>
          <w:rFonts w:ascii="Calibri" w:hAnsi="Calibri"/>
        </w:rPr>
      </w:r>
      <w:r w:rsidR="00DD0351" w:rsidRPr="00117E81">
        <w:rPr>
          <w:rFonts w:ascii="Calibri" w:hAnsi="Calibri"/>
        </w:rPr>
        <w:fldChar w:fldCharType="separate"/>
      </w:r>
      <w:r w:rsidR="000E1845" w:rsidRPr="000E1845">
        <w:rPr>
          <w:rFonts w:ascii="Calibri" w:hAnsi="Calibri"/>
          <w:noProof/>
          <w:vertAlign w:val="superscript"/>
        </w:rPr>
        <w:t>11</w:t>
      </w:r>
      <w:r w:rsidR="00DD0351" w:rsidRPr="00117E81">
        <w:rPr>
          <w:rFonts w:ascii="Calibri" w:hAnsi="Calibri"/>
        </w:rPr>
        <w:fldChar w:fldCharType="end"/>
      </w:r>
      <w:r w:rsidRPr="00117E81">
        <w:rPr>
          <w:rFonts w:ascii="Calibri" w:hAnsi="Calibri"/>
        </w:rPr>
        <w:t xml:space="preserve"> Others </w:t>
      </w:r>
      <w:r w:rsidR="006B4FCA" w:rsidRPr="00117E81">
        <w:rPr>
          <w:rFonts w:ascii="Calibri" w:hAnsi="Calibri"/>
        </w:rPr>
        <w:t xml:space="preserve">have </w:t>
      </w:r>
      <w:r w:rsidRPr="00117E81">
        <w:rPr>
          <w:rFonts w:ascii="Calibri" w:hAnsi="Calibri"/>
        </w:rPr>
        <w:t>found</w:t>
      </w:r>
      <w:r w:rsidR="000127FD" w:rsidRPr="00117E81">
        <w:rPr>
          <w:rFonts w:ascii="Calibri" w:hAnsi="Calibri"/>
        </w:rPr>
        <w:t xml:space="preserve"> only</w:t>
      </w:r>
      <w:r w:rsidRPr="00117E81">
        <w:rPr>
          <w:rFonts w:ascii="Calibri" w:hAnsi="Calibri"/>
        </w:rPr>
        <w:t xml:space="preserve"> more extensive neuroimaging abnormalities to be </w:t>
      </w:r>
      <w:r w:rsidR="006B4FCA" w:rsidRPr="00117E81">
        <w:rPr>
          <w:rFonts w:ascii="Calibri" w:hAnsi="Calibri"/>
        </w:rPr>
        <w:t xml:space="preserve">of </w:t>
      </w:r>
      <w:r w:rsidRPr="00117E81">
        <w:rPr>
          <w:rFonts w:ascii="Calibri" w:hAnsi="Calibri"/>
        </w:rPr>
        <w:t xml:space="preserve">prognostic </w:t>
      </w:r>
      <w:r w:rsidR="006B4FCA" w:rsidRPr="00117E81">
        <w:rPr>
          <w:rFonts w:ascii="Calibri" w:hAnsi="Calibri"/>
        </w:rPr>
        <w:t>value</w:t>
      </w:r>
      <w:r w:rsidR="008343E2" w:rsidRPr="00117E81">
        <w:rPr>
          <w:rFonts w:ascii="Calibri" w:hAnsi="Calibri"/>
        </w:rPr>
        <w:t>.</w:t>
      </w:r>
      <w:r w:rsidR="00DD0351" w:rsidRPr="00117E81">
        <w:rPr>
          <w:rFonts w:ascii="Calibri" w:hAnsi="Calibri"/>
        </w:rPr>
        <w:fldChar w:fldCharType="begin">
          <w:fldData xml:space="preserve">PFJlZm1hbj48Q2l0ZT48QXV0aG9yPkFsYXJjb248L0F1dGhvcj48WWVhcj4yMDEzPC9ZZWFyPjxS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kFsYXJjb248L0F1dGhvcj48WWVhcj4yMDEzPC9ZZWFyPjxS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DD0351" w:rsidRPr="00117E81">
        <w:rPr>
          <w:rFonts w:ascii="Calibri" w:hAnsi="Calibri"/>
        </w:rPr>
      </w:r>
      <w:r w:rsidR="00DD0351" w:rsidRPr="00117E81">
        <w:rPr>
          <w:rFonts w:ascii="Calibri" w:hAnsi="Calibri"/>
        </w:rPr>
        <w:fldChar w:fldCharType="separate"/>
      </w:r>
      <w:r w:rsidR="000E1845" w:rsidRPr="000E1845">
        <w:rPr>
          <w:rFonts w:ascii="Calibri" w:hAnsi="Calibri"/>
          <w:noProof/>
          <w:vertAlign w:val="superscript"/>
        </w:rPr>
        <w:t>13;14</w:t>
      </w:r>
      <w:r w:rsidR="00DD0351" w:rsidRPr="00117E81">
        <w:rPr>
          <w:rFonts w:ascii="Calibri" w:hAnsi="Calibri"/>
        </w:rPr>
        <w:fldChar w:fldCharType="end"/>
      </w:r>
      <w:r w:rsidR="00735931" w:rsidRPr="00117E81" w:rsidDel="00735931">
        <w:rPr>
          <w:rFonts w:ascii="Calibri" w:hAnsi="Calibri"/>
        </w:rPr>
        <w:t xml:space="preserve"> </w:t>
      </w:r>
      <w:proofErr w:type="gramStart"/>
      <w:r w:rsidR="00117E81">
        <w:rPr>
          <w:rFonts w:ascii="Calibri" w:hAnsi="Calibri"/>
        </w:rPr>
        <w:t>The</w:t>
      </w:r>
      <w:proofErr w:type="gramEnd"/>
      <w:r w:rsidR="00117E81">
        <w:rPr>
          <w:rFonts w:ascii="Calibri" w:hAnsi="Calibri"/>
        </w:rPr>
        <w:t xml:space="preserve"> majority at this meeting would not consider LSV in i</w:t>
      </w:r>
      <w:r w:rsidR="00880906">
        <w:rPr>
          <w:rFonts w:ascii="Calibri" w:hAnsi="Calibri"/>
        </w:rPr>
        <w:t>solation</w:t>
      </w:r>
      <w:r w:rsidR="00117E81">
        <w:rPr>
          <w:rFonts w:ascii="Calibri" w:hAnsi="Calibri"/>
        </w:rPr>
        <w:t xml:space="preserve"> to be a notable CNS manifestation of disease. </w:t>
      </w:r>
      <w:r w:rsidR="00880906">
        <w:rPr>
          <w:rFonts w:ascii="Calibri" w:hAnsi="Calibri"/>
        </w:rPr>
        <w:t xml:space="preserve"> </w:t>
      </w:r>
      <w:r w:rsidR="006A49FF" w:rsidRPr="002770C3">
        <w:rPr>
          <w:rFonts w:ascii="Calibri" w:hAnsi="Calibri"/>
        </w:rPr>
        <w:t xml:space="preserve">It is suggested that </w:t>
      </w:r>
      <w:r w:rsidR="00880906" w:rsidRPr="002770C3">
        <w:rPr>
          <w:rFonts w:ascii="Calibri" w:hAnsi="Calibri"/>
        </w:rPr>
        <w:t>neuro</w:t>
      </w:r>
      <w:r w:rsidR="00AB094C" w:rsidRPr="002770C3">
        <w:rPr>
          <w:rFonts w:ascii="Calibri" w:hAnsi="Calibri"/>
        </w:rPr>
        <w:t>-</w:t>
      </w:r>
      <w:r w:rsidR="00880906" w:rsidRPr="002770C3">
        <w:rPr>
          <w:rFonts w:ascii="Calibri" w:hAnsi="Calibri"/>
        </w:rPr>
        <w:t xml:space="preserve">radiological abnormalities </w:t>
      </w:r>
      <w:r w:rsidR="006A49FF" w:rsidRPr="002770C3">
        <w:rPr>
          <w:rFonts w:ascii="Calibri" w:hAnsi="Calibri"/>
        </w:rPr>
        <w:t xml:space="preserve">not known to be clearly associated with </w:t>
      </w:r>
      <w:r w:rsidR="006B2EB0" w:rsidRPr="002770C3">
        <w:rPr>
          <w:rFonts w:ascii="Calibri" w:hAnsi="Calibri"/>
        </w:rPr>
        <w:t>CMV disease and adverse outcomes</w:t>
      </w:r>
      <w:r w:rsidR="006A49FF" w:rsidRPr="002770C3">
        <w:rPr>
          <w:rFonts w:ascii="Calibri" w:hAnsi="Calibri"/>
        </w:rPr>
        <w:t xml:space="preserve"> </w:t>
      </w:r>
      <w:r w:rsidR="00880906" w:rsidRPr="002770C3">
        <w:rPr>
          <w:rFonts w:ascii="Calibri" w:hAnsi="Calibri"/>
        </w:rPr>
        <w:t>are discussed with a</w:t>
      </w:r>
      <w:r w:rsidR="006A49FF" w:rsidRPr="002770C3">
        <w:rPr>
          <w:rFonts w:ascii="Calibri" w:hAnsi="Calibri"/>
        </w:rPr>
        <w:t xml:space="preserve"> suitably experienced</w:t>
      </w:r>
      <w:r w:rsidR="00880906" w:rsidRPr="002770C3">
        <w:rPr>
          <w:rFonts w:ascii="Calibri" w:hAnsi="Calibri"/>
        </w:rPr>
        <w:t xml:space="preserve"> neuro</w:t>
      </w:r>
      <w:r w:rsidR="006A49FF" w:rsidRPr="002770C3">
        <w:rPr>
          <w:rFonts w:ascii="Calibri" w:hAnsi="Calibri"/>
        </w:rPr>
        <w:t>-</w:t>
      </w:r>
      <w:r w:rsidR="00880906" w:rsidRPr="002770C3">
        <w:rPr>
          <w:rFonts w:ascii="Calibri" w:hAnsi="Calibri"/>
        </w:rPr>
        <w:t>radiologist, pa</w:t>
      </w:r>
      <w:r w:rsidR="007301C3" w:rsidRPr="002770C3">
        <w:rPr>
          <w:rFonts w:ascii="Calibri" w:hAnsi="Calibri"/>
        </w:rPr>
        <w:t>rticularly if the results of these discussions</w:t>
      </w:r>
      <w:r w:rsidR="00880906" w:rsidRPr="002770C3">
        <w:rPr>
          <w:rFonts w:ascii="Calibri" w:hAnsi="Calibri"/>
        </w:rPr>
        <w:t xml:space="preserve"> might influence treatment decisions.   </w:t>
      </w:r>
      <w:r w:rsidR="00117E81" w:rsidRPr="002770C3">
        <w:rPr>
          <w:rFonts w:ascii="Calibri" w:hAnsi="Calibri"/>
        </w:rPr>
        <w:t xml:space="preserve"> </w:t>
      </w:r>
    </w:p>
    <w:p w14:paraId="2A485D2C" w14:textId="25B2B0E0" w:rsidR="009E1470" w:rsidRPr="002770C3" w:rsidRDefault="009E1470" w:rsidP="00117E81">
      <w:pPr>
        <w:pStyle w:val="ListParagraph"/>
        <w:numPr>
          <w:ilvl w:val="1"/>
          <w:numId w:val="1"/>
        </w:numPr>
        <w:spacing w:line="480" w:lineRule="auto"/>
        <w:rPr>
          <w:rFonts w:ascii="Calibri" w:hAnsi="Calibri"/>
        </w:rPr>
      </w:pPr>
      <w:r w:rsidRPr="007A0C63">
        <w:rPr>
          <w:rFonts w:ascii="Calibri" w:hAnsi="Calibri"/>
        </w:rPr>
        <w:t xml:space="preserve">The exact pathophysiology of </w:t>
      </w:r>
      <w:r w:rsidR="004B04B1">
        <w:rPr>
          <w:rFonts w:ascii="Calibri" w:hAnsi="Calibri"/>
        </w:rPr>
        <w:t>SNHL</w:t>
      </w:r>
      <w:r w:rsidRPr="007A0C63">
        <w:rPr>
          <w:rFonts w:ascii="Calibri" w:hAnsi="Calibri"/>
        </w:rPr>
        <w:t xml:space="preserve"> is not clear but </w:t>
      </w:r>
      <w:r w:rsidR="008343E2">
        <w:rPr>
          <w:rFonts w:ascii="Calibri" w:hAnsi="Calibri"/>
        </w:rPr>
        <w:t>is likely secondary</w:t>
      </w:r>
      <w:r w:rsidR="00CA2AF3">
        <w:rPr>
          <w:rFonts w:ascii="Calibri" w:hAnsi="Calibri"/>
        </w:rPr>
        <w:t xml:space="preserve"> to</w:t>
      </w:r>
      <w:r w:rsidRPr="007A0C63">
        <w:rPr>
          <w:rFonts w:ascii="Calibri" w:hAnsi="Calibri"/>
        </w:rPr>
        <w:t xml:space="preserve"> </w:t>
      </w:r>
      <w:r w:rsidR="0091193A">
        <w:rPr>
          <w:rFonts w:ascii="Calibri" w:hAnsi="Calibri"/>
        </w:rPr>
        <w:t xml:space="preserve">infection and </w:t>
      </w:r>
      <w:r w:rsidRPr="007A0C63">
        <w:rPr>
          <w:rFonts w:ascii="Calibri" w:hAnsi="Calibri"/>
        </w:rPr>
        <w:t>degradation of sensory structures within the inner ear</w:t>
      </w:r>
      <w:r w:rsidR="00FE1308">
        <w:rPr>
          <w:rFonts w:ascii="Calibri" w:hAnsi="Calibri"/>
        </w:rPr>
        <w:t xml:space="preserve"> </w:t>
      </w:r>
      <w:r w:rsidR="00DD0351">
        <w:rPr>
          <w:rFonts w:ascii="Calibri" w:hAnsi="Calibri"/>
        </w:rPr>
        <w:fldChar w:fldCharType="begin">
          <w:fldData xml:space="preserve">PFJlZm1hbj48Q2l0ZT48QXV0aG9yPkdhYnJpZWxsaTwvQXV0aG9yPjxZZWFyPjIwMTM8L1llYXI+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kdhYnJpZWxsaTwvQXV0aG9yPjxZZWFyPjIwMTM8L1llYXI+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DD0351">
        <w:rPr>
          <w:rFonts w:ascii="Calibri" w:hAnsi="Calibri"/>
        </w:rPr>
      </w:r>
      <w:r w:rsidR="00DD0351">
        <w:rPr>
          <w:rFonts w:ascii="Calibri" w:hAnsi="Calibri"/>
        </w:rPr>
        <w:fldChar w:fldCharType="separate"/>
      </w:r>
      <w:r w:rsidR="000E1845" w:rsidRPr="000E1845">
        <w:rPr>
          <w:rFonts w:ascii="Calibri" w:hAnsi="Calibri"/>
          <w:noProof/>
          <w:vertAlign w:val="superscript"/>
        </w:rPr>
        <w:t>15;16</w:t>
      </w:r>
      <w:r w:rsidR="00DD0351">
        <w:rPr>
          <w:rFonts w:ascii="Calibri" w:hAnsi="Calibri"/>
        </w:rPr>
        <w:fldChar w:fldCharType="end"/>
      </w:r>
      <w:r w:rsidRPr="007A0C63">
        <w:rPr>
          <w:rFonts w:ascii="Calibri" w:hAnsi="Calibri"/>
        </w:rPr>
        <w:t xml:space="preserve">. </w:t>
      </w:r>
      <w:r w:rsidR="005F5D0B">
        <w:rPr>
          <w:rFonts w:ascii="Calibri" w:hAnsi="Calibri"/>
        </w:rPr>
        <w:t>It is</w:t>
      </w:r>
      <w:r w:rsidRPr="007A0C63">
        <w:rPr>
          <w:rFonts w:ascii="Calibri" w:hAnsi="Calibri"/>
        </w:rPr>
        <w:t xml:space="preserve"> </w:t>
      </w:r>
      <w:r>
        <w:rPr>
          <w:rFonts w:ascii="Calibri" w:hAnsi="Calibri"/>
        </w:rPr>
        <w:t>therefore</w:t>
      </w:r>
      <w:r w:rsidR="005F5D0B">
        <w:rPr>
          <w:rFonts w:ascii="Calibri" w:hAnsi="Calibri"/>
        </w:rPr>
        <w:t xml:space="preserve"> debated</w:t>
      </w:r>
      <w:r>
        <w:rPr>
          <w:rFonts w:ascii="Calibri" w:hAnsi="Calibri"/>
        </w:rPr>
        <w:t xml:space="preserve"> </w:t>
      </w:r>
      <w:r w:rsidRPr="007A0C63">
        <w:rPr>
          <w:rFonts w:ascii="Calibri" w:hAnsi="Calibri"/>
        </w:rPr>
        <w:t xml:space="preserve">whether isolated </w:t>
      </w:r>
      <w:r w:rsidR="004B04B1">
        <w:rPr>
          <w:rFonts w:ascii="Calibri" w:hAnsi="Calibri"/>
        </w:rPr>
        <w:t>SNHL</w:t>
      </w:r>
      <w:r w:rsidRPr="007A0C63">
        <w:rPr>
          <w:rFonts w:ascii="Calibri" w:hAnsi="Calibri"/>
        </w:rPr>
        <w:t xml:space="preserve"> </w:t>
      </w:r>
      <w:r w:rsidR="0091193A">
        <w:rPr>
          <w:rFonts w:ascii="Calibri" w:hAnsi="Calibri"/>
        </w:rPr>
        <w:t xml:space="preserve">should truly be considered </w:t>
      </w:r>
      <w:r w:rsidR="00CA2AF3">
        <w:rPr>
          <w:rFonts w:ascii="Calibri" w:hAnsi="Calibri"/>
        </w:rPr>
        <w:t xml:space="preserve">a </w:t>
      </w:r>
      <w:r w:rsidR="0091193A">
        <w:rPr>
          <w:rFonts w:ascii="Calibri" w:hAnsi="Calibri"/>
        </w:rPr>
        <w:t>CNS</w:t>
      </w:r>
      <w:r w:rsidR="00CA2AF3">
        <w:rPr>
          <w:rFonts w:ascii="Calibri" w:hAnsi="Calibri"/>
        </w:rPr>
        <w:t>-manifestation of</w:t>
      </w:r>
      <w:r w:rsidR="0091193A">
        <w:rPr>
          <w:rFonts w:ascii="Calibri" w:hAnsi="Calibri"/>
        </w:rPr>
        <w:t xml:space="preserve"> infection </w:t>
      </w:r>
      <w:r>
        <w:rPr>
          <w:rFonts w:ascii="Calibri" w:hAnsi="Calibri"/>
        </w:rPr>
        <w:t>and</w:t>
      </w:r>
      <w:r w:rsidR="00E65161">
        <w:rPr>
          <w:rFonts w:ascii="Calibri" w:hAnsi="Calibri"/>
        </w:rPr>
        <w:t>,</w:t>
      </w:r>
      <w:r w:rsidRPr="007A0C63">
        <w:rPr>
          <w:rFonts w:ascii="Calibri" w:hAnsi="Calibri"/>
        </w:rPr>
        <w:t xml:space="preserve"> as </w:t>
      </w:r>
      <w:r>
        <w:rPr>
          <w:rFonts w:ascii="Calibri" w:hAnsi="Calibri"/>
        </w:rPr>
        <w:t>a consequence</w:t>
      </w:r>
      <w:r w:rsidR="00E65161">
        <w:rPr>
          <w:rFonts w:ascii="Calibri" w:hAnsi="Calibri"/>
        </w:rPr>
        <w:t>,</w:t>
      </w:r>
      <w:r w:rsidRPr="007A0C63">
        <w:rPr>
          <w:rFonts w:ascii="Calibri" w:hAnsi="Calibri"/>
        </w:rPr>
        <w:t xml:space="preserve"> whether </w:t>
      </w:r>
      <w:r w:rsidR="00CA2AF3">
        <w:rPr>
          <w:rFonts w:ascii="Calibri" w:hAnsi="Calibri"/>
        </w:rPr>
        <w:t>such</w:t>
      </w:r>
      <w:r w:rsidRPr="007A0C63">
        <w:rPr>
          <w:rFonts w:ascii="Calibri" w:hAnsi="Calibri"/>
        </w:rPr>
        <w:t xml:space="preserve"> children should be </w:t>
      </w:r>
      <w:r w:rsidR="00CA2AF3">
        <w:rPr>
          <w:rFonts w:ascii="Calibri" w:hAnsi="Calibri"/>
        </w:rPr>
        <w:t>considered comparable to</w:t>
      </w:r>
      <w:r>
        <w:rPr>
          <w:rFonts w:ascii="Calibri" w:hAnsi="Calibri"/>
        </w:rPr>
        <w:t xml:space="preserve"> thos</w:t>
      </w:r>
      <w:r w:rsidR="00CA2AF3">
        <w:rPr>
          <w:rFonts w:ascii="Calibri" w:hAnsi="Calibri"/>
        </w:rPr>
        <w:t>e with</w:t>
      </w:r>
      <w:r>
        <w:rPr>
          <w:rFonts w:ascii="Calibri" w:hAnsi="Calibri"/>
        </w:rPr>
        <w:t xml:space="preserve"> CNS disease in</w:t>
      </w:r>
      <w:r w:rsidR="00CA2AF3">
        <w:rPr>
          <w:rFonts w:ascii="Calibri" w:hAnsi="Calibri"/>
        </w:rPr>
        <w:t>cluded in</w:t>
      </w:r>
      <w:r>
        <w:rPr>
          <w:rFonts w:ascii="Calibri" w:hAnsi="Calibri"/>
        </w:rPr>
        <w:t xml:space="preserve"> </w:t>
      </w:r>
      <w:r w:rsidR="0004730A">
        <w:rPr>
          <w:rFonts w:ascii="Calibri" w:hAnsi="Calibri"/>
        </w:rPr>
        <w:t xml:space="preserve">published </w:t>
      </w:r>
      <w:r w:rsidR="001958E1">
        <w:rPr>
          <w:rFonts w:ascii="Calibri" w:hAnsi="Calibri"/>
        </w:rPr>
        <w:t>clinical trials</w:t>
      </w:r>
      <w:r w:rsidRPr="007A0C63">
        <w:rPr>
          <w:rFonts w:ascii="Calibri" w:hAnsi="Calibri"/>
        </w:rPr>
        <w:t xml:space="preserve">. </w:t>
      </w:r>
      <w:r w:rsidR="007C6DC0">
        <w:rPr>
          <w:rFonts w:ascii="Calibri" w:hAnsi="Calibri"/>
        </w:rPr>
        <w:t xml:space="preserve"> </w:t>
      </w:r>
      <w:r w:rsidRPr="007A0C63">
        <w:rPr>
          <w:rFonts w:ascii="Calibri" w:hAnsi="Calibri"/>
        </w:rPr>
        <w:t xml:space="preserve">No studies have addressed this specific population, but a </w:t>
      </w:r>
      <w:r w:rsidR="001958E1">
        <w:rPr>
          <w:rFonts w:ascii="Calibri" w:hAnsi="Calibri"/>
        </w:rPr>
        <w:t xml:space="preserve">non-randomized </w:t>
      </w:r>
      <w:r w:rsidR="00066710">
        <w:rPr>
          <w:rFonts w:ascii="Calibri" w:hAnsi="Calibri"/>
        </w:rPr>
        <w:t xml:space="preserve">cohort </w:t>
      </w:r>
      <w:r w:rsidRPr="007A0C63">
        <w:rPr>
          <w:rFonts w:ascii="Calibri" w:hAnsi="Calibri"/>
        </w:rPr>
        <w:t>study observing the effects of valganciclov</w:t>
      </w:r>
      <w:r w:rsidR="00FE1308">
        <w:rPr>
          <w:rFonts w:ascii="Calibri" w:hAnsi="Calibri"/>
        </w:rPr>
        <w:t>i</w:t>
      </w:r>
      <w:r w:rsidRPr="007A0C63">
        <w:rPr>
          <w:rFonts w:ascii="Calibri" w:hAnsi="Calibri"/>
        </w:rPr>
        <w:t>r in isolated SNHL is in progress</w:t>
      </w:r>
      <w:r>
        <w:rPr>
          <w:rFonts w:ascii="Calibri" w:hAnsi="Calibri"/>
        </w:rPr>
        <w:t xml:space="preserve"> (</w:t>
      </w:r>
      <w:r w:rsidR="00066710">
        <w:rPr>
          <w:rFonts w:ascii="Calibri" w:hAnsi="Calibri"/>
        </w:rPr>
        <w:t xml:space="preserve">clinicaltrials.gov </w:t>
      </w:r>
      <w:r w:rsidR="00AB14D6">
        <w:t>NCT02005822</w:t>
      </w:r>
      <w:r>
        <w:rPr>
          <w:rFonts w:ascii="Calibri" w:hAnsi="Calibri"/>
        </w:rPr>
        <w:t>)</w:t>
      </w:r>
      <w:r w:rsidRPr="007A0C63">
        <w:rPr>
          <w:rFonts w:ascii="Calibri" w:hAnsi="Calibri"/>
        </w:rPr>
        <w:t>.</w:t>
      </w:r>
      <w:r w:rsidR="002F4402">
        <w:rPr>
          <w:rFonts w:ascii="Calibri" w:hAnsi="Calibri"/>
        </w:rPr>
        <w:t xml:space="preserve">  </w:t>
      </w:r>
      <w:r w:rsidR="0004730A">
        <w:rPr>
          <w:rFonts w:ascii="Calibri" w:hAnsi="Calibri"/>
        </w:rPr>
        <w:t xml:space="preserve">The majority of </w:t>
      </w:r>
      <w:r w:rsidR="0050702A">
        <w:rPr>
          <w:rFonts w:ascii="Calibri" w:hAnsi="Calibri"/>
        </w:rPr>
        <w:t>experts</w:t>
      </w:r>
      <w:r w:rsidR="0004730A">
        <w:rPr>
          <w:rFonts w:ascii="Calibri" w:hAnsi="Calibri"/>
        </w:rPr>
        <w:t xml:space="preserve"> at this meeting would categoriz</w:t>
      </w:r>
      <w:r w:rsidR="0004730A" w:rsidRPr="0004730A">
        <w:rPr>
          <w:rFonts w:ascii="Calibri" w:hAnsi="Calibri"/>
        </w:rPr>
        <w:t>e babies with isolated, confirmed</w:t>
      </w:r>
      <w:r w:rsidR="0004730A">
        <w:rPr>
          <w:rFonts w:ascii="Calibri" w:hAnsi="Calibri"/>
        </w:rPr>
        <w:t>,</w:t>
      </w:r>
      <w:r w:rsidR="0004730A" w:rsidRPr="0004730A">
        <w:rPr>
          <w:rFonts w:ascii="Calibri" w:hAnsi="Calibri"/>
        </w:rPr>
        <w:t xml:space="preserve"> SNHL in the ‘severe’/CNS group </w:t>
      </w:r>
      <w:r w:rsidR="0004730A">
        <w:rPr>
          <w:rFonts w:ascii="Calibri" w:hAnsi="Calibri"/>
        </w:rPr>
        <w:t>s</w:t>
      </w:r>
      <w:r w:rsidR="002F4402">
        <w:rPr>
          <w:rFonts w:ascii="Calibri" w:hAnsi="Calibri"/>
        </w:rPr>
        <w:t xml:space="preserve">ince </w:t>
      </w:r>
      <w:r w:rsidR="0091193A">
        <w:rPr>
          <w:rFonts w:ascii="Calibri" w:hAnsi="Calibri"/>
        </w:rPr>
        <w:t xml:space="preserve">bilateral SNHL is </w:t>
      </w:r>
      <w:r w:rsidR="00AD3C3D">
        <w:rPr>
          <w:rFonts w:ascii="Calibri" w:hAnsi="Calibri"/>
        </w:rPr>
        <w:t>not only</w:t>
      </w:r>
      <w:r w:rsidR="0091193A">
        <w:rPr>
          <w:rFonts w:ascii="Calibri" w:hAnsi="Calibri"/>
        </w:rPr>
        <w:t xml:space="preserve"> associated with likely </w:t>
      </w:r>
      <w:r w:rsidR="002F4402">
        <w:rPr>
          <w:rFonts w:ascii="Calibri" w:hAnsi="Calibri"/>
        </w:rPr>
        <w:t xml:space="preserve">long-term </w:t>
      </w:r>
      <w:r w:rsidR="0091193A">
        <w:rPr>
          <w:rFonts w:ascii="Calibri" w:hAnsi="Calibri"/>
        </w:rPr>
        <w:t>impairment</w:t>
      </w:r>
      <w:r w:rsidR="00CA2AF3">
        <w:rPr>
          <w:rFonts w:ascii="Calibri" w:hAnsi="Calibri"/>
        </w:rPr>
        <w:t xml:space="preserve">s </w:t>
      </w:r>
      <w:r w:rsidR="00AD3C3D">
        <w:rPr>
          <w:rFonts w:ascii="Calibri" w:hAnsi="Calibri"/>
        </w:rPr>
        <w:t>bu</w:t>
      </w:r>
      <w:r w:rsidR="00294D26">
        <w:rPr>
          <w:rFonts w:ascii="Calibri" w:hAnsi="Calibri"/>
        </w:rPr>
        <w:t xml:space="preserve">t was also included in the </w:t>
      </w:r>
      <w:r w:rsidR="00CA2AF3">
        <w:rPr>
          <w:rFonts w:ascii="Calibri" w:hAnsi="Calibri"/>
        </w:rPr>
        <w:t>criteria for</w:t>
      </w:r>
      <w:r w:rsidR="00294D26">
        <w:rPr>
          <w:rFonts w:ascii="Calibri" w:hAnsi="Calibri"/>
        </w:rPr>
        <w:t xml:space="preserve"> </w:t>
      </w:r>
      <w:r w:rsidR="00294D26">
        <w:rPr>
          <w:rFonts w:ascii="Calibri" w:hAnsi="Calibri"/>
        </w:rPr>
        <w:lastRenderedPageBreak/>
        <w:t>recruitment in</w:t>
      </w:r>
      <w:r w:rsidR="00CA2AF3">
        <w:rPr>
          <w:rFonts w:ascii="Calibri" w:hAnsi="Calibri"/>
        </w:rPr>
        <w:t xml:space="preserve"> the only </w:t>
      </w:r>
      <w:r w:rsidR="0004730A">
        <w:rPr>
          <w:rFonts w:ascii="Calibri" w:hAnsi="Calibri"/>
        </w:rPr>
        <w:t xml:space="preserve">randomized </w:t>
      </w:r>
      <w:r w:rsidR="00CA2AF3">
        <w:rPr>
          <w:rFonts w:ascii="Calibri" w:hAnsi="Calibri"/>
        </w:rPr>
        <w:t>c</w:t>
      </w:r>
      <w:r w:rsidR="0004730A">
        <w:rPr>
          <w:rFonts w:ascii="Calibri" w:hAnsi="Calibri"/>
        </w:rPr>
        <w:t>ontrolled</w:t>
      </w:r>
      <w:r w:rsidR="00CA2AF3">
        <w:rPr>
          <w:rFonts w:ascii="Calibri" w:hAnsi="Calibri"/>
        </w:rPr>
        <w:t xml:space="preserve"> trials</w:t>
      </w:r>
      <w:r w:rsidR="0004730A">
        <w:rPr>
          <w:rFonts w:ascii="Calibri" w:hAnsi="Calibri"/>
        </w:rPr>
        <w:t xml:space="preserve"> (RCTs)</w:t>
      </w:r>
      <w:r w:rsidR="00CA2AF3">
        <w:rPr>
          <w:rFonts w:ascii="Calibri" w:hAnsi="Calibri"/>
        </w:rPr>
        <w:t xml:space="preserve"> in cCMV</w:t>
      </w:r>
      <w:r w:rsidR="0004730A">
        <w:rPr>
          <w:rFonts w:ascii="Calibri" w:hAnsi="Calibri"/>
        </w:rPr>
        <w:t xml:space="preserve">.  </w:t>
      </w:r>
      <w:r w:rsidR="0004730A" w:rsidRPr="002770C3">
        <w:rPr>
          <w:rFonts w:ascii="Calibri" w:hAnsi="Calibri"/>
        </w:rPr>
        <w:t xml:space="preserve">However, consensus was not reached because the spectrum of hearing loss </w:t>
      </w:r>
      <w:r w:rsidR="00E65161" w:rsidRPr="002770C3">
        <w:rPr>
          <w:rFonts w:ascii="Calibri" w:hAnsi="Calibri"/>
        </w:rPr>
        <w:t>is</w:t>
      </w:r>
      <w:r w:rsidR="0004730A" w:rsidRPr="002770C3">
        <w:rPr>
          <w:rFonts w:ascii="Calibri" w:hAnsi="Calibri"/>
        </w:rPr>
        <w:t xml:space="preserve"> wide</w:t>
      </w:r>
      <w:r w:rsidR="00294D26" w:rsidRPr="002770C3">
        <w:rPr>
          <w:rFonts w:ascii="Calibri" w:hAnsi="Calibri"/>
        </w:rPr>
        <w:t xml:space="preserve"> and </w:t>
      </w:r>
      <w:r w:rsidR="000E1845" w:rsidRPr="002770C3">
        <w:rPr>
          <w:rFonts w:ascii="Calibri" w:hAnsi="Calibri"/>
        </w:rPr>
        <w:t xml:space="preserve">treatment of </w:t>
      </w:r>
      <w:r w:rsidR="00294D26" w:rsidRPr="002770C3">
        <w:rPr>
          <w:rFonts w:ascii="Calibri" w:hAnsi="Calibri"/>
        </w:rPr>
        <w:t xml:space="preserve">isolated SNHL </w:t>
      </w:r>
      <w:r w:rsidR="000E1845" w:rsidRPr="002770C3">
        <w:rPr>
          <w:rFonts w:ascii="Calibri" w:hAnsi="Calibri"/>
        </w:rPr>
        <w:t>has not been evaluated</w:t>
      </w:r>
      <w:r w:rsidR="00294D26" w:rsidRPr="002770C3">
        <w:rPr>
          <w:rFonts w:ascii="Calibri" w:hAnsi="Calibri"/>
        </w:rPr>
        <w:t xml:space="preserve"> in</w:t>
      </w:r>
      <w:r w:rsidR="000E1845" w:rsidRPr="002770C3">
        <w:rPr>
          <w:rFonts w:ascii="Calibri" w:hAnsi="Calibri"/>
        </w:rPr>
        <w:t xml:space="preserve"> any</w:t>
      </w:r>
      <w:r w:rsidR="00294D26" w:rsidRPr="002770C3">
        <w:rPr>
          <w:rFonts w:ascii="Calibri" w:hAnsi="Calibri"/>
        </w:rPr>
        <w:t xml:space="preserve"> RCTs</w:t>
      </w:r>
      <w:r w:rsidR="002F4402" w:rsidRPr="002770C3">
        <w:rPr>
          <w:rFonts w:ascii="Calibri" w:hAnsi="Calibri"/>
        </w:rPr>
        <w:t>.</w:t>
      </w:r>
    </w:p>
    <w:p w14:paraId="352B3248" w14:textId="77777777" w:rsidR="000D49D5" w:rsidRPr="00526150" w:rsidRDefault="00C76D4B" w:rsidP="002D2C80">
      <w:pPr>
        <w:spacing w:after="0" w:line="480" w:lineRule="auto"/>
        <w:rPr>
          <w:b/>
          <w:u w:val="single"/>
        </w:rPr>
      </w:pPr>
      <w:r w:rsidRPr="00526150">
        <w:rPr>
          <w:b/>
          <w:u w:val="single"/>
        </w:rPr>
        <w:t xml:space="preserve">When </w:t>
      </w:r>
      <w:r w:rsidR="00526150" w:rsidRPr="00526150">
        <w:rPr>
          <w:b/>
          <w:u w:val="single"/>
        </w:rPr>
        <w:t xml:space="preserve">should </w:t>
      </w:r>
      <w:r w:rsidR="000D49D5" w:rsidRPr="00526150">
        <w:rPr>
          <w:b/>
          <w:u w:val="single"/>
        </w:rPr>
        <w:t>test</w:t>
      </w:r>
      <w:r w:rsidR="00526150" w:rsidRPr="00526150">
        <w:rPr>
          <w:b/>
          <w:u w:val="single"/>
        </w:rPr>
        <w:t>ing</w:t>
      </w:r>
      <w:r w:rsidR="000D49D5" w:rsidRPr="00526150">
        <w:rPr>
          <w:b/>
          <w:u w:val="single"/>
        </w:rPr>
        <w:t xml:space="preserve"> for congenital CMV</w:t>
      </w:r>
      <w:r w:rsidR="00526150" w:rsidRPr="00526150">
        <w:rPr>
          <w:b/>
          <w:u w:val="single"/>
        </w:rPr>
        <w:t xml:space="preserve"> be considered</w:t>
      </w:r>
      <w:r w:rsidR="000D49D5" w:rsidRPr="00526150">
        <w:rPr>
          <w:b/>
          <w:u w:val="single"/>
        </w:rPr>
        <w:t>?</w:t>
      </w:r>
    </w:p>
    <w:p w14:paraId="5534D111" w14:textId="265C4A63" w:rsidR="009060BC" w:rsidRDefault="00EB0677" w:rsidP="002D2C80">
      <w:pPr>
        <w:spacing w:line="480" w:lineRule="auto"/>
        <w:rPr>
          <w:rFonts w:ascii="Calibri" w:hAnsi="Calibri"/>
          <w:lang w:val="en-GB"/>
        </w:rPr>
      </w:pPr>
      <w:r w:rsidRPr="00B42916">
        <w:rPr>
          <w:rFonts w:ascii="Calibri" w:hAnsi="Calibri"/>
          <w:lang w:val="en-GB"/>
        </w:rPr>
        <w:t xml:space="preserve">Indications for testing for cCMV are </w:t>
      </w:r>
      <w:r w:rsidR="00066710">
        <w:rPr>
          <w:rFonts w:ascii="Calibri" w:hAnsi="Calibri"/>
          <w:lang w:val="en-GB"/>
        </w:rPr>
        <w:t>based on the presence of one or more of the mos</w:t>
      </w:r>
      <w:r w:rsidR="004B04B1">
        <w:rPr>
          <w:rFonts w:ascii="Calibri" w:hAnsi="Calibri"/>
          <w:lang w:val="en-GB"/>
        </w:rPr>
        <w:t>t frequent</w:t>
      </w:r>
      <w:r w:rsidR="00066710">
        <w:rPr>
          <w:rFonts w:ascii="Calibri" w:hAnsi="Calibri"/>
          <w:lang w:val="en-GB"/>
        </w:rPr>
        <w:t>ly observed</w:t>
      </w:r>
      <w:r w:rsidR="004B04B1">
        <w:rPr>
          <w:rFonts w:ascii="Calibri" w:hAnsi="Calibri"/>
          <w:lang w:val="en-GB"/>
        </w:rPr>
        <w:t xml:space="preserve"> </w:t>
      </w:r>
      <w:r w:rsidR="00066710">
        <w:rPr>
          <w:rFonts w:ascii="Calibri" w:hAnsi="Calibri"/>
          <w:lang w:val="en-GB"/>
        </w:rPr>
        <w:t>clinical feature</w:t>
      </w:r>
      <w:r w:rsidR="004B04B1">
        <w:rPr>
          <w:rFonts w:ascii="Calibri" w:hAnsi="Calibri"/>
          <w:lang w:val="en-GB"/>
        </w:rPr>
        <w:t>s (</w:t>
      </w:r>
      <w:r w:rsidR="009060BC">
        <w:rPr>
          <w:rFonts w:ascii="Calibri" w:hAnsi="Calibri"/>
          <w:lang w:val="en-GB"/>
        </w:rPr>
        <w:t xml:space="preserve">Table </w:t>
      </w:r>
      <w:r w:rsidR="00F31F9D">
        <w:rPr>
          <w:rFonts w:ascii="Calibri" w:hAnsi="Calibri"/>
          <w:lang w:val="en-GB"/>
        </w:rPr>
        <w:t>3</w:t>
      </w:r>
      <w:r w:rsidR="004B04B1">
        <w:rPr>
          <w:rFonts w:ascii="Calibri" w:hAnsi="Calibri"/>
          <w:lang w:val="en-GB"/>
        </w:rPr>
        <w:t>)</w:t>
      </w:r>
      <w:r w:rsidR="00AE0705">
        <w:rPr>
          <w:rFonts w:ascii="Calibri" w:hAnsi="Calibri"/>
          <w:lang w:val="en-GB"/>
        </w:rPr>
        <w:t>.</w:t>
      </w:r>
      <w:r w:rsidR="00DD0351">
        <w:rPr>
          <w:rFonts w:ascii="Calibri" w:hAnsi="Calibri"/>
          <w:lang w:val="en-GB"/>
        </w:rPr>
        <w:fldChar w:fldCharType="begin"/>
      </w:r>
      <w:r w:rsidR="002D02E9">
        <w:rPr>
          <w:rFonts w:ascii="Calibri" w:hAnsi="Calibri"/>
          <w:lang w:val="en-GB"/>
        </w:rPr>
        <w:instrText xml:space="preserve"> ADDIN REFMGR.CITE &lt;Refman&gt;&lt;Cite&gt;&lt;Author&gt;Jones&lt;/Author&gt;&lt;Year&gt;2003&lt;/Year&gt;&lt;RecNum&gt;JONES2003&lt;/RecNum&gt;&lt;IDText&gt;Congenital cytomegalovirus infection&lt;/IDText&gt;&lt;MDL Ref_Type="Journal"&gt;&lt;Ref_Type&gt;Journal&lt;/Ref_Type&gt;&lt;Ref_ID&gt;JONES2003&lt;/Ref_ID&gt;&lt;Title_Primary&gt;Congenital cytomegalovirus infection&lt;/Title_Primary&gt;&lt;Authors_Primary&gt;Jones,C.A.&lt;/Authors_Primary&gt;&lt;Date_Primary&gt;2003/3&lt;/Date_Primary&gt;&lt;Keywords&gt;Child&lt;/Keywords&gt;&lt;Keywords&gt;Cohort Studies&lt;/Keywords&gt;&lt;Keywords&gt;congenital&lt;/Keywords&gt;&lt;Keywords&gt;Cytomegalovirus&lt;/Keywords&gt;&lt;Keywords&gt;Cytomegalovirus Infections&lt;/Keywords&gt;&lt;Keywords&gt;diagnosis&lt;/Keywords&gt;&lt;Keywords&gt;drug therapy&lt;/Keywords&gt;&lt;Keywords&gt;epidemiology&lt;/Keywords&gt;&lt;Keywords&gt;etiology&lt;/Keywords&gt;&lt;Keywords&gt;Female&lt;/Keywords&gt;&lt;Keywords&gt;Fetal Diseases&lt;/Keywords&gt;&lt;Keywords&gt;genetics&lt;/Keywords&gt;&lt;Keywords&gt;Humans&lt;/Keywords&gt;&lt;Keywords&gt;Infant,Newborn&lt;/Keywords&gt;&lt;Keywords&gt;Infection&lt;/Keywords&gt;&lt;Keywords&gt;Infectious Disease Transmission,Vertical&lt;/Keywords&gt;&lt;Keywords&gt;pathogenicity&lt;/Keywords&gt;&lt;Keywords&gt;Pediatric&lt;/Keywords&gt;&lt;Keywords&gt;Pregnancy&lt;/Keywords&gt;&lt;Keywords&gt;Pregnancy Complications,Infectious&lt;/Keywords&gt;&lt;Keywords&gt;Prenatal diagnosis&lt;/Keywords&gt;&lt;Keywords&gt;Review&lt;/Keywords&gt;&lt;Keywords&gt;Risk Factors&lt;/Keywords&gt;&lt;Keywords&gt;transmission&lt;/Keywords&gt;&lt;Keywords&gt;United States&lt;/Keywords&gt;&lt;Keywords&gt;virology&lt;/Keywords&gt;&lt;Keywords&gt;Virulence&lt;/Keywords&gt;&lt;Reprint&gt;Not in File&lt;/Reprint&gt;&lt;Start_Page&gt;70&lt;/Start_Page&gt;&lt;End_Page&gt;93&lt;/End_Page&gt;&lt;Periodical&gt;Curr.Probl.Pediatr.Adolesc.Health Care&lt;/Periodical&gt;&lt;Volume&gt;33&lt;/Volume&gt;&lt;Issue&gt;3&lt;/Issue&gt;&lt;Misc_3&gt;10.1067/mps.2003.3 [doi];S1538-5442(03)90007-1 [pii]&lt;/Misc_3&gt;&lt;Address&gt;Children&amp;apos;s Hospital at Westmead, Discipline of Pediatrics and Child Health, University of Sydney, Sydney, Australia&lt;/Address&gt;&lt;Web_URL&gt;PM:12605193&lt;/Web_URL&gt;&lt;ZZ_JournalStdAbbrev&gt;&lt;f name="System"&gt;Curr.Probl.Pediatr.Adolesc.Health Care&lt;/f&gt;&lt;/ZZ_JournalStdAbbrev&gt;&lt;ZZ_WorkformID&gt;1&lt;/ZZ_WorkformID&gt;&lt;/MDL&gt;&lt;/Cite&gt;&lt;/Refman&gt;</w:instrText>
      </w:r>
      <w:r w:rsidR="00DD0351">
        <w:rPr>
          <w:rFonts w:ascii="Calibri" w:hAnsi="Calibri"/>
          <w:lang w:val="en-GB"/>
        </w:rPr>
        <w:fldChar w:fldCharType="separate"/>
      </w:r>
      <w:r w:rsidR="000E1845" w:rsidRPr="000E1845">
        <w:rPr>
          <w:rFonts w:ascii="Calibri" w:hAnsi="Calibri"/>
          <w:noProof/>
          <w:vertAlign w:val="superscript"/>
          <w:lang w:val="en-GB"/>
        </w:rPr>
        <w:t>17</w:t>
      </w:r>
      <w:r w:rsidR="00DD0351">
        <w:rPr>
          <w:rFonts w:ascii="Calibri" w:hAnsi="Calibri"/>
          <w:lang w:val="en-GB"/>
        </w:rPr>
        <w:fldChar w:fldCharType="end"/>
      </w:r>
      <w:r w:rsidR="00066710">
        <w:rPr>
          <w:rFonts w:ascii="Calibri" w:hAnsi="Calibri"/>
          <w:lang w:val="en-GB"/>
        </w:rPr>
        <w:t xml:space="preserve">  Unfortunately </w:t>
      </w:r>
      <w:r w:rsidR="009060BC">
        <w:rPr>
          <w:rFonts w:ascii="Calibri" w:hAnsi="Calibri"/>
          <w:lang w:val="en-GB"/>
        </w:rPr>
        <w:t xml:space="preserve">predictive </w:t>
      </w:r>
      <w:r w:rsidRPr="00B42916">
        <w:rPr>
          <w:rFonts w:ascii="Calibri" w:hAnsi="Calibri"/>
          <w:lang w:val="en-GB"/>
        </w:rPr>
        <w:t>value</w:t>
      </w:r>
      <w:r w:rsidR="009060BC">
        <w:rPr>
          <w:rFonts w:ascii="Calibri" w:hAnsi="Calibri"/>
          <w:lang w:val="en-GB"/>
        </w:rPr>
        <w:t xml:space="preserve">s for </w:t>
      </w:r>
      <w:r w:rsidRPr="00B42916">
        <w:rPr>
          <w:rFonts w:ascii="Calibri" w:hAnsi="Calibri"/>
          <w:lang w:val="en-GB"/>
        </w:rPr>
        <w:t>each of the</w:t>
      </w:r>
      <w:r w:rsidR="00066710">
        <w:rPr>
          <w:rFonts w:ascii="Calibri" w:hAnsi="Calibri"/>
          <w:lang w:val="en-GB"/>
        </w:rPr>
        <w:t>se features</w:t>
      </w:r>
      <w:r w:rsidRPr="00B42916">
        <w:rPr>
          <w:rFonts w:ascii="Calibri" w:hAnsi="Calibri"/>
          <w:lang w:val="en-GB"/>
        </w:rPr>
        <w:t xml:space="preserve"> are not available.</w:t>
      </w:r>
    </w:p>
    <w:p w14:paraId="058A51E6" w14:textId="1323C9C6" w:rsidR="0077016C" w:rsidRPr="001510A9" w:rsidRDefault="000E1845" w:rsidP="002D2C80">
      <w:pPr>
        <w:spacing w:line="480" w:lineRule="auto"/>
        <w:rPr>
          <w:b/>
          <w:i/>
        </w:rPr>
      </w:pPr>
      <w:r w:rsidRPr="002770C3">
        <w:rPr>
          <w:b/>
          <w:i/>
        </w:rPr>
        <w:t xml:space="preserve">Full consensus </w:t>
      </w:r>
      <w:r>
        <w:rPr>
          <w:b/>
          <w:i/>
        </w:rPr>
        <w:t>within this expert group was</w:t>
      </w:r>
      <w:r w:rsidRPr="009E1470">
        <w:rPr>
          <w:b/>
          <w:i/>
        </w:rPr>
        <w:t xml:space="preserve"> that</w:t>
      </w:r>
      <w:r w:rsidR="008838C4" w:rsidRPr="001510A9">
        <w:rPr>
          <w:b/>
          <w:i/>
        </w:rPr>
        <w:t xml:space="preserve"> </w:t>
      </w:r>
      <w:r w:rsidR="0077016C" w:rsidRPr="001510A9">
        <w:rPr>
          <w:b/>
          <w:i/>
        </w:rPr>
        <w:t>testin</w:t>
      </w:r>
      <w:r w:rsidR="00680B36" w:rsidRPr="001510A9">
        <w:rPr>
          <w:b/>
          <w:i/>
        </w:rPr>
        <w:t>g for cCMV should be perform</w:t>
      </w:r>
      <w:r w:rsidR="0077016C" w:rsidRPr="001510A9">
        <w:rPr>
          <w:b/>
          <w:i/>
        </w:rPr>
        <w:t>ed</w:t>
      </w:r>
      <w:r w:rsidR="00B82C42" w:rsidRPr="001510A9">
        <w:rPr>
          <w:b/>
          <w:i/>
        </w:rPr>
        <w:t xml:space="preserve"> in</w:t>
      </w:r>
      <w:r w:rsidR="0077016C" w:rsidRPr="001510A9">
        <w:rPr>
          <w:b/>
          <w:i/>
        </w:rPr>
        <w:t>:-</w:t>
      </w:r>
    </w:p>
    <w:p w14:paraId="6138A53E" w14:textId="7C9B4C5A" w:rsidR="00B82C42" w:rsidRPr="001510A9" w:rsidRDefault="00680B36" w:rsidP="002D2C80">
      <w:pPr>
        <w:pStyle w:val="ListParagraph"/>
        <w:numPr>
          <w:ilvl w:val="0"/>
          <w:numId w:val="19"/>
        </w:numPr>
        <w:spacing w:line="480" w:lineRule="auto"/>
        <w:rPr>
          <w:rFonts w:ascii="Calibri" w:hAnsi="Calibri"/>
        </w:rPr>
      </w:pPr>
      <w:r w:rsidRPr="001510A9">
        <w:rPr>
          <w:rFonts w:ascii="Calibri" w:hAnsi="Calibri"/>
        </w:rPr>
        <w:t>F</w:t>
      </w:r>
      <w:r w:rsidR="00C64637" w:rsidRPr="001510A9">
        <w:rPr>
          <w:rFonts w:ascii="Calibri" w:hAnsi="Calibri"/>
        </w:rPr>
        <w:t>etuses</w:t>
      </w:r>
      <w:r w:rsidR="00B82C42" w:rsidRPr="001510A9">
        <w:rPr>
          <w:rFonts w:ascii="Calibri" w:hAnsi="Calibri"/>
          <w:lang w:val="en-GB"/>
        </w:rPr>
        <w:t xml:space="preserve"> with ultrasound</w:t>
      </w:r>
      <w:r w:rsidRPr="001510A9">
        <w:rPr>
          <w:rFonts w:ascii="Calibri" w:hAnsi="Calibri"/>
          <w:lang w:val="en-GB"/>
        </w:rPr>
        <w:t>/MRI</w:t>
      </w:r>
      <w:r w:rsidR="00B82C42" w:rsidRPr="001510A9">
        <w:rPr>
          <w:rFonts w:ascii="Calibri" w:hAnsi="Calibri"/>
          <w:lang w:val="en-GB"/>
        </w:rPr>
        <w:t xml:space="preserve"> imaging consistent with cCMV disease</w:t>
      </w:r>
      <w:r w:rsidR="00773759" w:rsidRPr="001510A9">
        <w:rPr>
          <w:rFonts w:ascii="Calibri" w:hAnsi="Calibri"/>
          <w:lang w:val="en-GB"/>
        </w:rPr>
        <w:t xml:space="preserve"> (</w:t>
      </w:r>
      <w:r w:rsidR="00473422" w:rsidRPr="001510A9">
        <w:rPr>
          <w:rFonts w:ascii="Calibri" w:hAnsi="Calibri"/>
          <w:lang w:val="en-GB"/>
        </w:rPr>
        <w:t xml:space="preserve">by </w:t>
      </w:r>
      <w:r w:rsidR="000E1EFF" w:rsidRPr="001510A9">
        <w:rPr>
          <w:rFonts w:ascii="Calibri" w:hAnsi="Calibri"/>
          <w:lang w:val="en-GB"/>
        </w:rPr>
        <w:t xml:space="preserve">appropriately timed </w:t>
      </w:r>
      <w:r w:rsidR="00473422" w:rsidRPr="001510A9">
        <w:rPr>
          <w:rFonts w:ascii="Calibri" w:hAnsi="Calibri"/>
          <w:lang w:val="en-GB"/>
        </w:rPr>
        <w:t xml:space="preserve">antenatal testing of </w:t>
      </w:r>
      <w:r w:rsidR="00145B8A" w:rsidRPr="001510A9">
        <w:rPr>
          <w:rFonts w:ascii="Calibri" w:hAnsi="Calibri"/>
          <w:lang w:val="en-GB"/>
        </w:rPr>
        <w:t>amniotic fluid</w:t>
      </w:r>
      <w:r w:rsidR="00773759" w:rsidRPr="001510A9">
        <w:rPr>
          <w:rFonts w:ascii="Calibri" w:hAnsi="Calibri"/>
          <w:lang w:val="en-GB"/>
        </w:rPr>
        <w:t>)</w:t>
      </w:r>
      <w:r w:rsidR="00145B8A" w:rsidRPr="001510A9">
        <w:rPr>
          <w:rFonts w:ascii="Calibri" w:hAnsi="Calibri"/>
          <w:lang w:val="en-GB"/>
        </w:rPr>
        <w:t xml:space="preserve">. </w:t>
      </w:r>
      <w:r w:rsidR="00190CFF" w:rsidRPr="001510A9">
        <w:rPr>
          <w:rFonts w:ascii="Calibri" w:hAnsi="Calibri"/>
          <w:lang w:val="en-GB"/>
        </w:rPr>
        <w:fldChar w:fldCharType="begin">
          <w:fldData xml:space="preserve">PFJlZm1hbj48Q2l0ZT48QXV0aG9yPkJlbm9pc3Q8L0F1dGhvcj48WWVhcj4yMDEzPC9ZZWFyPjxS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Jlbm9pc3Q8L0F1dGhvcj48WWVhcj4yMDEzPC9ZZWFyPjxS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190CFF" w:rsidRPr="001510A9">
        <w:rPr>
          <w:rFonts w:ascii="Calibri" w:hAnsi="Calibri"/>
          <w:lang w:val="en-GB"/>
        </w:rPr>
      </w:r>
      <w:r w:rsidR="00190CFF" w:rsidRPr="001510A9">
        <w:rPr>
          <w:rFonts w:ascii="Calibri" w:hAnsi="Calibri"/>
          <w:lang w:val="en-GB"/>
        </w:rPr>
        <w:fldChar w:fldCharType="separate"/>
      </w:r>
      <w:r w:rsidR="000E1845" w:rsidRPr="000E1845">
        <w:rPr>
          <w:rFonts w:ascii="Calibri" w:hAnsi="Calibri"/>
          <w:noProof/>
          <w:vertAlign w:val="superscript"/>
          <w:lang w:val="en-GB"/>
        </w:rPr>
        <w:t>18</w:t>
      </w:r>
      <w:r w:rsidR="00190CFF" w:rsidRPr="001510A9">
        <w:rPr>
          <w:rFonts w:ascii="Calibri" w:hAnsi="Calibri"/>
          <w:lang w:val="en-GB"/>
        </w:rPr>
        <w:fldChar w:fldCharType="end"/>
      </w:r>
      <w:r w:rsidR="000E0DEE" w:rsidRPr="001510A9">
        <w:rPr>
          <w:rFonts w:ascii="Calibri" w:hAnsi="Calibri"/>
          <w:lang w:val="en-GB"/>
        </w:rPr>
        <w:t>(Quality C, Level 1)</w:t>
      </w:r>
    </w:p>
    <w:p w14:paraId="43B056AD" w14:textId="6BFC29F2" w:rsidR="00473422" w:rsidRPr="00A636CA" w:rsidRDefault="00294D26" w:rsidP="00473422">
      <w:pPr>
        <w:pStyle w:val="ListParagraph"/>
        <w:numPr>
          <w:ilvl w:val="0"/>
          <w:numId w:val="19"/>
        </w:numPr>
        <w:spacing w:line="480" w:lineRule="auto"/>
        <w:rPr>
          <w:rFonts w:ascii="Calibri" w:hAnsi="Calibri"/>
        </w:rPr>
      </w:pPr>
      <w:r>
        <w:rPr>
          <w:rFonts w:ascii="Calibri" w:hAnsi="Calibri"/>
          <w:lang w:val="en-GB"/>
        </w:rPr>
        <w:t xml:space="preserve">Newborns </w:t>
      </w:r>
      <w:r w:rsidR="00B63659">
        <w:rPr>
          <w:rFonts w:ascii="Calibri" w:hAnsi="Calibri"/>
          <w:lang w:val="en-GB"/>
        </w:rPr>
        <w:t>where there is a maternal history of suspected</w:t>
      </w:r>
      <w:r w:rsidR="00473422" w:rsidRPr="00A636CA">
        <w:rPr>
          <w:rFonts w:ascii="Calibri" w:hAnsi="Calibri"/>
          <w:lang w:val="en-GB"/>
        </w:rPr>
        <w:t xml:space="preserve"> primary CMV infection during pregnancy.  If antenatal testing of amniotic fluid has been conducted it is suggested that cCMV infection should still be confirmed at birth since both false positive and negative results have been reported.</w:t>
      </w:r>
      <w:r w:rsidR="00473422" w:rsidRPr="00A636CA">
        <w:rPr>
          <w:rFonts w:ascii="Calibri" w:hAnsi="Calibri"/>
          <w:lang w:val="en-GB"/>
        </w:rPr>
        <w:fldChar w:fldCharType="begin">
          <w:fldData xml:space="preserve">PFJlZm1hbj48Q2l0ZT48QXV0aG9yPkJlbm9pc3Q8L0F1dGhvcj48WWVhcj4yMDEzPC9ZZWFyPjxS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Jlbm9pc3Q8L0F1dGhvcj48WWVhcj4yMDEzPC9ZZWFyPjxS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473422" w:rsidRPr="00A636CA">
        <w:rPr>
          <w:rFonts w:ascii="Calibri" w:hAnsi="Calibri"/>
          <w:lang w:val="en-GB"/>
        </w:rPr>
      </w:r>
      <w:r w:rsidR="00473422" w:rsidRPr="00A636CA">
        <w:rPr>
          <w:rFonts w:ascii="Calibri" w:hAnsi="Calibri"/>
          <w:lang w:val="en-GB"/>
        </w:rPr>
        <w:fldChar w:fldCharType="separate"/>
      </w:r>
      <w:r w:rsidR="000E1845" w:rsidRPr="000E1845">
        <w:rPr>
          <w:rFonts w:ascii="Calibri" w:hAnsi="Calibri"/>
          <w:noProof/>
          <w:vertAlign w:val="superscript"/>
          <w:lang w:val="en-GB"/>
        </w:rPr>
        <w:t>18</w:t>
      </w:r>
      <w:r w:rsidR="00473422" w:rsidRPr="00A636CA">
        <w:rPr>
          <w:rFonts w:ascii="Calibri" w:hAnsi="Calibri"/>
          <w:lang w:val="en-GB"/>
        </w:rPr>
        <w:fldChar w:fldCharType="end"/>
      </w:r>
      <w:r w:rsidR="00473422">
        <w:rPr>
          <w:rFonts w:ascii="Calibri" w:hAnsi="Calibri"/>
          <w:lang w:val="en-GB"/>
        </w:rPr>
        <w:t xml:space="preserve"> (Quality C, Level 1)</w:t>
      </w:r>
      <w:r w:rsidR="00473422" w:rsidRPr="00A636CA">
        <w:rPr>
          <w:rFonts w:ascii="Calibri" w:hAnsi="Calibri"/>
          <w:lang w:val="en-GB"/>
        </w:rPr>
        <w:t xml:space="preserve">  </w:t>
      </w:r>
    </w:p>
    <w:p w14:paraId="55281C7B" w14:textId="5C67AC54" w:rsidR="00B82C42" w:rsidRDefault="00473422" w:rsidP="002D2C80">
      <w:pPr>
        <w:pStyle w:val="ListParagraph"/>
        <w:numPr>
          <w:ilvl w:val="0"/>
          <w:numId w:val="19"/>
        </w:numPr>
        <w:spacing w:line="480" w:lineRule="auto"/>
        <w:rPr>
          <w:rFonts w:ascii="Calibri" w:hAnsi="Calibri"/>
          <w:lang w:val="en-GB"/>
        </w:rPr>
      </w:pPr>
      <w:r>
        <w:rPr>
          <w:rFonts w:ascii="Calibri" w:hAnsi="Calibri"/>
        </w:rPr>
        <w:t>N</w:t>
      </w:r>
      <w:r w:rsidR="00680B36" w:rsidRPr="004B6BEE">
        <w:rPr>
          <w:rFonts w:ascii="Calibri" w:hAnsi="Calibri"/>
        </w:rPr>
        <w:t>e</w:t>
      </w:r>
      <w:r w:rsidR="002C7339" w:rsidRPr="004B6BEE">
        <w:rPr>
          <w:rFonts w:ascii="Calibri" w:hAnsi="Calibri"/>
        </w:rPr>
        <w:t>wborns</w:t>
      </w:r>
      <w:r w:rsidR="00807202" w:rsidRPr="00B82C42">
        <w:rPr>
          <w:rFonts w:ascii="Calibri" w:hAnsi="Calibri"/>
          <w:lang w:val="en-GB"/>
        </w:rPr>
        <w:t xml:space="preserve"> with signs/symptoms consistent with </w:t>
      </w:r>
      <w:r w:rsidR="004B04B1" w:rsidRPr="00B82C42">
        <w:rPr>
          <w:rFonts w:ascii="Calibri" w:hAnsi="Calibri"/>
          <w:lang w:val="en-GB"/>
        </w:rPr>
        <w:t>c</w:t>
      </w:r>
      <w:r w:rsidR="00807202" w:rsidRPr="00B82C42">
        <w:rPr>
          <w:rFonts w:ascii="Calibri" w:hAnsi="Calibri"/>
          <w:lang w:val="en-GB"/>
        </w:rPr>
        <w:t xml:space="preserve">CMV disease </w:t>
      </w:r>
      <w:r w:rsidR="00CB23BD">
        <w:rPr>
          <w:rFonts w:ascii="Calibri" w:hAnsi="Calibri"/>
          <w:lang w:val="en-GB"/>
        </w:rPr>
        <w:t>(see Table 2) (</w:t>
      </w:r>
      <w:r w:rsidR="00807202" w:rsidRPr="00B82C42">
        <w:rPr>
          <w:rFonts w:ascii="Calibri" w:hAnsi="Calibri"/>
          <w:lang w:val="en-GB"/>
        </w:rPr>
        <w:t>includi</w:t>
      </w:r>
      <w:r w:rsidR="00CB23BD">
        <w:rPr>
          <w:rFonts w:ascii="Calibri" w:hAnsi="Calibri"/>
          <w:lang w:val="en-GB"/>
        </w:rPr>
        <w:t>ng</w:t>
      </w:r>
      <w:r w:rsidR="00807202" w:rsidRPr="00B82C42">
        <w:rPr>
          <w:rFonts w:ascii="Calibri" w:hAnsi="Calibri"/>
          <w:lang w:val="en-GB"/>
        </w:rPr>
        <w:t xml:space="preserve"> </w:t>
      </w:r>
      <w:r w:rsidR="00B82C42" w:rsidRPr="00B82C42">
        <w:rPr>
          <w:rFonts w:ascii="Calibri" w:hAnsi="Calibri"/>
          <w:lang w:val="en-GB"/>
        </w:rPr>
        <w:t xml:space="preserve">those </w:t>
      </w:r>
      <w:r w:rsidR="00807202" w:rsidRPr="00B82C42">
        <w:rPr>
          <w:rFonts w:ascii="Calibri" w:hAnsi="Calibri"/>
          <w:lang w:val="en-GB"/>
        </w:rPr>
        <w:t xml:space="preserve">with </w:t>
      </w:r>
      <w:r w:rsidR="00116BF4" w:rsidRPr="00B82C42">
        <w:rPr>
          <w:rFonts w:ascii="Calibri" w:hAnsi="Calibri"/>
          <w:lang w:val="en-GB"/>
        </w:rPr>
        <w:t>findings c</w:t>
      </w:r>
      <w:r w:rsidR="004B04B1" w:rsidRPr="00B82C42">
        <w:rPr>
          <w:rFonts w:ascii="Calibri" w:hAnsi="Calibri"/>
          <w:lang w:val="en-GB"/>
        </w:rPr>
        <w:t>onsistent with c</w:t>
      </w:r>
      <w:r w:rsidR="000378C7" w:rsidRPr="00B82C42">
        <w:rPr>
          <w:rFonts w:ascii="Calibri" w:hAnsi="Calibri"/>
          <w:lang w:val="en-GB"/>
        </w:rPr>
        <w:t>CMV on</w:t>
      </w:r>
      <w:r w:rsidR="00116BF4" w:rsidRPr="00B82C42">
        <w:rPr>
          <w:rFonts w:ascii="Calibri" w:hAnsi="Calibri"/>
          <w:lang w:val="en-GB"/>
        </w:rPr>
        <w:t xml:space="preserve"> </w:t>
      </w:r>
      <w:r w:rsidR="004B407A" w:rsidRPr="00B82C42">
        <w:rPr>
          <w:rFonts w:ascii="Calibri" w:hAnsi="Calibri"/>
          <w:lang w:val="en-GB"/>
        </w:rPr>
        <w:t xml:space="preserve">antenatal </w:t>
      </w:r>
      <w:r w:rsidR="004B04B1" w:rsidRPr="00B82C42">
        <w:rPr>
          <w:rFonts w:ascii="Calibri" w:hAnsi="Calibri"/>
          <w:lang w:val="en-GB"/>
        </w:rPr>
        <w:t>imaging</w:t>
      </w:r>
      <w:r w:rsidR="00CB23BD">
        <w:rPr>
          <w:rFonts w:ascii="Calibri" w:hAnsi="Calibri"/>
          <w:lang w:val="en-GB"/>
        </w:rPr>
        <w:t>)</w:t>
      </w:r>
      <w:r w:rsidR="002549FC" w:rsidRPr="00B82C42">
        <w:rPr>
          <w:rFonts w:ascii="Calibri" w:hAnsi="Calibri"/>
          <w:lang w:val="en-GB"/>
        </w:rPr>
        <w:t>.</w:t>
      </w:r>
      <w:r w:rsidR="00C31CDD" w:rsidRPr="00B82C42">
        <w:rPr>
          <w:rFonts w:ascii="Calibri" w:hAnsi="Calibri"/>
          <w:lang w:val="en-GB"/>
        </w:rPr>
        <w:t xml:space="preserve"> </w:t>
      </w:r>
      <w:r w:rsidR="000E0DEE">
        <w:rPr>
          <w:rFonts w:ascii="Calibri" w:hAnsi="Calibri"/>
          <w:lang w:val="en-GB"/>
        </w:rPr>
        <w:t xml:space="preserve"> (Quality B, </w:t>
      </w:r>
      <w:r w:rsidR="00C410AB">
        <w:rPr>
          <w:rFonts w:ascii="Calibri" w:hAnsi="Calibri"/>
          <w:lang w:val="en-GB"/>
        </w:rPr>
        <w:t>Strength</w:t>
      </w:r>
      <w:r w:rsidR="000E0DEE">
        <w:rPr>
          <w:rFonts w:ascii="Calibri" w:hAnsi="Calibri"/>
          <w:lang w:val="en-GB"/>
        </w:rPr>
        <w:t xml:space="preserve"> 1)</w:t>
      </w:r>
      <w:r w:rsidR="00C31CDD" w:rsidRPr="00B82C42">
        <w:rPr>
          <w:rFonts w:ascii="Calibri" w:hAnsi="Calibri"/>
          <w:lang w:val="en-GB"/>
        </w:rPr>
        <w:t xml:space="preserve"> </w:t>
      </w:r>
    </w:p>
    <w:p w14:paraId="7ED9762B" w14:textId="27BA5545" w:rsidR="0062400C" w:rsidRPr="00B82C42" w:rsidRDefault="0077016C" w:rsidP="002D2C80">
      <w:pPr>
        <w:pStyle w:val="ListParagraph"/>
        <w:numPr>
          <w:ilvl w:val="0"/>
          <w:numId w:val="19"/>
        </w:numPr>
        <w:spacing w:line="480" w:lineRule="auto"/>
        <w:rPr>
          <w:rFonts w:ascii="Calibri" w:hAnsi="Calibri"/>
          <w:lang w:val="en-GB"/>
        </w:rPr>
      </w:pPr>
      <w:r w:rsidRPr="002770C3">
        <w:rPr>
          <w:rFonts w:ascii="Calibri" w:hAnsi="Calibri"/>
          <w:lang w:val="en-GB"/>
        </w:rPr>
        <w:t>C</w:t>
      </w:r>
      <w:r w:rsidR="00FC1CEB" w:rsidRPr="002770C3">
        <w:rPr>
          <w:rFonts w:ascii="Calibri" w:hAnsi="Calibri"/>
          <w:lang w:val="en-GB"/>
        </w:rPr>
        <w:t>hildren with c</w:t>
      </w:r>
      <w:r w:rsidRPr="002770C3">
        <w:rPr>
          <w:rFonts w:ascii="Calibri" w:hAnsi="Calibri"/>
          <w:lang w:val="en-GB"/>
        </w:rPr>
        <w:t>onfirmed SNHL</w:t>
      </w:r>
      <w:r w:rsidR="00145B8A" w:rsidRPr="002770C3">
        <w:rPr>
          <w:rFonts w:ascii="Calibri" w:hAnsi="Calibri"/>
          <w:lang w:val="en-GB"/>
        </w:rPr>
        <w:t>.</w:t>
      </w:r>
      <w:r w:rsidR="00DD0351" w:rsidRPr="002770C3">
        <w:rPr>
          <w:rFonts w:ascii="Calibri" w:hAnsi="Calibri"/>
          <w:lang w:val="en-GB"/>
        </w:rPr>
        <w:fldChar w:fldCharType="begin"/>
      </w:r>
      <w:r w:rsidR="002D02E9" w:rsidRPr="002770C3">
        <w:rPr>
          <w:rFonts w:ascii="Calibri" w:hAnsi="Calibri"/>
          <w:lang w:val="en-GB"/>
        </w:rPr>
        <w:instrText xml:space="preserve"> ADDIN REFMGR.CITE &lt;Refman&gt;&lt;Cite&gt;&lt;Author&gt;Goderis&lt;/Author&gt;&lt;Year&gt;2014&lt;/Year&gt;&lt;RecNum&gt;GODERIS2014&lt;/RecNum&gt;&lt;IDText&gt;Hearing loss and congenital CMV infection: a systematic review&lt;/IDText&gt;&lt;MDL Ref_Type="Journal"&gt;&lt;Ref_Type&gt;Journal&lt;/Ref_Type&gt;&lt;Ref_ID&gt;GODERIS2014&lt;/Ref_ID&gt;&lt;Title_Primary&gt;Hearing loss and congenital CMV infection: a systematic review&lt;/Title_Primary&gt;&lt;Authors_Primary&gt;Goderis,J.&lt;/Authors_Primary&gt;&lt;Authors_Primary&gt;De,Leenheer E.&lt;/Authors_Primary&gt;&lt;Authors_Primary&gt;Smets,K.&lt;/Authors_Primary&gt;&lt;Authors_Primary&gt;Van,Hoecke H.&lt;/Authors_Primary&gt;&lt;Authors_Primary&gt;Keymeulen,A.&lt;/Authors_Primary&gt;&lt;Authors_Primary&gt;Dhooge,I.&lt;/Authors_Primary&gt;&lt;Date_Primary&gt;2014/11&lt;/Date_Primary&gt;&lt;Keywords&gt;Animals&lt;/Keywords&gt;&lt;Keywords&gt;children&lt;/Keywords&gt;&lt;Keywords&gt;CMV&lt;/Keywords&gt;&lt;Keywords&gt;Cohort Studies&lt;/Keywords&gt;&lt;Keywords&gt;congenital&lt;/Keywords&gt;&lt;Keywords&gt;Cytomegalovirus&lt;/Keywords&gt;&lt;Keywords&gt;Cytomegalovirus Infections&lt;/Keywords&gt;&lt;Keywords&gt;diagnosis&lt;/Keywords&gt;&lt;Keywords&gt;epidemiology&lt;/Keywords&gt;&lt;Keywords&gt;Hearing&lt;/Keywords&gt;&lt;Keywords&gt;hearing loss&lt;/Keywords&gt;&lt;Keywords&gt;Hearing Loss,Sensorineural&lt;/Keywords&gt;&lt;Keywords&gt;Humans&lt;/Keywords&gt;&lt;Keywords&gt;Infection&lt;/Keywords&gt;&lt;Keywords&gt;Longitudinal Studies&lt;/Keywords&gt;&lt;Keywords&gt;methods&lt;/Keywords&gt;&lt;Keywords&gt;Population&lt;/Keywords&gt;&lt;Keywords&gt;Prevalence&lt;/Keywords&gt;&lt;Keywords&gt;Retrospective Studies&lt;/Keywords&gt;&lt;Keywords&gt;Review&lt;/Keywords&gt;&lt;Reprint&gt;Not in File&lt;/Reprint&gt;&lt;Start_Page&gt;972&lt;/Start_Page&gt;&lt;End_Page&gt;982&lt;/End_Page&gt;&lt;Periodical&gt;Pediatrics&lt;/Periodical&gt;&lt;Volume&gt;134&lt;/Volume&gt;&lt;Issue&gt;5&lt;/Issue&gt;&lt;Misc_3&gt;peds.2014-1173 [pii];10.1542/peds.2014-1173 [doi]&lt;/Misc_3&gt;&lt;Address&gt;Department of Otorhinolaryngology and julie.goderis@ugent.be&amp;#xA;Department of Otorhinolaryngology and&amp;#xA;Neonatal ICU, University Hospital Ghent, Ghent, Belgium&amp;#xA;Department of Otorhinolaryngology and&amp;#xA;Neonatal ICU, University Hospital Ghent, Ghent, Belgium&amp;#xA;Department of Otorhinolaryngology and&lt;/Address&gt;&lt;Web_URL&gt;PM:25349318&lt;/Web_URL&gt;&lt;ZZ_JournalFull&gt;&lt;f name="System"&gt;Pediatrics&lt;/f&gt;&lt;/ZZ_JournalFull&gt;&lt;ZZ_WorkformID&gt;1&lt;/ZZ_WorkformID&gt;&lt;/MDL&gt;&lt;/Cite&gt;&lt;/Refman&gt;</w:instrText>
      </w:r>
      <w:r w:rsidR="00DD0351" w:rsidRPr="002770C3">
        <w:rPr>
          <w:rFonts w:ascii="Calibri" w:hAnsi="Calibri"/>
          <w:lang w:val="en-GB"/>
        </w:rPr>
        <w:fldChar w:fldCharType="separate"/>
      </w:r>
      <w:r w:rsidR="000E1845" w:rsidRPr="002770C3">
        <w:rPr>
          <w:rFonts w:ascii="Calibri" w:hAnsi="Calibri"/>
          <w:noProof/>
          <w:vertAlign w:val="superscript"/>
          <w:lang w:val="en-GB"/>
        </w:rPr>
        <w:t>16</w:t>
      </w:r>
      <w:r w:rsidR="00DD0351" w:rsidRPr="002770C3">
        <w:rPr>
          <w:rFonts w:ascii="Calibri" w:hAnsi="Calibri"/>
          <w:lang w:val="en-GB"/>
        </w:rPr>
        <w:fldChar w:fldCharType="end"/>
      </w:r>
      <w:r w:rsidR="00D704EC" w:rsidRPr="002770C3">
        <w:rPr>
          <w:rFonts w:ascii="Calibri" w:hAnsi="Calibri"/>
          <w:lang w:val="en-GB"/>
        </w:rPr>
        <w:t xml:space="preserve">  </w:t>
      </w:r>
      <w:r w:rsidR="007A328B" w:rsidRPr="002770C3">
        <w:rPr>
          <w:rFonts w:ascii="Calibri" w:hAnsi="Calibri"/>
          <w:lang w:val="en-GB"/>
        </w:rPr>
        <w:t>Systems need to be established to ensure testing for cCMV occurs</w:t>
      </w:r>
      <w:r w:rsidR="00630EA1" w:rsidRPr="002770C3">
        <w:rPr>
          <w:rFonts w:ascii="Calibri" w:hAnsi="Calibri"/>
          <w:lang w:val="en-GB"/>
        </w:rPr>
        <w:t>, where possible,</w:t>
      </w:r>
      <w:r w:rsidR="007A328B" w:rsidRPr="002770C3">
        <w:rPr>
          <w:rFonts w:ascii="Calibri" w:hAnsi="Calibri"/>
          <w:lang w:val="en-GB"/>
        </w:rPr>
        <w:t xml:space="preserve"> in the first 21 days of life since </w:t>
      </w:r>
      <w:r w:rsidR="00D704EC" w:rsidRPr="002770C3">
        <w:rPr>
          <w:rFonts w:ascii="Calibri" w:hAnsi="Calibri"/>
          <w:lang w:val="en-GB"/>
        </w:rPr>
        <w:t xml:space="preserve">dried </w:t>
      </w:r>
      <w:r w:rsidR="00D704EC">
        <w:rPr>
          <w:rFonts w:ascii="Calibri" w:hAnsi="Calibri"/>
          <w:lang w:val="en-GB"/>
        </w:rPr>
        <w:t>blood spot (DBS) are not always readily available for testing (see below).</w:t>
      </w:r>
      <w:r w:rsidR="007A328B">
        <w:rPr>
          <w:rFonts w:ascii="Calibri" w:hAnsi="Calibri"/>
          <w:lang w:val="en-GB"/>
        </w:rPr>
        <w:t xml:space="preserve">  </w:t>
      </w:r>
      <w:r w:rsidR="000E0DEE">
        <w:rPr>
          <w:rFonts w:ascii="Calibri" w:hAnsi="Calibri"/>
          <w:lang w:val="en-GB"/>
        </w:rPr>
        <w:t>(Q</w:t>
      </w:r>
      <w:r w:rsidR="00C410AB">
        <w:rPr>
          <w:rFonts w:ascii="Calibri" w:hAnsi="Calibri"/>
          <w:lang w:val="en-GB"/>
        </w:rPr>
        <w:t>uality B, Strength</w:t>
      </w:r>
      <w:r w:rsidR="004C5EDF">
        <w:rPr>
          <w:rFonts w:ascii="Calibri" w:hAnsi="Calibri"/>
          <w:lang w:val="en-GB"/>
        </w:rPr>
        <w:t xml:space="preserve"> 1)</w:t>
      </w:r>
    </w:p>
    <w:p w14:paraId="77974781" w14:textId="260B3D46" w:rsidR="0077016C" w:rsidRPr="0077016C" w:rsidRDefault="007301C3" w:rsidP="002D2C80">
      <w:pPr>
        <w:spacing w:line="480" w:lineRule="auto"/>
        <w:rPr>
          <w:rFonts w:ascii="Calibri" w:hAnsi="Calibri"/>
          <w:lang w:val="en-GB"/>
        </w:rPr>
      </w:pPr>
      <w:r>
        <w:rPr>
          <w:b/>
          <w:i/>
        </w:rPr>
        <w:t xml:space="preserve">The majority agreed </w:t>
      </w:r>
      <w:r w:rsidR="000E1845" w:rsidRPr="000E1845">
        <w:rPr>
          <w:b/>
          <w:i/>
        </w:rPr>
        <w:t>that:-</w:t>
      </w:r>
    </w:p>
    <w:p w14:paraId="74F89AAE" w14:textId="1D5D85D0" w:rsidR="0009245E" w:rsidRPr="00A3472D" w:rsidRDefault="000E1845" w:rsidP="007301C3">
      <w:pPr>
        <w:pStyle w:val="ListParagraph"/>
        <w:numPr>
          <w:ilvl w:val="0"/>
          <w:numId w:val="32"/>
        </w:numPr>
        <w:spacing w:line="480" w:lineRule="auto"/>
        <w:rPr>
          <w:rFonts w:ascii="Calibri" w:hAnsi="Calibri"/>
          <w:lang w:val="en-GB"/>
        </w:rPr>
      </w:pPr>
      <w:r w:rsidRPr="00A3472D">
        <w:rPr>
          <w:rFonts w:ascii="Calibri" w:hAnsi="Calibri"/>
          <w:lang w:val="en-GB"/>
        </w:rPr>
        <w:lastRenderedPageBreak/>
        <w:t>N</w:t>
      </w:r>
      <w:r w:rsidR="00B63659" w:rsidRPr="00A3472D">
        <w:rPr>
          <w:rFonts w:ascii="Calibri" w:hAnsi="Calibri"/>
          <w:lang w:val="en-GB"/>
        </w:rPr>
        <w:t xml:space="preserve">ewborns that are </w:t>
      </w:r>
      <w:r w:rsidR="00C64637" w:rsidRPr="00A3472D">
        <w:rPr>
          <w:rFonts w:ascii="Calibri" w:hAnsi="Calibri"/>
          <w:lang w:val="en-GB"/>
        </w:rPr>
        <w:t>small</w:t>
      </w:r>
      <w:r w:rsidR="000127FD" w:rsidRPr="00A3472D">
        <w:rPr>
          <w:rFonts w:ascii="Calibri" w:hAnsi="Calibri"/>
          <w:lang w:val="en-GB"/>
        </w:rPr>
        <w:t xml:space="preserve"> for gestational a</w:t>
      </w:r>
      <w:r w:rsidR="00B82C42" w:rsidRPr="00A3472D">
        <w:rPr>
          <w:rFonts w:ascii="Calibri" w:hAnsi="Calibri"/>
          <w:lang w:val="en-GB"/>
        </w:rPr>
        <w:t>ge</w:t>
      </w:r>
      <w:r w:rsidR="009547A5" w:rsidRPr="00A3472D">
        <w:rPr>
          <w:rFonts w:ascii="Calibri" w:hAnsi="Calibri"/>
          <w:lang w:val="en-GB"/>
        </w:rPr>
        <w:t xml:space="preserve"> (SGA)</w:t>
      </w:r>
      <w:r w:rsidRPr="00A3472D">
        <w:rPr>
          <w:rFonts w:ascii="Calibri" w:hAnsi="Calibri"/>
          <w:lang w:val="en-GB"/>
        </w:rPr>
        <w:t xml:space="preserve"> should not routinely be tested</w:t>
      </w:r>
      <w:r w:rsidR="00B82C42" w:rsidRPr="00A3472D">
        <w:rPr>
          <w:rFonts w:ascii="Calibri" w:hAnsi="Calibri"/>
          <w:lang w:val="en-GB"/>
        </w:rPr>
        <w:t xml:space="preserve">.  </w:t>
      </w:r>
    </w:p>
    <w:p w14:paraId="019F11AF" w14:textId="607C5D92" w:rsidR="006462F7" w:rsidRPr="00A178D2" w:rsidRDefault="0077016C" w:rsidP="002D2C80">
      <w:pPr>
        <w:pStyle w:val="ListParagraph"/>
        <w:spacing w:line="480" w:lineRule="auto"/>
        <w:ind w:left="1080"/>
        <w:rPr>
          <w:rFonts w:ascii="Calibri" w:hAnsi="Calibri"/>
          <w:lang w:val="en-GB"/>
        </w:rPr>
      </w:pPr>
      <w:r w:rsidRPr="00A178D2">
        <w:rPr>
          <w:rFonts w:ascii="Calibri" w:hAnsi="Calibri"/>
          <w:lang w:val="en-GB"/>
        </w:rPr>
        <w:t xml:space="preserve">Studies </w:t>
      </w:r>
      <w:r w:rsidR="005F3617">
        <w:rPr>
          <w:rFonts w:ascii="Calibri" w:hAnsi="Calibri"/>
          <w:lang w:val="en-GB"/>
        </w:rPr>
        <w:t xml:space="preserve">in SGA newborns </w:t>
      </w:r>
      <w:r w:rsidR="00264595">
        <w:rPr>
          <w:rFonts w:ascii="Calibri" w:hAnsi="Calibri"/>
          <w:lang w:val="en-GB"/>
        </w:rPr>
        <w:t>have shown</w:t>
      </w:r>
      <w:r w:rsidRPr="00A178D2">
        <w:rPr>
          <w:rFonts w:ascii="Calibri" w:hAnsi="Calibri"/>
          <w:lang w:val="en-GB"/>
        </w:rPr>
        <w:t xml:space="preserve"> </w:t>
      </w:r>
      <w:r w:rsidR="00404877">
        <w:rPr>
          <w:rFonts w:ascii="Calibri" w:hAnsi="Calibri"/>
          <w:lang w:val="en-GB"/>
        </w:rPr>
        <w:t xml:space="preserve">the </w:t>
      </w:r>
      <w:r w:rsidRPr="00A178D2">
        <w:rPr>
          <w:rFonts w:ascii="Calibri" w:hAnsi="Calibri"/>
          <w:lang w:val="en-GB"/>
        </w:rPr>
        <w:t xml:space="preserve">prevalence of </w:t>
      </w:r>
      <w:r w:rsidR="00B82C42" w:rsidRPr="00A178D2">
        <w:rPr>
          <w:rFonts w:ascii="Calibri" w:hAnsi="Calibri"/>
          <w:lang w:val="en-GB"/>
        </w:rPr>
        <w:t>c</w:t>
      </w:r>
      <w:r w:rsidR="009547A5">
        <w:rPr>
          <w:rFonts w:ascii="Calibri" w:hAnsi="Calibri"/>
          <w:lang w:val="en-GB"/>
        </w:rPr>
        <w:t xml:space="preserve">CMV </w:t>
      </w:r>
      <w:r w:rsidR="00264595">
        <w:rPr>
          <w:rFonts w:ascii="Calibri" w:hAnsi="Calibri"/>
          <w:lang w:val="en-GB"/>
        </w:rPr>
        <w:t>to be</w:t>
      </w:r>
      <w:r w:rsidRPr="00A178D2">
        <w:rPr>
          <w:rFonts w:ascii="Calibri" w:hAnsi="Calibri"/>
          <w:lang w:val="en-GB"/>
        </w:rPr>
        <w:t xml:space="preserve"> 0-5.2%.</w:t>
      </w:r>
      <w:r w:rsidR="004C5EDF" w:rsidRPr="00C64637">
        <w:rPr>
          <w:rFonts w:ascii="Calibri" w:hAnsi="Calibri"/>
          <w:lang w:val="en-GB"/>
        </w:rPr>
        <w:fldChar w:fldCharType="begin">
          <w:fldData xml:space="preserve">PFJlZm1hbj48Q2l0ZT48QXV0aG9yPktoYW48L0F1dGhvcj48WWVhcj4yMDAwPC9ZZWFyPjxSZWNO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toYW48L0F1dGhvcj48WWVhcj4yMDAwPC9ZZWFyPjxSZWNO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4C5EDF" w:rsidRPr="00C64637">
        <w:rPr>
          <w:rFonts w:ascii="Calibri" w:hAnsi="Calibri"/>
          <w:lang w:val="en-GB"/>
        </w:rPr>
      </w:r>
      <w:r w:rsidR="004C5EDF" w:rsidRPr="00C64637">
        <w:rPr>
          <w:rFonts w:ascii="Calibri" w:hAnsi="Calibri"/>
          <w:lang w:val="en-GB"/>
        </w:rPr>
        <w:fldChar w:fldCharType="separate"/>
      </w:r>
      <w:r w:rsidR="000E1845" w:rsidRPr="000E1845">
        <w:rPr>
          <w:rFonts w:ascii="Calibri" w:hAnsi="Calibri"/>
          <w:noProof/>
          <w:vertAlign w:val="superscript"/>
          <w:lang w:val="en-GB"/>
        </w:rPr>
        <w:t>19-22</w:t>
      </w:r>
      <w:r w:rsidR="004C5EDF" w:rsidRPr="00C64637">
        <w:rPr>
          <w:rFonts w:ascii="Calibri" w:hAnsi="Calibri"/>
        </w:rPr>
        <w:fldChar w:fldCharType="end"/>
      </w:r>
      <w:r w:rsidR="004C5EDF" w:rsidRPr="00C64637">
        <w:rPr>
          <w:rFonts w:ascii="Calibri" w:hAnsi="Calibri"/>
        </w:rPr>
        <w:t xml:space="preserve"> </w:t>
      </w:r>
      <w:r w:rsidRPr="00A178D2">
        <w:rPr>
          <w:rFonts w:ascii="Calibri" w:hAnsi="Calibri"/>
          <w:lang w:val="en-GB"/>
        </w:rPr>
        <w:t xml:space="preserve"> </w:t>
      </w:r>
      <w:r w:rsidR="008D1561">
        <w:rPr>
          <w:rFonts w:ascii="Calibri" w:hAnsi="Calibri"/>
          <w:lang w:val="en-GB"/>
        </w:rPr>
        <w:t>However, t</w:t>
      </w:r>
      <w:r w:rsidR="005F3617">
        <w:rPr>
          <w:rFonts w:ascii="Calibri" w:hAnsi="Calibri"/>
          <w:lang w:val="en-GB"/>
        </w:rPr>
        <w:t>he</w:t>
      </w:r>
      <w:r w:rsidR="00352196" w:rsidRPr="00A178D2">
        <w:rPr>
          <w:rFonts w:ascii="Calibri" w:hAnsi="Calibri"/>
          <w:lang w:val="en-GB"/>
        </w:rPr>
        <w:t xml:space="preserve"> majority of</w:t>
      </w:r>
      <w:r w:rsidR="002943DF">
        <w:rPr>
          <w:rFonts w:ascii="Calibri" w:hAnsi="Calibri"/>
          <w:lang w:val="en-GB"/>
        </w:rPr>
        <w:t xml:space="preserve"> </w:t>
      </w:r>
      <w:r w:rsidRPr="00A178D2">
        <w:rPr>
          <w:rFonts w:ascii="Calibri" w:hAnsi="Calibri"/>
          <w:lang w:val="en-GB"/>
        </w:rPr>
        <w:t>studies report</w:t>
      </w:r>
      <w:r w:rsidR="00B82C42" w:rsidRPr="00A178D2">
        <w:rPr>
          <w:rFonts w:ascii="Calibri" w:hAnsi="Calibri"/>
          <w:lang w:val="en-GB"/>
        </w:rPr>
        <w:t xml:space="preserve"> a prevalence of 1.4-1.8%, </w:t>
      </w:r>
      <w:r w:rsidR="00352196" w:rsidRPr="00A178D2">
        <w:rPr>
          <w:rFonts w:ascii="Calibri" w:hAnsi="Calibri"/>
          <w:lang w:val="en-GB"/>
        </w:rPr>
        <w:t>which is</w:t>
      </w:r>
      <w:r w:rsidRPr="00A178D2">
        <w:rPr>
          <w:rFonts w:ascii="Calibri" w:hAnsi="Calibri"/>
          <w:lang w:val="en-GB"/>
        </w:rPr>
        <w:t xml:space="preserve"> no</w:t>
      </w:r>
      <w:r w:rsidR="00636D70">
        <w:rPr>
          <w:rFonts w:ascii="Calibri" w:hAnsi="Calibri"/>
          <w:lang w:val="en-GB"/>
        </w:rPr>
        <w:t xml:space="preserve">t significantly higher than </w:t>
      </w:r>
      <w:r w:rsidR="00404877">
        <w:rPr>
          <w:rFonts w:ascii="Calibri" w:hAnsi="Calibri"/>
          <w:lang w:val="en-GB"/>
        </w:rPr>
        <w:t xml:space="preserve">the </w:t>
      </w:r>
      <w:r w:rsidR="00636D70">
        <w:rPr>
          <w:rFonts w:ascii="Calibri" w:hAnsi="Calibri"/>
          <w:lang w:val="en-GB"/>
        </w:rPr>
        <w:t>prevalence of cCMV in</w:t>
      </w:r>
      <w:r w:rsidRPr="00A178D2">
        <w:rPr>
          <w:rFonts w:ascii="Calibri" w:hAnsi="Calibri"/>
          <w:lang w:val="en-GB"/>
        </w:rPr>
        <w:t xml:space="preserve"> the general population</w:t>
      </w:r>
      <w:r w:rsidR="005F3617">
        <w:rPr>
          <w:rFonts w:ascii="Calibri" w:hAnsi="Calibri"/>
          <w:lang w:val="en-GB"/>
        </w:rPr>
        <w:t xml:space="preserve">.  Therefore evidence is insufficient </w:t>
      </w:r>
      <w:r w:rsidRPr="00A178D2">
        <w:rPr>
          <w:rFonts w:ascii="Calibri" w:hAnsi="Calibri"/>
          <w:lang w:val="en-GB"/>
        </w:rPr>
        <w:t>to justify screening all newborns with isolated SGA</w:t>
      </w:r>
      <w:r w:rsidR="00B82C42" w:rsidRPr="00A178D2">
        <w:rPr>
          <w:rFonts w:ascii="Calibri" w:hAnsi="Calibri"/>
          <w:lang w:val="en-GB"/>
        </w:rPr>
        <w:t xml:space="preserve"> for cCMV</w:t>
      </w:r>
      <w:r w:rsidR="009547A5">
        <w:rPr>
          <w:rFonts w:ascii="Calibri" w:hAnsi="Calibri"/>
          <w:lang w:val="en-GB"/>
        </w:rPr>
        <w:t>.</w:t>
      </w:r>
      <w:r w:rsidRPr="00C64637">
        <w:rPr>
          <w:rFonts w:ascii="Calibri" w:hAnsi="Calibri"/>
        </w:rPr>
        <w:t xml:space="preserve"> </w:t>
      </w:r>
      <w:r w:rsidR="005F3617">
        <w:rPr>
          <w:rFonts w:ascii="Calibri" w:hAnsi="Calibri"/>
        </w:rPr>
        <w:t xml:space="preserve"> </w:t>
      </w:r>
      <w:r w:rsidRPr="00C64637">
        <w:rPr>
          <w:rFonts w:ascii="Calibri" w:hAnsi="Calibri"/>
        </w:rPr>
        <w:t>None of the</w:t>
      </w:r>
      <w:r w:rsidR="00352196" w:rsidRPr="00C64637">
        <w:rPr>
          <w:rFonts w:ascii="Calibri" w:hAnsi="Calibri"/>
        </w:rPr>
        <w:t>se</w:t>
      </w:r>
      <w:r w:rsidRPr="00C64637">
        <w:rPr>
          <w:rFonts w:ascii="Calibri" w:hAnsi="Calibri"/>
        </w:rPr>
        <w:t xml:space="preserve"> studies distinguish between </w:t>
      </w:r>
      <w:r w:rsidR="00352196" w:rsidRPr="00C64637">
        <w:rPr>
          <w:rFonts w:ascii="Calibri" w:hAnsi="Calibri"/>
        </w:rPr>
        <w:t xml:space="preserve">asymmetrical </w:t>
      </w:r>
      <w:r w:rsidR="0068062E">
        <w:rPr>
          <w:rFonts w:ascii="Calibri" w:hAnsi="Calibri"/>
        </w:rPr>
        <w:t xml:space="preserve">(with normal head circumference) </w:t>
      </w:r>
      <w:r w:rsidRPr="00C64637">
        <w:rPr>
          <w:rFonts w:ascii="Calibri" w:hAnsi="Calibri"/>
        </w:rPr>
        <w:t xml:space="preserve">and </w:t>
      </w:r>
      <w:r w:rsidR="00352196" w:rsidRPr="00C64637">
        <w:rPr>
          <w:rFonts w:ascii="Calibri" w:hAnsi="Calibri"/>
        </w:rPr>
        <w:t xml:space="preserve">symmetrical </w:t>
      </w:r>
      <w:r w:rsidR="00C74402">
        <w:rPr>
          <w:rFonts w:ascii="Calibri" w:hAnsi="Calibri"/>
        </w:rPr>
        <w:t>SGA but</w:t>
      </w:r>
      <w:r w:rsidR="00B63659">
        <w:rPr>
          <w:rFonts w:ascii="Calibri" w:hAnsi="Calibri"/>
        </w:rPr>
        <w:t>,</w:t>
      </w:r>
      <w:r w:rsidR="00C74402">
        <w:rPr>
          <w:rFonts w:ascii="Calibri" w:hAnsi="Calibri"/>
        </w:rPr>
        <w:t xml:space="preserve"> w</w:t>
      </w:r>
      <w:r w:rsidRPr="00C64637">
        <w:rPr>
          <w:rFonts w:ascii="Calibri" w:hAnsi="Calibri"/>
        </w:rPr>
        <w:t>hen head circumference was mentioned</w:t>
      </w:r>
      <w:r w:rsidR="00B63659">
        <w:rPr>
          <w:rFonts w:ascii="Calibri" w:hAnsi="Calibri"/>
        </w:rPr>
        <w:t>,</w:t>
      </w:r>
      <w:r w:rsidRPr="00C64637">
        <w:rPr>
          <w:rFonts w:ascii="Calibri" w:hAnsi="Calibri"/>
        </w:rPr>
        <w:t xml:space="preserve"> most SGA babies with cCMV had microcephaly (head circumference &lt; -2 SD)</w:t>
      </w:r>
      <w:r w:rsidR="00145B8A">
        <w:rPr>
          <w:rFonts w:ascii="Calibri" w:hAnsi="Calibri"/>
        </w:rPr>
        <w:t>.</w:t>
      </w:r>
      <w:r w:rsidR="00DD0351" w:rsidRPr="00C64637">
        <w:rPr>
          <w:rFonts w:ascii="Calibri" w:hAnsi="Calibri"/>
        </w:rPr>
        <w:fldChar w:fldCharType="begin">
          <w:fldData xml:space="preserve">PFJlZm1hbj48Q2l0ZT48QXV0aG9yPnZhbiBkZXIgV2VpZGVuPC9BdXRob3I+PFllYXI+MjAxMTwv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nZhbiBkZXIgV2VpZGVuPC9BdXRob3I+PFllYXI+MjAxMTwv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DD0351" w:rsidRPr="00C64637">
        <w:rPr>
          <w:rFonts w:ascii="Calibri" w:hAnsi="Calibri"/>
        </w:rPr>
      </w:r>
      <w:r w:rsidR="00DD0351" w:rsidRPr="00C64637">
        <w:rPr>
          <w:rFonts w:ascii="Calibri" w:hAnsi="Calibri"/>
        </w:rPr>
        <w:fldChar w:fldCharType="separate"/>
      </w:r>
      <w:r w:rsidR="000E1845" w:rsidRPr="000E1845">
        <w:rPr>
          <w:rFonts w:ascii="Calibri" w:hAnsi="Calibri"/>
          <w:noProof/>
          <w:vertAlign w:val="superscript"/>
        </w:rPr>
        <w:t>21;22</w:t>
      </w:r>
      <w:r w:rsidR="00DD0351" w:rsidRPr="00C64637">
        <w:rPr>
          <w:rFonts w:ascii="Calibri" w:hAnsi="Calibri"/>
        </w:rPr>
        <w:fldChar w:fldCharType="end"/>
      </w:r>
      <w:r w:rsidRPr="00C64637">
        <w:rPr>
          <w:rFonts w:ascii="Calibri" w:hAnsi="Calibri"/>
        </w:rPr>
        <w:t xml:space="preserve">  </w:t>
      </w:r>
      <w:r w:rsidR="005F3617" w:rsidRPr="005F3617">
        <w:rPr>
          <w:rFonts w:ascii="Calibri" w:hAnsi="Calibri"/>
        </w:rPr>
        <w:t xml:space="preserve">Because of this, and the poor prognostic outcome of children with cCMV and microcephaly, </w:t>
      </w:r>
      <w:r w:rsidR="005F3617">
        <w:rPr>
          <w:rFonts w:ascii="Calibri" w:hAnsi="Calibri"/>
        </w:rPr>
        <w:t>many</w:t>
      </w:r>
      <w:r w:rsidR="005F3617" w:rsidRPr="005F3617">
        <w:rPr>
          <w:rFonts w:ascii="Calibri" w:hAnsi="Calibri"/>
        </w:rPr>
        <w:t xml:space="preserve"> present</w:t>
      </w:r>
      <w:r w:rsidR="005F3617">
        <w:rPr>
          <w:rFonts w:ascii="Calibri" w:hAnsi="Calibri"/>
        </w:rPr>
        <w:t xml:space="preserve"> at this meeting </w:t>
      </w:r>
      <w:r w:rsidRPr="00A178D2">
        <w:rPr>
          <w:rFonts w:ascii="Calibri" w:hAnsi="Calibri"/>
          <w:lang w:val="en-GB"/>
        </w:rPr>
        <w:t>test</w:t>
      </w:r>
      <w:r w:rsidR="009547A5">
        <w:rPr>
          <w:rFonts w:ascii="Calibri" w:hAnsi="Calibri"/>
          <w:lang w:val="en-GB"/>
        </w:rPr>
        <w:t xml:space="preserve"> </w:t>
      </w:r>
      <w:r w:rsidR="000127FD">
        <w:rPr>
          <w:rFonts w:ascii="Calibri" w:hAnsi="Calibri"/>
          <w:lang w:val="en-GB"/>
        </w:rPr>
        <w:t>those babies with s</w:t>
      </w:r>
      <w:r w:rsidR="00782291" w:rsidRPr="00A178D2">
        <w:rPr>
          <w:rFonts w:ascii="Calibri" w:hAnsi="Calibri"/>
          <w:lang w:val="en-GB"/>
        </w:rPr>
        <w:t>ymmetrical</w:t>
      </w:r>
      <w:r w:rsidRPr="00A178D2">
        <w:rPr>
          <w:rFonts w:ascii="Calibri" w:hAnsi="Calibri"/>
          <w:lang w:val="en-GB"/>
        </w:rPr>
        <w:t xml:space="preserve"> SGA </w:t>
      </w:r>
      <w:r w:rsidR="000127FD">
        <w:rPr>
          <w:rFonts w:ascii="Calibri" w:hAnsi="Calibri"/>
          <w:lang w:val="en-GB"/>
        </w:rPr>
        <w:t xml:space="preserve">but </w:t>
      </w:r>
      <w:r w:rsidRPr="00A178D2">
        <w:rPr>
          <w:rFonts w:ascii="Calibri" w:hAnsi="Calibri"/>
          <w:lang w:val="en-GB"/>
        </w:rPr>
        <w:t xml:space="preserve">not </w:t>
      </w:r>
      <w:r w:rsidR="000127FD">
        <w:rPr>
          <w:rFonts w:ascii="Calibri" w:hAnsi="Calibri"/>
          <w:lang w:val="en-GB"/>
        </w:rPr>
        <w:t>those with preserved head growth</w:t>
      </w:r>
      <w:r w:rsidRPr="00A178D2">
        <w:rPr>
          <w:rFonts w:ascii="Calibri" w:hAnsi="Calibri"/>
          <w:lang w:val="en-GB"/>
        </w:rPr>
        <w:t>.</w:t>
      </w:r>
      <w:r w:rsidR="009547A5">
        <w:rPr>
          <w:rFonts w:ascii="Calibri" w:hAnsi="Calibri"/>
          <w:lang w:val="en-GB"/>
        </w:rPr>
        <w:fldChar w:fldCharType="begin">
          <w:fldData xml:space="preserve">PFJlZm1hbj48Q2l0ZT48QXV0aG9yPk5veW9sYTwvQXV0aG9yPjxZZWFyPjIwMDE8L1llYXI+PFJl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5veW9sYTwvQXV0aG9yPjxZZWFyPjIwMDE8L1llYXI+PFJl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9547A5">
        <w:rPr>
          <w:rFonts w:ascii="Calibri" w:hAnsi="Calibri"/>
          <w:lang w:val="en-GB"/>
        </w:rPr>
      </w:r>
      <w:r w:rsidR="009547A5">
        <w:rPr>
          <w:rFonts w:ascii="Calibri" w:hAnsi="Calibri"/>
          <w:lang w:val="en-GB"/>
        </w:rPr>
        <w:fldChar w:fldCharType="separate"/>
      </w:r>
      <w:r w:rsidR="000E1845" w:rsidRPr="000E1845">
        <w:rPr>
          <w:rFonts w:ascii="Calibri" w:hAnsi="Calibri"/>
          <w:noProof/>
          <w:vertAlign w:val="superscript"/>
          <w:lang w:val="en-GB"/>
        </w:rPr>
        <w:t>14</w:t>
      </w:r>
      <w:r w:rsidR="009547A5">
        <w:rPr>
          <w:rFonts w:ascii="Calibri" w:hAnsi="Calibri"/>
          <w:lang w:val="en-GB"/>
        </w:rPr>
        <w:fldChar w:fldCharType="end"/>
      </w:r>
      <w:r w:rsidR="00C410AB">
        <w:rPr>
          <w:rFonts w:ascii="Calibri" w:hAnsi="Calibri"/>
          <w:lang w:val="en-GB"/>
        </w:rPr>
        <w:t>(Quality C, Strength</w:t>
      </w:r>
      <w:r w:rsidR="00DF69A9">
        <w:rPr>
          <w:rFonts w:ascii="Calibri" w:hAnsi="Calibri"/>
          <w:lang w:val="en-GB"/>
        </w:rPr>
        <w:t xml:space="preserve"> 2)</w:t>
      </w:r>
      <w:r w:rsidRPr="00A178D2">
        <w:rPr>
          <w:rFonts w:ascii="Calibri" w:hAnsi="Calibri"/>
          <w:lang w:val="en-GB"/>
        </w:rPr>
        <w:t xml:space="preserve"> </w:t>
      </w:r>
    </w:p>
    <w:p w14:paraId="0CFD99EF" w14:textId="77777777" w:rsidR="0009245E" w:rsidRDefault="0077016C" w:rsidP="007301C3">
      <w:pPr>
        <w:pStyle w:val="ListParagraph"/>
        <w:numPr>
          <w:ilvl w:val="0"/>
          <w:numId w:val="32"/>
        </w:numPr>
        <w:spacing w:line="480" w:lineRule="auto"/>
        <w:rPr>
          <w:rFonts w:ascii="Calibri" w:hAnsi="Calibri"/>
          <w:lang w:val="en-GB"/>
        </w:rPr>
      </w:pPr>
      <w:r w:rsidRPr="006462F7">
        <w:rPr>
          <w:rFonts w:ascii="Calibri" w:hAnsi="Calibri"/>
          <w:lang w:val="en-GB"/>
        </w:rPr>
        <w:t>Prematurity</w:t>
      </w:r>
      <w:r w:rsidR="00600AF0">
        <w:rPr>
          <w:rFonts w:ascii="Calibri" w:hAnsi="Calibri"/>
          <w:lang w:val="en-GB"/>
        </w:rPr>
        <w:t xml:space="preserve">. </w:t>
      </w:r>
    </w:p>
    <w:p w14:paraId="4E7616C1" w14:textId="767949C2" w:rsidR="0077016C" w:rsidRPr="006462F7" w:rsidRDefault="000E0DEE" w:rsidP="002D2C80">
      <w:pPr>
        <w:pStyle w:val="ListParagraph"/>
        <w:spacing w:line="480" w:lineRule="auto"/>
        <w:ind w:left="1080"/>
        <w:rPr>
          <w:rFonts w:ascii="Calibri" w:hAnsi="Calibri"/>
          <w:lang w:val="en-GB"/>
        </w:rPr>
      </w:pPr>
      <w:r>
        <w:rPr>
          <w:rFonts w:ascii="Calibri" w:hAnsi="Calibri"/>
          <w:lang w:val="en-GB"/>
        </w:rPr>
        <w:t>Ev</w:t>
      </w:r>
      <w:r w:rsidR="00600AF0">
        <w:rPr>
          <w:rFonts w:ascii="Calibri" w:hAnsi="Calibri"/>
          <w:lang w:val="en-GB"/>
        </w:rPr>
        <w:t>idence that premature babies have a higher incidence of cCMV</w:t>
      </w:r>
      <w:r>
        <w:rPr>
          <w:rFonts w:ascii="Calibri" w:hAnsi="Calibri"/>
          <w:lang w:val="en-GB"/>
        </w:rPr>
        <w:t xml:space="preserve"> is limited</w:t>
      </w:r>
      <w:r w:rsidR="00600AF0">
        <w:rPr>
          <w:rFonts w:ascii="Calibri" w:hAnsi="Calibri"/>
          <w:lang w:val="en-GB"/>
        </w:rPr>
        <w:t>.</w:t>
      </w:r>
      <w:r w:rsidR="002E0EAC">
        <w:rPr>
          <w:rFonts w:ascii="Calibri" w:hAnsi="Calibri"/>
          <w:lang w:val="en-GB"/>
        </w:rPr>
        <w:fldChar w:fldCharType="begin">
          <w:fldData xml:space="preserve">PFJlZm1hbj48Q2l0ZT48QXV0aG9yPkxvcmVuem9uaTwvQXV0aG9yPjxZZWFyPjIwMTQ8L1llYXI+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xvcmVuem9uaTwvQXV0aG9yPjxZZWFyPjIwMTQ8L1llYXI+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2E0EAC">
        <w:rPr>
          <w:rFonts w:ascii="Calibri" w:hAnsi="Calibri"/>
          <w:lang w:val="en-GB"/>
        </w:rPr>
      </w:r>
      <w:r w:rsidR="002E0EAC">
        <w:rPr>
          <w:rFonts w:ascii="Calibri" w:hAnsi="Calibri"/>
          <w:lang w:val="en-GB"/>
        </w:rPr>
        <w:fldChar w:fldCharType="separate"/>
      </w:r>
      <w:r w:rsidR="000E1845" w:rsidRPr="000E1845">
        <w:rPr>
          <w:rFonts w:ascii="Calibri" w:hAnsi="Calibri"/>
          <w:noProof/>
          <w:vertAlign w:val="superscript"/>
          <w:lang w:val="en-GB"/>
        </w:rPr>
        <w:t>20;23</w:t>
      </w:r>
      <w:r w:rsidR="002E0EAC">
        <w:rPr>
          <w:rFonts w:ascii="Calibri" w:hAnsi="Calibri"/>
          <w:lang w:val="en-GB"/>
        </w:rPr>
        <w:fldChar w:fldCharType="end"/>
      </w:r>
      <w:r w:rsidR="00600AF0">
        <w:rPr>
          <w:rFonts w:ascii="Calibri" w:hAnsi="Calibri"/>
          <w:lang w:val="en-GB"/>
        </w:rPr>
        <w:t xml:space="preserve">  Testing extremely premature babies </w:t>
      </w:r>
      <w:r w:rsidR="000127FD">
        <w:rPr>
          <w:rFonts w:ascii="Calibri" w:hAnsi="Calibri"/>
          <w:lang w:val="en-GB"/>
        </w:rPr>
        <w:t xml:space="preserve">(&lt;28 weeks gestational age) </w:t>
      </w:r>
      <w:r w:rsidR="00600AF0">
        <w:rPr>
          <w:rFonts w:ascii="Calibri" w:hAnsi="Calibri"/>
          <w:lang w:val="en-GB"/>
        </w:rPr>
        <w:t>at birth does, however, assist in differentiating between congenital and postnatal infection</w:t>
      </w:r>
      <w:r w:rsidR="009547A5">
        <w:rPr>
          <w:rFonts w:ascii="Calibri" w:hAnsi="Calibri"/>
          <w:lang w:val="en-GB"/>
        </w:rPr>
        <w:t xml:space="preserve">.  This </w:t>
      </w:r>
      <w:r w:rsidR="00600AF0">
        <w:rPr>
          <w:rFonts w:ascii="Calibri" w:hAnsi="Calibri"/>
          <w:lang w:val="en-GB"/>
        </w:rPr>
        <w:t xml:space="preserve">may </w:t>
      </w:r>
      <w:r w:rsidR="009547A5">
        <w:rPr>
          <w:rFonts w:ascii="Calibri" w:hAnsi="Calibri"/>
          <w:lang w:val="en-GB"/>
        </w:rPr>
        <w:t xml:space="preserve">be very helpful </w:t>
      </w:r>
      <w:r w:rsidR="00600AF0">
        <w:rPr>
          <w:rFonts w:ascii="Calibri" w:hAnsi="Calibri"/>
          <w:lang w:val="en-GB"/>
        </w:rPr>
        <w:t>in</w:t>
      </w:r>
      <w:r w:rsidR="009547A5">
        <w:rPr>
          <w:rFonts w:ascii="Calibri" w:hAnsi="Calibri"/>
          <w:lang w:val="en-GB"/>
        </w:rPr>
        <w:t xml:space="preserve"> guiding</w:t>
      </w:r>
      <w:r w:rsidR="00600AF0">
        <w:rPr>
          <w:rFonts w:ascii="Calibri" w:hAnsi="Calibri"/>
          <w:lang w:val="en-GB"/>
        </w:rPr>
        <w:t xml:space="preserve"> </w:t>
      </w:r>
      <w:r w:rsidR="008D1561">
        <w:rPr>
          <w:rFonts w:ascii="Calibri" w:hAnsi="Calibri"/>
          <w:lang w:val="en-GB"/>
        </w:rPr>
        <w:t>the management of</w:t>
      </w:r>
      <w:r w:rsidR="00C74402">
        <w:rPr>
          <w:rFonts w:ascii="Calibri" w:hAnsi="Calibri"/>
          <w:lang w:val="en-GB"/>
        </w:rPr>
        <w:t xml:space="preserve"> these babies that are particularly </w:t>
      </w:r>
      <w:r w:rsidR="00FC7C3C">
        <w:rPr>
          <w:rFonts w:ascii="Calibri" w:hAnsi="Calibri"/>
          <w:lang w:val="en-GB"/>
        </w:rPr>
        <w:t>vulnerable to symptomatic postnatal infection</w:t>
      </w:r>
      <w:r w:rsidR="00B63659">
        <w:rPr>
          <w:rFonts w:ascii="Calibri" w:hAnsi="Calibri"/>
          <w:lang w:val="en-GB"/>
        </w:rPr>
        <w:t>.  However, consensus was not reached regarding practice in this area with cost being a factor amongst other considerations</w:t>
      </w:r>
      <w:r w:rsidR="009547A5">
        <w:rPr>
          <w:rFonts w:ascii="Calibri" w:hAnsi="Calibri"/>
          <w:lang w:val="en-GB"/>
        </w:rPr>
        <w:t>.</w:t>
      </w:r>
      <w:r w:rsidR="002E0EAC">
        <w:rPr>
          <w:rFonts w:ascii="Calibri" w:hAnsi="Calibri"/>
          <w:lang w:val="en-GB"/>
        </w:rPr>
        <w:fldChar w:fldCharType="begin">
          <w:fldData xml:space="preserve">PFJlZm1hbj48Q2l0ZT48QXV0aG9yPkx1Y2s8L0F1dGhvcj48WWVhcj4yMDA5PC9ZZWFyPjxSZWNO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x1Y2s8L0F1dGhvcj48WWVhcj4yMDA5PC9ZZWFyPjxSZWNO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2E0EAC">
        <w:rPr>
          <w:rFonts w:ascii="Calibri" w:hAnsi="Calibri"/>
          <w:lang w:val="en-GB"/>
        </w:rPr>
      </w:r>
      <w:r w:rsidR="002E0EAC">
        <w:rPr>
          <w:rFonts w:ascii="Calibri" w:hAnsi="Calibri"/>
          <w:lang w:val="en-GB"/>
        </w:rPr>
        <w:fldChar w:fldCharType="separate"/>
      </w:r>
      <w:r w:rsidR="000E1845" w:rsidRPr="000E1845">
        <w:rPr>
          <w:rFonts w:ascii="Calibri" w:hAnsi="Calibri"/>
          <w:noProof/>
          <w:vertAlign w:val="superscript"/>
          <w:lang w:val="en-GB"/>
        </w:rPr>
        <w:t>24</w:t>
      </w:r>
      <w:r w:rsidR="002E0EAC">
        <w:rPr>
          <w:rFonts w:ascii="Calibri" w:hAnsi="Calibri"/>
          <w:lang w:val="en-GB"/>
        </w:rPr>
        <w:fldChar w:fldCharType="end"/>
      </w:r>
      <w:r w:rsidR="002E0EAC">
        <w:rPr>
          <w:rFonts w:ascii="Calibri" w:hAnsi="Calibri"/>
          <w:lang w:val="en-GB"/>
        </w:rPr>
        <w:t xml:space="preserve"> </w:t>
      </w:r>
      <w:r w:rsidR="00134A58">
        <w:rPr>
          <w:rFonts w:ascii="Calibri" w:hAnsi="Calibri"/>
          <w:lang w:val="en-GB"/>
        </w:rPr>
        <w:t xml:space="preserve">(Quality C, </w:t>
      </w:r>
      <w:r w:rsidR="00C410AB">
        <w:rPr>
          <w:rFonts w:ascii="Calibri" w:hAnsi="Calibri"/>
          <w:lang w:val="en-GB"/>
        </w:rPr>
        <w:t>Strength</w:t>
      </w:r>
      <w:r w:rsidR="00134A58">
        <w:rPr>
          <w:rFonts w:ascii="Calibri" w:hAnsi="Calibri"/>
          <w:lang w:val="en-GB"/>
        </w:rPr>
        <w:t xml:space="preserve"> 2)</w:t>
      </w:r>
      <w:r w:rsidR="00134A58" w:rsidRPr="006462F7">
        <w:rPr>
          <w:rFonts w:ascii="Calibri" w:hAnsi="Calibri"/>
          <w:lang w:val="en-GB"/>
        </w:rPr>
        <w:t xml:space="preserve"> </w:t>
      </w:r>
    </w:p>
    <w:p w14:paraId="1BB69C2E" w14:textId="295B8094" w:rsidR="0009245E" w:rsidRDefault="0077016C" w:rsidP="007301C3">
      <w:pPr>
        <w:numPr>
          <w:ilvl w:val="0"/>
          <w:numId w:val="32"/>
        </w:numPr>
        <w:spacing w:after="0" w:line="480" w:lineRule="auto"/>
        <w:ind w:left="1077"/>
        <w:rPr>
          <w:rFonts w:ascii="Calibri" w:hAnsi="Calibri"/>
          <w:lang w:val="en-GB"/>
        </w:rPr>
      </w:pPr>
      <w:r>
        <w:rPr>
          <w:rFonts w:ascii="Calibri" w:hAnsi="Calibri"/>
          <w:lang w:val="en-GB"/>
        </w:rPr>
        <w:t>Testing of babies born to mothers</w:t>
      </w:r>
      <w:r w:rsidR="0009245E">
        <w:rPr>
          <w:rFonts w:ascii="Calibri" w:hAnsi="Calibri"/>
          <w:lang w:val="en-GB"/>
        </w:rPr>
        <w:t xml:space="preserve"> who are known to be CMV seropositive</w:t>
      </w:r>
      <w:r w:rsidR="006657B8">
        <w:rPr>
          <w:rFonts w:ascii="Calibri" w:hAnsi="Calibri"/>
          <w:lang w:val="en-GB"/>
        </w:rPr>
        <w:t xml:space="preserve"> at </w:t>
      </w:r>
      <w:r w:rsidR="00B63659">
        <w:rPr>
          <w:rFonts w:ascii="Calibri" w:hAnsi="Calibri"/>
          <w:lang w:val="en-GB"/>
        </w:rPr>
        <w:t xml:space="preserve">the </w:t>
      </w:r>
      <w:r w:rsidR="00191E31">
        <w:rPr>
          <w:rFonts w:ascii="Calibri" w:hAnsi="Calibri"/>
          <w:lang w:val="en-GB"/>
        </w:rPr>
        <w:t>establishmen</w:t>
      </w:r>
      <w:r w:rsidR="00B63659">
        <w:rPr>
          <w:rFonts w:ascii="Calibri" w:hAnsi="Calibri"/>
          <w:lang w:val="en-GB"/>
        </w:rPr>
        <w:t>t of pregnancy</w:t>
      </w:r>
      <w:r w:rsidR="00782291">
        <w:rPr>
          <w:rFonts w:ascii="Calibri" w:hAnsi="Calibri"/>
          <w:lang w:val="en-GB"/>
        </w:rPr>
        <w:t>.</w:t>
      </w:r>
      <w:r w:rsidR="00095808">
        <w:rPr>
          <w:rFonts w:ascii="Calibri" w:hAnsi="Calibri"/>
          <w:lang w:val="en-GB"/>
        </w:rPr>
        <w:t xml:space="preserve"> </w:t>
      </w:r>
      <w:r w:rsidR="00782291">
        <w:rPr>
          <w:rFonts w:ascii="Calibri" w:hAnsi="Calibri"/>
          <w:lang w:val="en-GB"/>
        </w:rPr>
        <w:t xml:space="preserve"> </w:t>
      </w:r>
    </w:p>
    <w:p w14:paraId="2353BC17" w14:textId="7F0877D3" w:rsidR="0077016C" w:rsidRDefault="006657B8" w:rsidP="002D2C80">
      <w:pPr>
        <w:spacing w:after="0" w:line="480" w:lineRule="auto"/>
        <w:ind w:left="1077"/>
        <w:rPr>
          <w:rFonts w:ascii="Calibri" w:hAnsi="Calibri"/>
          <w:lang w:val="en-GB"/>
        </w:rPr>
      </w:pPr>
      <w:r>
        <w:rPr>
          <w:rFonts w:ascii="Calibri" w:hAnsi="Calibri"/>
        </w:rPr>
        <w:lastRenderedPageBreak/>
        <w:t>Although maternal non-primary CMV infection</w:t>
      </w:r>
      <w:r w:rsidR="00782291" w:rsidRPr="00C64637">
        <w:rPr>
          <w:rFonts w:ascii="Calibri" w:hAnsi="Calibri"/>
        </w:rPr>
        <w:t xml:space="preserve"> </w:t>
      </w:r>
      <w:r>
        <w:rPr>
          <w:rFonts w:ascii="Calibri" w:hAnsi="Calibri"/>
        </w:rPr>
        <w:t xml:space="preserve">is </w:t>
      </w:r>
      <w:r w:rsidR="0009245E" w:rsidRPr="00C64637">
        <w:rPr>
          <w:rFonts w:ascii="Calibri" w:hAnsi="Calibri"/>
        </w:rPr>
        <w:t xml:space="preserve">known to be </w:t>
      </w:r>
      <w:r w:rsidR="00095808" w:rsidRPr="00C64637">
        <w:rPr>
          <w:rFonts w:ascii="Calibri" w:hAnsi="Calibri"/>
        </w:rPr>
        <w:t>important when considering the overall burden</w:t>
      </w:r>
      <w:r w:rsidR="00782291" w:rsidRPr="00C64637">
        <w:rPr>
          <w:rFonts w:ascii="Calibri" w:hAnsi="Calibri"/>
        </w:rPr>
        <w:t xml:space="preserve"> of c</w:t>
      </w:r>
      <w:r w:rsidR="000E379F" w:rsidRPr="00C64637">
        <w:rPr>
          <w:rFonts w:ascii="Calibri" w:hAnsi="Calibri"/>
        </w:rPr>
        <w:t>CMV</w:t>
      </w:r>
      <w:r w:rsidR="00782291" w:rsidRPr="00C64637">
        <w:rPr>
          <w:rFonts w:ascii="Calibri" w:hAnsi="Calibri"/>
        </w:rPr>
        <w:t xml:space="preserve"> disease</w:t>
      </w:r>
      <w:r>
        <w:rPr>
          <w:rFonts w:ascii="Calibri" w:hAnsi="Calibri"/>
        </w:rPr>
        <w:t xml:space="preserve"> </w:t>
      </w:r>
      <w:r>
        <w:rPr>
          <w:rFonts w:ascii="Calibri" w:hAnsi="Calibri"/>
          <w:lang w:val="en-GB"/>
        </w:rPr>
        <w:t xml:space="preserve">testing all babies born to these women, particularly </w:t>
      </w:r>
      <w:r w:rsidRPr="0009245E">
        <w:rPr>
          <w:rFonts w:ascii="Calibri" w:hAnsi="Calibri"/>
          <w:lang w:val="en-GB"/>
        </w:rPr>
        <w:t xml:space="preserve">in populations with high </w:t>
      </w:r>
      <w:r>
        <w:rPr>
          <w:rFonts w:ascii="Calibri" w:hAnsi="Calibri"/>
          <w:lang w:val="en-GB"/>
        </w:rPr>
        <w:t>maternal</w:t>
      </w:r>
      <w:r w:rsidRPr="004B6BEE">
        <w:rPr>
          <w:rFonts w:ascii="Calibri" w:hAnsi="Calibri"/>
        </w:rPr>
        <w:t xml:space="preserve"> seroprevalence</w:t>
      </w:r>
      <w:r>
        <w:rPr>
          <w:rFonts w:ascii="Calibri" w:hAnsi="Calibri"/>
          <w:lang w:val="en-GB"/>
        </w:rPr>
        <w:t>,</w:t>
      </w:r>
      <w:r w:rsidRPr="0009245E">
        <w:rPr>
          <w:rFonts w:ascii="Calibri" w:hAnsi="Calibri"/>
          <w:lang w:val="en-GB"/>
        </w:rPr>
        <w:t xml:space="preserve"> is tantamount to universal </w:t>
      </w:r>
      <w:r w:rsidR="000E1845">
        <w:rPr>
          <w:rFonts w:ascii="Calibri" w:hAnsi="Calibri"/>
          <w:lang w:val="en-GB"/>
        </w:rPr>
        <w:t xml:space="preserve">neonatal </w:t>
      </w:r>
      <w:r w:rsidRPr="0009245E">
        <w:rPr>
          <w:rFonts w:ascii="Calibri" w:hAnsi="Calibri"/>
          <w:lang w:val="en-GB"/>
        </w:rPr>
        <w:t>screening</w:t>
      </w:r>
      <w:r w:rsidR="0009245E" w:rsidRPr="00C64637">
        <w:rPr>
          <w:rFonts w:ascii="Calibri" w:hAnsi="Calibri"/>
        </w:rPr>
        <w:t>.</w:t>
      </w:r>
      <w:r w:rsidR="00703E6F">
        <w:rPr>
          <w:rFonts w:ascii="Calibri" w:hAnsi="Calibri"/>
        </w:rPr>
        <w:fldChar w:fldCharType="begin">
          <w:fldData xml:space="preserve">PFJlZm1hbj48Q2l0ZT48QXV0aG9yPmRlIFZyaWVzPC9BdXRob3I+PFllYXI+MjAxMzwvWWVhcj48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=
</w:fldData>
        </w:fldChar>
      </w:r>
      <w:r w:rsidR="002D02E9">
        <w:rPr>
          <w:rFonts w:ascii="Calibri" w:hAnsi="Calibri"/>
        </w:rPr>
        <w:instrText xml:space="preserve"> ADDIN REFMGR.CITE </w:instrText>
      </w:r>
      <w:r w:rsidR="002D02E9">
        <w:rPr>
          <w:rFonts w:ascii="Calibri" w:hAnsi="Calibri"/>
        </w:rPr>
        <w:fldChar w:fldCharType="begin">
          <w:fldData xml:space="preserve">PFJlZm1hbj48Q2l0ZT48QXV0aG9yPmRlIFZyaWVzPC9BdXRob3I+PFllYXI+MjAxMzwvWWVhcj48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=
</w:fldData>
        </w:fldChar>
      </w:r>
      <w:r w:rsidR="002D02E9">
        <w:rPr>
          <w:rFonts w:ascii="Calibri" w:hAnsi="Calibri"/>
        </w:rPr>
        <w:instrText xml:space="preserve"> ADDIN EN.CITE.DATA </w:instrText>
      </w:r>
      <w:r w:rsidR="002D02E9">
        <w:rPr>
          <w:rFonts w:ascii="Calibri" w:hAnsi="Calibri"/>
        </w:rPr>
      </w:r>
      <w:r w:rsidR="002D02E9">
        <w:rPr>
          <w:rFonts w:ascii="Calibri" w:hAnsi="Calibri"/>
        </w:rPr>
        <w:fldChar w:fldCharType="end"/>
      </w:r>
      <w:r w:rsidR="00703E6F">
        <w:rPr>
          <w:rFonts w:ascii="Calibri" w:hAnsi="Calibri"/>
        </w:rPr>
      </w:r>
      <w:r w:rsidR="00703E6F">
        <w:rPr>
          <w:rFonts w:ascii="Calibri" w:hAnsi="Calibri"/>
        </w:rPr>
        <w:fldChar w:fldCharType="separate"/>
      </w:r>
      <w:r w:rsidR="000E1845" w:rsidRPr="000E1845">
        <w:rPr>
          <w:rFonts w:ascii="Calibri" w:hAnsi="Calibri"/>
          <w:noProof/>
          <w:vertAlign w:val="superscript"/>
        </w:rPr>
        <w:t>25;26</w:t>
      </w:r>
      <w:r w:rsidR="00703E6F">
        <w:rPr>
          <w:rFonts w:ascii="Calibri" w:hAnsi="Calibri"/>
          <w:lang w:val="en-GB"/>
        </w:rPr>
        <w:fldChar w:fldCharType="end"/>
      </w:r>
      <w:r w:rsidR="0009245E" w:rsidRPr="0009245E">
        <w:rPr>
          <w:rFonts w:ascii="Calibri" w:hAnsi="Calibri"/>
          <w:lang w:val="en-GB"/>
        </w:rPr>
        <w:t xml:space="preserve"> </w:t>
      </w:r>
      <w:r w:rsidR="00782291" w:rsidRPr="0009245E">
        <w:rPr>
          <w:rFonts w:ascii="Calibri" w:hAnsi="Calibri"/>
          <w:lang w:val="en-GB"/>
        </w:rPr>
        <w:t xml:space="preserve"> </w:t>
      </w:r>
      <w:r w:rsidR="006221B0">
        <w:rPr>
          <w:rFonts w:ascii="Calibri" w:hAnsi="Calibri"/>
          <w:lang w:val="en-GB"/>
        </w:rPr>
        <w:t>I</w:t>
      </w:r>
      <w:r>
        <w:rPr>
          <w:rFonts w:ascii="Calibri" w:hAnsi="Calibri"/>
          <w:lang w:val="en-GB"/>
        </w:rPr>
        <w:t xml:space="preserve">dentifying women with non-primary CMV who are at </w:t>
      </w:r>
      <w:r w:rsidR="006221B0">
        <w:rPr>
          <w:rFonts w:ascii="Calibri" w:hAnsi="Calibri"/>
          <w:lang w:val="en-GB"/>
        </w:rPr>
        <w:t>h</w:t>
      </w:r>
      <w:r>
        <w:rPr>
          <w:rFonts w:ascii="Calibri" w:hAnsi="Calibri"/>
          <w:lang w:val="en-GB"/>
        </w:rPr>
        <w:t>igh</w:t>
      </w:r>
      <w:r w:rsidR="00AA17A3">
        <w:rPr>
          <w:rFonts w:ascii="Calibri" w:hAnsi="Calibri"/>
          <w:lang w:val="en-GB"/>
        </w:rPr>
        <w:t>est</w:t>
      </w:r>
      <w:r>
        <w:rPr>
          <w:rFonts w:ascii="Calibri" w:hAnsi="Calibri"/>
          <w:lang w:val="en-GB"/>
        </w:rPr>
        <w:t xml:space="preserve"> risk of transmitting infection to the</w:t>
      </w:r>
      <w:r w:rsidR="00AA17A3">
        <w:rPr>
          <w:rFonts w:ascii="Calibri" w:hAnsi="Calibri"/>
          <w:lang w:val="en-GB"/>
        </w:rPr>
        <w:t>ir</w:t>
      </w:r>
      <w:r w:rsidRPr="004B6BEE">
        <w:rPr>
          <w:rFonts w:ascii="Calibri" w:hAnsi="Calibri"/>
        </w:rPr>
        <w:t xml:space="preserve"> fetus</w:t>
      </w:r>
      <w:r w:rsidR="00095808" w:rsidRPr="0009245E">
        <w:rPr>
          <w:rFonts w:ascii="Calibri" w:hAnsi="Calibri"/>
          <w:lang w:val="en-GB"/>
        </w:rPr>
        <w:t xml:space="preserve"> </w:t>
      </w:r>
      <w:r>
        <w:rPr>
          <w:rFonts w:ascii="Calibri" w:hAnsi="Calibri"/>
          <w:lang w:val="en-GB"/>
        </w:rPr>
        <w:t>remains elusive</w:t>
      </w:r>
      <w:r w:rsidR="006221B0">
        <w:rPr>
          <w:rFonts w:ascii="Calibri" w:hAnsi="Calibri"/>
          <w:lang w:val="en-GB"/>
        </w:rPr>
        <w:t xml:space="preserve">. </w:t>
      </w:r>
      <w:r>
        <w:rPr>
          <w:rFonts w:ascii="Calibri" w:hAnsi="Calibri"/>
          <w:lang w:val="en-GB"/>
        </w:rPr>
        <w:t xml:space="preserve"> I</w:t>
      </w:r>
      <w:r w:rsidR="007301C3">
        <w:rPr>
          <w:rFonts w:ascii="Calibri" w:hAnsi="Calibri"/>
          <w:lang w:val="en-GB"/>
        </w:rPr>
        <w:t>t was agreed that i</w:t>
      </w:r>
      <w:r>
        <w:rPr>
          <w:rFonts w:ascii="Calibri" w:hAnsi="Calibri"/>
          <w:lang w:val="en-GB"/>
        </w:rPr>
        <w:t xml:space="preserve">ndividual case discussion and local policy </w:t>
      </w:r>
      <w:r w:rsidR="007301C3">
        <w:rPr>
          <w:rFonts w:ascii="Calibri" w:hAnsi="Calibri"/>
          <w:lang w:val="en-GB"/>
        </w:rPr>
        <w:t>should therefore dictate</w:t>
      </w:r>
      <w:r>
        <w:rPr>
          <w:rFonts w:ascii="Calibri" w:hAnsi="Calibri"/>
          <w:lang w:val="en-GB"/>
        </w:rPr>
        <w:t xml:space="preserve"> practice in this are</w:t>
      </w:r>
      <w:r w:rsidR="006221B0">
        <w:rPr>
          <w:rFonts w:ascii="Calibri" w:hAnsi="Calibri"/>
          <w:lang w:val="en-GB"/>
        </w:rPr>
        <w:t>a</w:t>
      </w:r>
      <w:r w:rsidR="007301C3">
        <w:rPr>
          <w:rFonts w:ascii="Calibri" w:hAnsi="Calibri"/>
          <w:lang w:val="en-GB"/>
        </w:rPr>
        <w:t>.  F</w:t>
      </w:r>
      <w:r w:rsidR="006221B0">
        <w:rPr>
          <w:rFonts w:ascii="Calibri" w:hAnsi="Calibri"/>
          <w:lang w:val="en-GB"/>
        </w:rPr>
        <w:t>urther research is clearly needed</w:t>
      </w:r>
      <w:r w:rsidR="006221B0" w:rsidRPr="0009245E">
        <w:rPr>
          <w:rFonts w:ascii="Calibri" w:hAnsi="Calibri"/>
          <w:lang w:val="en-GB"/>
        </w:rPr>
        <w:t>.</w:t>
      </w:r>
      <w:r w:rsidR="00782291" w:rsidRPr="0009245E">
        <w:rPr>
          <w:rFonts w:ascii="Calibri" w:hAnsi="Calibri"/>
          <w:lang w:val="en-GB"/>
        </w:rPr>
        <w:t xml:space="preserve">  </w:t>
      </w:r>
    </w:p>
    <w:p w14:paraId="131DA0DD" w14:textId="77777777" w:rsidR="000E379F" w:rsidRPr="0009245E" w:rsidRDefault="000E379F" w:rsidP="002D2C80">
      <w:pPr>
        <w:spacing w:after="0" w:line="480" w:lineRule="auto"/>
        <w:ind w:left="1077"/>
        <w:rPr>
          <w:rFonts w:ascii="Calibri" w:hAnsi="Calibri"/>
          <w:lang w:val="en-GB"/>
        </w:rPr>
      </w:pPr>
    </w:p>
    <w:p w14:paraId="5E63725B" w14:textId="77777777" w:rsidR="002549FC" w:rsidRPr="00BB012D" w:rsidRDefault="00EF6C0A" w:rsidP="002D2C80">
      <w:pPr>
        <w:spacing w:line="480" w:lineRule="auto"/>
        <w:rPr>
          <w:rFonts w:ascii="Calibri" w:hAnsi="Calibri"/>
          <w:b/>
          <w:u w:val="single"/>
          <w:lang w:val="en-GB"/>
        </w:rPr>
      </w:pPr>
      <w:r>
        <w:rPr>
          <w:rFonts w:ascii="Calibri" w:hAnsi="Calibri"/>
          <w:b/>
          <w:u w:val="single"/>
          <w:lang w:val="en-GB"/>
        </w:rPr>
        <w:t>Laboratory d</w:t>
      </w:r>
      <w:r w:rsidR="002549FC" w:rsidRPr="00BB012D">
        <w:rPr>
          <w:rFonts w:ascii="Calibri" w:hAnsi="Calibri"/>
          <w:b/>
          <w:u w:val="single"/>
          <w:lang w:val="en-GB"/>
        </w:rPr>
        <w:t>iagnosis</w:t>
      </w:r>
      <w:r w:rsidR="002549FC">
        <w:rPr>
          <w:rFonts w:ascii="Calibri" w:hAnsi="Calibri"/>
          <w:b/>
          <w:u w:val="single"/>
          <w:lang w:val="en-GB"/>
        </w:rPr>
        <w:t xml:space="preserve"> of congenital CMV infection</w:t>
      </w:r>
    </w:p>
    <w:p w14:paraId="2826E926" w14:textId="7F8F171D" w:rsidR="002549FC" w:rsidRPr="00B42916" w:rsidRDefault="002549FC" w:rsidP="002D2C80">
      <w:pPr>
        <w:spacing w:line="480" w:lineRule="auto"/>
        <w:rPr>
          <w:rFonts w:ascii="Calibri" w:hAnsi="Calibri"/>
          <w:lang w:val="en-GB"/>
        </w:rPr>
      </w:pPr>
      <w:r w:rsidRPr="00B42916">
        <w:rPr>
          <w:rFonts w:ascii="Calibri" w:hAnsi="Calibri"/>
          <w:lang w:val="en-GB"/>
        </w:rPr>
        <w:t xml:space="preserve">Testing for cCMV using CMV-PCR in urine </w:t>
      </w:r>
      <w:r w:rsidR="000302AB">
        <w:rPr>
          <w:rFonts w:ascii="Calibri" w:hAnsi="Calibri"/>
          <w:lang w:val="en-GB"/>
        </w:rPr>
        <w:t>is highly reliable;</w:t>
      </w:r>
      <w:r w:rsidR="006937ED">
        <w:rPr>
          <w:rFonts w:ascii="Calibri" w:hAnsi="Calibri"/>
          <w:lang w:val="en-GB"/>
        </w:rPr>
        <w:t xml:space="preserve"> s</w:t>
      </w:r>
      <w:r>
        <w:rPr>
          <w:rFonts w:ascii="Calibri" w:hAnsi="Calibri"/>
          <w:lang w:val="en-GB"/>
        </w:rPr>
        <w:t xml:space="preserve">ensitivity is 100% and specificity </w:t>
      </w:r>
      <w:r w:rsidRPr="00B42916">
        <w:rPr>
          <w:rFonts w:ascii="Calibri" w:hAnsi="Calibri"/>
          <w:lang w:val="en-GB"/>
        </w:rPr>
        <w:t>99%</w:t>
      </w:r>
      <w:r w:rsidR="00190CFF">
        <w:rPr>
          <w:rFonts w:ascii="Calibri" w:hAnsi="Calibri"/>
          <w:lang w:val="en-GB"/>
        </w:rPr>
        <w:t>.</w:t>
      </w:r>
      <w:r w:rsidR="00DD0351">
        <w:rPr>
          <w:rFonts w:ascii="Calibri" w:hAnsi="Calibri"/>
          <w:lang w:val="en-GB"/>
        </w:rPr>
        <w:fldChar w:fldCharType="begin">
          <w:fldData xml:space="preserve">PFJlZm1hbj48Q2l0ZT48QXV0aG9yPmRlIFZyaWVzPC9BdXRob3I+PFllYXI+MjAxMjwvWWVhcj48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mRlIFZyaWVzPC9BdXRob3I+PFllYXI+MjAxMjwvWWVhcj48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DD0351">
        <w:rPr>
          <w:rFonts w:ascii="Calibri" w:hAnsi="Calibri"/>
          <w:lang w:val="en-GB"/>
        </w:rPr>
      </w:r>
      <w:r w:rsidR="00DD0351">
        <w:rPr>
          <w:rFonts w:ascii="Calibri" w:hAnsi="Calibri"/>
          <w:lang w:val="en-GB"/>
        </w:rPr>
        <w:fldChar w:fldCharType="separate"/>
      </w:r>
      <w:r w:rsidR="000E1845" w:rsidRPr="000E1845">
        <w:rPr>
          <w:rFonts w:ascii="Calibri" w:hAnsi="Calibri"/>
          <w:noProof/>
          <w:vertAlign w:val="superscript"/>
          <w:lang w:val="en-GB"/>
        </w:rPr>
        <w:t>27</w:t>
      </w:r>
      <w:r w:rsidR="00DD0351">
        <w:rPr>
          <w:rFonts w:ascii="Calibri" w:hAnsi="Calibri"/>
          <w:lang w:val="en-GB"/>
        </w:rPr>
        <w:fldChar w:fldCharType="end"/>
      </w:r>
      <w:r>
        <w:rPr>
          <w:rFonts w:ascii="Calibri" w:hAnsi="Calibri"/>
          <w:lang w:val="en-GB"/>
        </w:rPr>
        <w:t xml:space="preserve"> </w:t>
      </w:r>
      <w:r w:rsidR="00FC7040">
        <w:rPr>
          <w:rFonts w:ascii="Calibri" w:hAnsi="Calibri"/>
          <w:lang w:val="en-GB"/>
        </w:rPr>
        <w:t xml:space="preserve">One negative </w:t>
      </w:r>
      <w:r w:rsidR="007330D8">
        <w:rPr>
          <w:rFonts w:ascii="Calibri" w:hAnsi="Calibri"/>
          <w:lang w:val="en-GB"/>
        </w:rPr>
        <w:t xml:space="preserve">urine </w:t>
      </w:r>
      <w:r w:rsidR="00FC7040">
        <w:rPr>
          <w:rFonts w:ascii="Calibri" w:hAnsi="Calibri"/>
          <w:lang w:val="en-GB"/>
        </w:rPr>
        <w:t xml:space="preserve">specimen in a neonate is </w:t>
      </w:r>
      <w:r w:rsidR="00AA17A3">
        <w:rPr>
          <w:rFonts w:ascii="Calibri" w:hAnsi="Calibri"/>
          <w:lang w:val="en-GB"/>
        </w:rPr>
        <w:t xml:space="preserve">therefore </w:t>
      </w:r>
      <w:r w:rsidR="00FC7040">
        <w:rPr>
          <w:rFonts w:ascii="Calibri" w:hAnsi="Calibri"/>
          <w:lang w:val="en-GB"/>
        </w:rPr>
        <w:t xml:space="preserve">sufficient to exclude infection and repeat sampling </w:t>
      </w:r>
      <w:r w:rsidR="005F3617">
        <w:rPr>
          <w:rFonts w:ascii="Calibri" w:hAnsi="Calibri"/>
          <w:lang w:val="en-GB"/>
        </w:rPr>
        <w:t>is not necessary</w:t>
      </w:r>
      <w:r w:rsidR="00FC7040">
        <w:rPr>
          <w:rFonts w:ascii="Calibri" w:hAnsi="Calibri"/>
          <w:lang w:val="en-GB"/>
        </w:rPr>
        <w:t xml:space="preserve">.  </w:t>
      </w:r>
      <w:r w:rsidRPr="00B42916">
        <w:rPr>
          <w:rFonts w:ascii="Calibri" w:hAnsi="Calibri"/>
          <w:lang w:val="en-GB"/>
        </w:rPr>
        <w:t xml:space="preserve">After 21 days </w:t>
      </w:r>
      <w:r>
        <w:rPr>
          <w:rFonts w:ascii="Calibri" w:hAnsi="Calibri"/>
          <w:lang w:val="en-GB"/>
        </w:rPr>
        <w:t>a urine</w:t>
      </w:r>
      <w:r w:rsidR="007330D8">
        <w:rPr>
          <w:rFonts w:ascii="Calibri" w:hAnsi="Calibri"/>
          <w:lang w:val="en-GB"/>
        </w:rPr>
        <w:t xml:space="preserve"> positive for CMV could</w:t>
      </w:r>
      <w:r>
        <w:rPr>
          <w:rFonts w:ascii="Calibri" w:hAnsi="Calibri"/>
          <w:lang w:val="en-GB"/>
        </w:rPr>
        <w:t xml:space="preserve"> </w:t>
      </w:r>
      <w:r w:rsidR="00FC7040">
        <w:rPr>
          <w:rFonts w:ascii="Calibri" w:hAnsi="Calibri"/>
          <w:lang w:val="en-GB"/>
        </w:rPr>
        <w:t xml:space="preserve">be </w:t>
      </w:r>
      <w:r w:rsidR="007418AB">
        <w:rPr>
          <w:rFonts w:ascii="Calibri" w:hAnsi="Calibri"/>
          <w:lang w:val="en-GB"/>
        </w:rPr>
        <w:t>due to</w:t>
      </w:r>
      <w:r w:rsidRPr="00B42916">
        <w:rPr>
          <w:rFonts w:ascii="Calibri" w:hAnsi="Calibri"/>
          <w:lang w:val="en-GB"/>
        </w:rPr>
        <w:t xml:space="preserve"> </w:t>
      </w:r>
      <w:r>
        <w:rPr>
          <w:rFonts w:ascii="Calibri" w:hAnsi="Calibri"/>
          <w:lang w:val="en-GB"/>
        </w:rPr>
        <w:t xml:space="preserve">CMV acquired </w:t>
      </w:r>
      <w:r w:rsidRPr="00B42916">
        <w:rPr>
          <w:rFonts w:ascii="Calibri" w:hAnsi="Calibri"/>
          <w:lang w:val="en-GB"/>
        </w:rPr>
        <w:t>postnatal</w:t>
      </w:r>
      <w:r>
        <w:rPr>
          <w:rFonts w:ascii="Calibri" w:hAnsi="Calibri"/>
          <w:lang w:val="en-GB"/>
        </w:rPr>
        <w:t>ly from</w:t>
      </w:r>
      <w:r w:rsidR="007330D8">
        <w:rPr>
          <w:rFonts w:ascii="Calibri" w:hAnsi="Calibri"/>
          <w:lang w:val="en-GB"/>
        </w:rPr>
        <w:t>, for example,</w:t>
      </w:r>
      <w:r>
        <w:rPr>
          <w:rFonts w:ascii="Calibri" w:hAnsi="Calibri"/>
          <w:lang w:val="en-GB"/>
        </w:rPr>
        <w:t xml:space="preserve"> pas</w:t>
      </w:r>
      <w:r w:rsidR="00FC7040">
        <w:rPr>
          <w:rFonts w:ascii="Calibri" w:hAnsi="Calibri"/>
          <w:lang w:val="en-GB"/>
        </w:rPr>
        <w:t>sage through the birth canal or</w:t>
      </w:r>
      <w:r>
        <w:rPr>
          <w:rFonts w:ascii="Calibri" w:hAnsi="Calibri"/>
          <w:lang w:val="en-GB"/>
        </w:rPr>
        <w:t xml:space="preserve"> </w:t>
      </w:r>
      <w:r w:rsidR="000C247C">
        <w:rPr>
          <w:rFonts w:ascii="Calibri" w:hAnsi="Calibri"/>
          <w:lang w:val="en-GB"/>
        </w:rPr>
        <w:t>through</w:t>
      </w:r>
      <w:r w:rsidR="00A178D2">
        <w:rPr>
          <w:rFonts w:ascii="Calibri" w:hAnsi="Calibri"/>
          <w:lang w:val="en-GB"/>
        </w:rPr>
        <w:t xml:space="preserve"> breast milk</w:t>
      </w:r>
      <w:r w:rsidRPr="00B42916">
        <w:rPr>
          <w:rFonts w:ascii="Calibri" w:hAnsi="Calibri"/>
          <w:lang w:val="en-GB"/>
        </w:rPr>
        <w:t xml:space="preserve">. </w:t>
      </w:r>
      <w:r w:rsidR="000C247C">
        <w:rPr>
          <w:rFonts w:ascii="Calibri" w:hAnsi="Calibri"/>
          <w:lang w:val="en-GB"/>
        </w:rPr>
        <w:t xml:space="preserve"> </w:t>
      </w:r>
      <w:r w:rsidRPr="00B42916">
        <w:rPr>
          <w:rFonts w:ascii="Calibri" w:hAnsi="Calibri"/>
          <w:lang w:val="en-GB"/>
        </w:rPr>
        <w:t>As CMV PCR techniq</w:t>
      </w:r>
      <w:r w:rsidR="00FC7040">
        <w:rPr>
          <w:rFonts w:ascii="Calibri" w:hAnsi="Calibri"/>
          <w:lang w:val="en-GB"/>
        </w:rPr>
        <w:t>ues are becoming more sensitive</w:t>
      </w:r>
      <w:r w:rsidRPr="00B42916">
        <w:rPr>
          <w:rFonts w:ascii="Calibri" w:hAnsi="Calibri"/>
          <w:lang w:val="en-GB"/>
        </w:rPr>
        <w:t xml:space="preserve"> </w:t>
      </w:r>
      <w:r w:rsidR="00FC7040">
        <w:rPr>
          <w:rFonts w:ascii="Calibri" w:hAnsi="Calibri"/>
          <w:lang w:val="en-GB"/>
        </w:rPr>
        <w:t xml:space="preserve">earlier </w:t>
      </w:r>
      <w:r w:rsidRPr="00B42916">
        <w:rPr>
          <w:rFonts w:ascii="Calibri" w:hAnsi="Calibri"/>
          <w:lang w:val="en-GB"/>
        </w:rPr>
        <w:t>testing</w:t>
      </w:r>
      <w:r w:rsidR="00FC7040">
        <w:rPr>
          <w:rFonts w:ascii="Calibri" w:hAnsi="Calibri"/>
          <w:lang w:val="en-GB"/>
        </w:rPr>
        <w:t>,</w:t>
      </w:r>
      <w:r w:rsidRPr="00B42916">
        <w:rPr>
          <w:rFonts w:ascii="Calibri" w:hAnsi="Calibri"/>
          <w:lang w:val="en-GB"/>
        </w:rPr>
        <w:t xml:space="preserve"> before the age of 14 days</w:t>
      </w:r>
      <w:r w:rsidR="00FC7040">
        <w:rPr>
          <w:rFonts w:ascii="Calibri" w:hAnsi="Calibri"/>
          <w:lang w:val="en-GB"/>
        </w:rPr>
        <w:t>,</w:t>
      </w:r>
      <w:r w:rsidRPr="00B42916">
        <w:rPr>
          <w:rFonts w:ascii="Calibri" w:hAnsi="Calibri"/>
          <w:lang w:val="en-GB"/>
        </w:rPr>
        <w:t xml:space="preserve"> </w:t>
      </w:r>
      <w:r w:rsidR="00FC7040">
        <w:rPr>
          <w:rFonts w:ascii="Calibri" w:hAnsi="Calibri"/>
          <w:lang w:val="en-GB"/>
        </w:rPr>
        <w:t>is recommended</w:t>
      </w:r>
      <w:r w:rsidR="00190CFF">
        <w:rPr>
          <w:rFonts w:ascii="Calibri" w:hAnsi="Calibri"/>
          <w:lang w:val="en-GB"/>
        </w:rPr>
        <w:t>.</w:t>
      </w:r>
      <w:r w:rsidR="002B4404">
        <w:rPr>
          <w:rFonts w:ascii="Calibri" w:hAnsi="Calibri"/>
          <w:lang w:val="en-GB"/>
        </w:rPr>
        <w:t xml:space="preserve"> </w:t>
      </w:r>
      <w:r w:rsidR="00DD0351">
        <w:rPr>
          <w:rFonts w:ascii="Calibri" w:hAnsi="Calibri"/>
          <w:lang w:val="en-GB"/>
        </w:rPr>
        <w:fldChar w:fldCharType="begin">
          <w:fldData xml:space="preserve">PFJlZm1hbj48Q2l0ZT48QXV0aG9yPmRlIFZyaWVzPC9BdXRob3I+PFllYXI+MjAxMjwvWWVhcj48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mRlIFZyaWVzPC9BdXRob3I+PFllYXI+MjAxMjwvWWVhcj48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DD0351">
        <w:rPr>
          <w:rFonts w:ascii="Calibri" w:hAnsi="Calibri"/>
          <w:lang w:val="en-GB"/>
        </w:rPr>
      </w:r>
      <w:r w:rsidR="00DD0351">
        <w:rPr>
          <w:rFonts w:ascii="Calibri" w:hAnsi="Calibri"/>
          <w:lang w:val="en-GB"/>
        </w:rPr>
        <w:fldChar w:fldCharType="separate"/>
      </w:r>
      <w:r w:rsidR="000E1845" w:rsidRPr="000E1845">
        <w:rPr>
          <w:rFonts w:ascii="Calibri" w:hAnsi="Calibri"/>
          <w:noProof/>
          <w:vertAlign w:val="superscript"/>
          <w:lang w:val="en-GB"/>
        </w:rPr>
        <w:t>27</w:t>
      </w:r>
      <w:r w:rsidR="00DD0351">
        <w:rPr>
          <w:rFonts w:ascii="Calibri" w:hAnsi="Calibri"/>
          <w:lang w:val="en-GB"/>
        </w:rPr>
        <w:fldChar w:fldCharType="end"/>
      </w:r>
    </w:p>
    <w:p w14:paraId="77CB1358" w14:textId="2F1080CD" w:rsidR="002549FC" w:rsidRDefault="007330D8" w:rsidP="002D2C80">
      <w:pPr>
        <w:spacing w:line="480" w:lineRule="auto"/>
        <w:rPr>
          <w:rFonts w:ascii="Calibri" w:hAnsi="Calibri"/>
          <w:lang w:val="en-GB"/>
        </w:rPr>
      </w:pPr>
      <w:r>
        <w:rPr>
          <w:rFonts w:ascii="Calibri" w:hAnsi="Calibri"/>
          <w:lang w:val="en-GB"/>
        </w:rPr>
        <w:t>CMV PCR testing of</w:t>
      </w:r>
      <w:r w:rsidR="002549FC" w:rsidRPr="00B42916">
        <w:rPr>
          <w:rFonts w:ascii="Calibri" w:hAnsi="Calibri"/>
          <w:lang w:val="en-GB"/>
        </w:rPr>
        <w:t xml:space="preserve"> sal</w:t>
      </w:r>
      <w:r w:rsidR="00A178D2">
        <w:rPr>
          <w:rFonts w:ascii="Calibri" w:hAnsi="Calibri"/>
          <w:lang w:val="en-GB"/>
        </w:rPr>
        <w:t xml:space="preserve">iva </w:t>
      </w:r>
      <w:r>
        <w:rPr>
          <w:rFonts w:ascii="Calibri" w:hAnsi="Calibri"/>
          <w:lang w:val="en-GB"/>
        </w:rPr>
        <w:t>is</w:t>
      </w:r>
      <w:r w:rsidR="00A178D2">
        <w:rPr>
          <w:rFonts w:ascii="Calibri" w:hAnsi="Calibri"/>
          <w:lang w:val="en-GB"/>
        </w:rPr>
        <w:t xml:space="preserve"> an </w:t>
      </w:r>
      <w:r w:rsidR="00404877">
        <w:rPr>
          <w:rFonts w:ascii="Calibri" w:hAnsi="Calibri"/>
          <w:lang w:val="en-GB"/>
        </w:rPr>
        <w:t>alternative and is easy to perform</w:t>
      </w:r>
      <w:r w:rsidR="00DD0351" w:rsidRPr="00B42916">
        <w:rPr>
          <w:rFonts w:ascii="Calibri" w:hAnsi="Calibri"/>
          <w:lang w:val="en-GB"/>
        </w:rPr>
        <w:fldChar w:fldCharType="begin">
          <w:fldData xml:space="preserve">PEVuZE5vdGU+PENpdGU+PEF1dGhvcj5Cb3BwYW5hPC9BdXRob3I+PFllYXI+MjAxMTwvWWVhcj48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xMS04PC9wYWdlcz48dm9sdW1l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0MzMtNjwvcGFnZXM+PHZv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yMjgtMzA8L3BhZ2VzPjx2b2x1bWU+MzY8L3ZvbHVtZT48bnVtYmVyPjM8L251bWJl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MTQxNS04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</w:fldData>
        </w:fldChar>
      </w:r>
      <w:r w:rsidR="002549FC">
        <w:rPr>
          <w:rFonts w:ascii="Calibri" w:hAnsi="Calibri"/>
          <w:lang w:val="en-GB"/>
        </w:rPr>
        <w:instrText xml:space="preserve"> ADDIN EN.CITE </w:instrText>
      </w:r>
      <w:r w:rsidR="00DD0351">
        <w:rPr>
          <w:rFonts w:ascii="Calibri" w:hAnsi="Calibri"/>
          <w:lang w:val="en-GB"/>
        </w:rPr>
        <w:fldChar w:fldCharType="begin">
          <w:fldData xml:space="preserve">PEVuZE5vdGU+PENpdGU+PEF1dGhvcj5Cb3BwYW5hPC9BdXRob3I+PFllYXI+MjAxMTwvWWVhcj48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jExMS04PC9wYWdlcz48dm9sdW1l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</w:fldData>
        </w:fldChar>
      </w:r>
      <w:r w:rsidR="002549FC">
        <w:rPr>
          <w:rFonts w:ascii="Calibri" w:hAnsi="Calibri"/>
          <w:lang w:val="en-GB"/>
        </w:rPr>
        <w:instrText xml:space="preserve"> ADDIN EN.CITE.DATA </w:instrText>
      </w:r>
      <w:r w:rsidR="00DD0351">
        <w:rPr>
          <w:rFonts w:ascii="Calibri" w:hAnsi="Calibri"/>
          <w:lang w:val="en-GB"/>
        </w:rPr>
      </w:r>
      <w:r w:rsidR="00DD0351">
        <w:rPr>
          <w:rFonts w:ascii="Calibri" w:hAnsi="Calibri"/>
          <w:lang w:val="en-GB"/>
        </w:rPr>
        <w:fldChar w:fldCharType="end"/>
      </w:r>
      <w:r w:rsidR="00DD0351" w:rsidRPr="00B42916">
        <w:rPr>
          <w:rFonts w:ascii="Calibri" w:hAnsi="Calibri"/>
          <w:lang w:val="en-GB"/>
        </w:rPr>
      </w:r>
      <w:r w:rsidR="00DD0351" w:rsidRPr="00B42916">
        <w:rPr>
          <w:rFonts w:ascii="Calibri" w:hAnsi="Calibri"/>
          <w:lang w:val="en-GB"/>
        </w:rPr>
        <w:fldChar w:fldCharType="end"/>
      </w:r>
      <w:r>
        <w:rPr>
          <w:rFonts w:ascii="Calibri" w:hAnsi="Calibri"/>
          <w:lang w:val="en-GB"/>
        </w:rPr>
        <w:t xml:space="preserve">.  Samples should be taken </w:t>
      </w:r>
      <w:r w:rsidR="000302AB">
        <w:rPr>
          <w:rFonts w:ascii="Calibri" w:hAnsi="Calibri"/>
          <w:lang w:val="en-GB"/>
        </w:rPr>
        <w:t xml:space="preserve">immediately </w:t>
      </w:r>
      <w:r w:rsidR="00404877">
        <w:rPr>
          <w:rFonts w:ascii="Calibri" w:hAnsi="Calibri"/>
          <w:lang w:val="en-GB"/>
        </w:rPr>
        <w:t xml:space="preserve">before </w:t>
      </w:r>
      <w:r>
        <w:rPr>
          <w:rFonts w:ascii="Calibri" w:hAnsi="Calibri"/>
          <w:lang w:val="en-GB"/>
        </w:rPr>
        <w:t>feed</w:t>
      </w:r>
      <w:r w:rsidR="007E183D">
        <w:rPr>
          <w:rFonts w:ascii="Calibri" w:hAnsi="Calibri"/>
          <w:lang w:val="en-GB"/>
        </w:rPr>
        <w:t>ing</w:t>
      </w:r>
      <w:r>
        <w:rPr>
          <w:rFonts w:ascii="Calibri" w:hAnsi="Calibri"/>
          <w:lang w:val="en-GB"/>
        </w:rPr>
        <w:t xml:space="preserve"> in breastfed newborns, and confirmed with urine</w:t>
      </w:r>
      <w:r w:rsidR="007E183D">
        <w:rPr>
          <w:rFonts w:ascii="Calibri" w:hAnsi="Calibri"/>
          <w:lang w:val="en-GB"/>
        </w:rPr>
        <w:t>,</w:t>
      </w:r>
      <w:r>
        <w:rPr>
          <w:rFonts w:ascii="Calibri" w:hAnsi="Calibri"/>
          <w:lang w:val="en-GB"/>
        </w:rPr>
        <w:t xml:space="preserve"> as </w:t>
      </w:r>
      <w:r w:rsidR="002549FC" w:rsidRPr="00B42916">
        <w:rPr>
          <w:rFonts w:ascii="Calibri" w:hAnsi="Calibri"/>
          <w:lang w:val="en-GB"/>
        </w:rPr>
        <w:t xml:space="preserve">false positive results </w:t>
      </w:r>
      <w:r>
        <w:rPr>
          <w:rFonts w:ascii="Calibri" w:hAnsi="Calibri"/>
          <w:lang w:val="en-GB"/>
        </w:rPr>
        <w:t>have been reported</w:t>
      </w:r>
      <w:r w:rsidR="00370A99">
        <w:rPr>
          <w:rFonts w:ascii="Calibri" w:hAnsi="Calibri"/>
          <w:lang w:val="en-GB"/>
        </w:rPr>
        <w:t>.</w:t>
      </w:r>
      <w:r w:rsidR="000E1845">
        <w:rPr>
          <w:rFonts w:ascii="Calibri" w:hAnsi="Calibri"/>
          <w:lang w:val="en-GB"/>
        </w:rPr>
        <w:fldChar w:fldCharType="begin">
          <w:fldData xml:space="preserve">PFJlZm1hbj48Q2l0ZT48QXV0aG9yPkJvcHBhbmE8L0F1dGhvcj48WWVhcj4yMDExPC9ZZWFyPjxS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JvcHBhbmE8L0F1dGhvcj48WWVhcj4yMDExPC9ZZWFyPjxS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0E1845">
        <w:rPr>
          <w:rFonts w:ascii="Calibri" w:hAnsi="Calibri"/>
          <w:lang w:val="en-GB"/>
        </w:rPr>
      </w:r>
      <w:r w:rsidR="000E1845">
        <w:rPr>
          <w:rFonts w:ascii="Calibri" w:hAnsi="Calibri"/>
          <w:lang w:val="en-GB"/>
        </w:rPr>
        <w:fldChar w:fldCharType="separate"/>
      </w:r>
      <w:r w:rsidR="000E1845" w:rsidRPr="000E1845">
        <w:rPr>
          <w:rFonts w:ascii="Calibri" w:hAnsi="Calibri"/>
          <w:noProof/>
          <w:vertAlign w:val="superscript"/>
          <w:lang w:val="en-GB"/>
        </w:rPr>
        <w:t>28-31</w:t>
      </w:r>
      <w:r w:rsidR="000E1845">
        <w:rPr>
          <w:rFonts w:ascii="Calibri" w:hAnsi="Calibri"/>
          <w:lang w:val="en-GB"/>
        </w:rPr>
        <w:fldChar w:fldCharType="end"/>
      </w:r>
      <w:r w:rsidR="00190CFF">
        <w:rPr>
          <w:rFonts w:ascii="Calibri" w:hAnsi="Calibri"/>
        </w:rPr>
        <w:t xml:space="preserve"> </w:t>
      </w:r>
      <w:r w:rsidR="002549FC" w:rsidRPr="004B6BEE">
        <w:rPr>
          <w:rFonts w:ascii="Calibri" w:hAnsi="Calibri"/>
        </w:rPr>
        <w:t xml:space="preserve"> </w:t>
      </w:r>
      <w:r w:rsidR="00DB76E9" w:rsidRPr="004B6BEE">
        <w:rPr>
          <w:rFonts w:ascii="Calibri" w:hAnsi="Calibri"/>
        </w:rPr>
        <w:t xml:space="preserve"> </w:t>
      </w:r>
    </w:p>
    <w:p w14:paraId="44B20E2E" w14:textId="4DC19B7F" w:rsidR="002549FC" w:rsidRPr="00B42916" w:rsidRDefault="002549FC" w:rsidP="002D2C80">
      <w:pPr>
        <w:spacing w:line="480" w:lineRule="auto"/>
        <w:rPr>
          <w:rFonts w:ascii="Calibri" w:hAnsi="Calibri"/>
          <w:lang w:val="en-GB"/>
        </w:rPr>
      </w:pPr>
      <w:r>
        <w:rPr>
          <w:rFonts w:ascii="Calibri" w:hAnsi="Calibri"/>
          <w:lang w:val="en-GB"/>
        </w:rPr>
        <w:t xml:space="preserve">PCR assay of </w:t>
      </w:r>
      <w:r w:rsidR="00FC7C3C">
        <w:rPr>
          <w:rFonts w:ascii="Calibri" w:hAnsi="Calibri"/>
          <w:lang w:val="en-GB"/>
        </w:rPr>
        <w:t xml:space="preserve">neonatal </w:t>
      </w:r>
      <w:r w:rsidR="008B1D8D">
        <w:rPr>
          <w:rFonts w:ascii="Calibri" w:hAnsi="Calibri"/>
          <w:lang w:val="en-GB"/>
        </w:rPr>
        <w:t>DBS</w:t>
      </w:r>
      <w:r w:rsidR="002E0A12">
        <w:rPr>
          <w:rFonts w:ascii="Calibri" w:hAnsi="Calibri"/>
          <w:lang w:val="en-GB"/>
        </w:rPr>
        <w:t xml:space="preserve"> </w:t>
      </w:r>
      <w:r>
        <w:rPr>
          <w:rFonts w:ascii="Calibri" w:hAnsi="Calibri"/>
          <w:lang w:val="en-GB"/>
        </w:rPr>
        <w:t xml:space="preserve">can be performed </w:t>
      </w:r>
      <w:r w:rsidR="005E7AC0">
        <w:rPr>
          <w:rFonts w:ascii="Calibri" w:hAnsi="Calibri"/>
          <w:lang w:val="en-GB"/>
        </w:rPr>
        <w:t>retrospectively</w:t>
      </w:r>
      <w:r w:rsidR="00FC7C3C">
        <w:rPr>
          <w:rFonts w:ascii="Calibri" w:hAnsi="Calibri"/>
          <w:lang w:val="en-GB"/>
        </w:rPr>
        <w:t xml:space="preserve"> </w:t>
      </w:r>
      <w:r>
        <w:rPr>
          <w:rFonts w:ascii="Calibri" w:hAnsi="Calibri"/>
          <w:lang w:val="en-GB"/>
        </w:rPr>
        <w:t xml:space="preserve">in an attempt to diagnose </w:t>
      </w:r>
      <w:r w:rsidRPr="00FC10EB">
        <w:rPr>
          <w:rFonts w:ascii="Calibri" w:hAnsi="Calibri"/>
          <w:lang w:val="en-GB"/>
        </w:rPr>
        <w:t>c</w:t>
      </w:r>
      <w:r>
        <w:rPr>
          <w:rFonts w:ascii="Calibri" w:hAnsi="Calibri"/>
          <w:lang w:val="en-GB"/>
        </w:rPr>
        <w:t>CMV after the first 21 d</w:t>
      </w:r>
      <w:r w:rsidR="000C247C">
        <w:rPr>
          <w:rFonts w:ascii="Calibri" w:hAnsi="Calibri"/>
          <w:lang w:val="en-GB"/>
        </w:rPr>
        <w:t xml:space="preserve">ays of life. Sensitivity </w:t>
      </w:r>
      <w:r>
        <w:rPr>
          <w:rFonts w:ascii="Calibri" w:hAnsi="Calibri"/>
          <w:lang w:val="en-GB"/>
        </w:rPr>
        <w:t xml:space="preserve">is </w:t>
      </w:r>
      <w:r w:rsidR="008F5764">
        <w:rPr>
          <w:rFonts w:ascii="Calibri" w:hAnsi="Calibri"/>
          <w:lang w:val="en-GB"/>
        </w:rPr>
        <w:t>around</w:t>
      </w:r>
      <w:r>
        <w:rPr>
          <w:rFonts w:ascii="Calibri" w:hAnsi="Calibri"/>
          <w:lang w:val="en-GB"/>
        </w:rPr>
        <w:t xml:space="preserve"> 84%</w:t>
      </w:r>
      <w:r w:rsidR="002C2023">
        <w:rPr>
          <w:rFonts w:ascii="Calibri" w:hAnsi="Calibri"/>
          <w:lang w:val="en-GB"/>
        </w:rPr>
        <w:t xml:space="preserve"> </w:t>
      </w:r>
      <w:r w:rsidR="005E7AC0">
        <w:rPr>
          <w:rFonts w:ascii="Calibri" w:hAnsi="Calibri"/>
          <w:lang w:val="en-GB"/>
        </w:rPr>
        <w:t xml:space="preserve">in meta-analysis </w:t>
      </w:r>
      <w:r w:rsidR="00FC7040">
        <w:rPr>
          <w:rFonts w:ascii="Calibri" w:hAnsi="Calibri"/>
          <w:lang w:val="en-GB"/>
        </w:rPr>
        <w:t xml:space="preserve">but </w:t>
      </w:r>
      <w:r w:rsidR="005E7AC0">
        <w:rPr>
          <w:rFonts w:ascii="Calibri" w:hAnsi="Calibri"/>
          <w:lang w:val="en-GB"/>
        </w:rPr>
        <w:t>is</w:t>
      </w:r>
      <w:r w:rsidR="00FC7040">
        <w:rPr>
          <w:rFonts w:ascii="Calibri" w:hAnsi="Calibri"/>
          <w:lang w:val="en-GB"/>
        </w:rPr>
        <w:t xml:space="preserve"> highly </w:t>
      </w:r>
      <w:r w:rsidR="005E7AC0">
        <w:rPr>
          <w:rFonts w:ascii="Calibri" w:hAnsi="Calibri"/>
          <w:lang w:val="en-GB"/>
        </w:rPr>
        <w:t xml:space="preserve">variable </w:t>
      </w:r>
      <w:r w:rsidR="00FC7040">
        <w:rPr>
          <w:rFonts w:ascii="Calibri" w:hAnsi="Calibri"/>
          <w:lang w:val="en-GB"/>
        </w:rPr>
        <w:t>depend</w:t>
      </w:r>
      <w:r w:rsidR="005E7AC0">
        <w:rPr>
          <w:rFonts w:ascii="Calibri" w:hAnsi="Calibri"/>
          <w:lang w:val="en-GB"/>
        </w:rPr>
        <w:t>ing</w:t>
      </w:r>
      <w:r w:rsidR="00FC7040">
        <w:rPr>
          <w:rFonts w:ascii="Calibri" w:hAnsi="Calibri"/>
          <w:lang w:val="en-GB"/>
        </w:rPr>
        <w:t xml:space="preserve"> on the laboratory techniques used and the population being tested; </w:t>
      </w:r>
      <w:r>
        <w:rPr>
          <w:rFonts w:ascii="Calibri" w:hAnsi="Calibri"/>
          <w:lang w:val="en-GB"/>
        </w:rPr>
        <w:t xml:space="preserve">a negative </w:t>
      </w:r>
      <w:r w:rsidR="00C74402">
        <w:rPr>
          <w:rFonts w:ascii="Calibri" w:hAnsi="Calibri"/>
          <w:lang w:val="en-GB"/>
        </w:rPr>
        <w:t xml:space="preserve">DBS </w:t>
      </w:r>
      <w:r>
        <w:rPr>
          <w:rFonts w:ascii="Calibri" w:hAnsi="Calibri"/>
          <w:lang w:val="en-GB"/>
        </w:rPr>
        <w:t>PCR can</w:t>
      </w:r>
      <w:r w:rsidR="000C247C">
        <w:rPr>
          <w:rFonts w:ascii="Calibri" w:hAnsi="Calibri"/>
          <w:lang w:val="en-GB"/>
        </w:rPr>
        <w:t>not</w:t>
      </w:r>
      <w:r w:rsidR="005E7AC0">
        <w:rPr>
          <w:rFonts w:ascii="Calibri" w:hAnsi="Calibri"/>
          <w:lang w:val="en-GB"/>
        </w:rPr>
        <w:t xml:space="preserve"> therefore </w:t>
      </w:r>
      <w:r w:rsidR="00C74402">
        <w:rPr>
          <w:rFonts w:ascii="Calibri" w:hAnsi="Calibri"/>
          <w:lang w:val="en-GB"/>
        </w:rPr>
        <w:t>be used to d</w:t>
      </w:r>
      <w:r>
        <w:rPr>
          <w:rFonts w:ascii="Calibri" w:hAnsi="Calibri"/>
          <w:lang w:val="en-GB"/>
        </w:rPr>
        <w:t>efinit</w:t>
      </w:r>
      <w:r w:rsidR="000C247C">
        <w:rPr>
          <w:rFonts w:ascii="Calibri" w:hAnsi="Calibri"/>
          <w:lang w:val="en-GB"/>
        </w:rPr>
        <w:t>iv</w:t>
      </w:r>
      <w:r>
        <w:rPr>
          <w:rFonts w:ascii="Calibri" w:hAnsi="Calibri"/>
          <w:lang w:val="en-GB"/>
        </w:rPr>
        <w:t xml:space="preserve">ely exclude </w:t>
      </w:r>
      <w:r w:rsidR="000C247C">
        <w:rPr>
          <w:rFonts w:ascii="Calibri" w:hAnsi="Calibri"/>
          <w:lang w:val="en-GB"/>
        </w:rPr>
        <w:t xml:space="preserve">a </w:t>
      </w:r>
      <w:r>
        <w:rPr>
          <w:rFonts w:ascii="Calibri" w:hAnsi="Calibri"/>
          <w:lang w:val="en-GB"/>
        </w:rPr>
        <w:t>diagnosis of cCMV</w:t>
      </w:r>
      <w:r w:rsidR="00190CFF">
        <w:rPr>
          <w:rFonts w:ascii="Calibri" w:hAnsi="Calibri"/>
          <w:lang w:val="en-GB"/>
        </w:rPr>
        <w:t>.</w:t>
      </w:r>
      <w:r w:rsidR="00DD0351">
        <w:rPr>
          <w:rFonts w:ascii="Calibri" w:hAnsi="Calibri"/>
          <w:lang w:val="en-GB"/>
        </w:rPr>
        <w:fldChar w:fldCharType="begin">
          <w:fldData xml:space="preserve">PFJlZm1hbj48Q2l0ZT48QXV0aG9yPldhbmc8L0F1dGhvcj48WWVhcj4yMDE1PC9ZZWFyPjxSZWNO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ldhbmc8L0F1dGhvcj48WWVhcj4yMDE1PC9ZZWFyPjxSZWNO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sidR="00DD0351">
        <w:rPr>
          <w:rFonts w:ascii="Calibri" w:hAnsi="Calibri"/>
          <w:lang w:val="en-GB"/>
        </w:rPr>
      </w:r>
      <w:r w:rsidR="00DD0351">
        <w:rPr>
          <w:rFonts w:ascii="Calibri" w:hAnsi="Calibri"/>
          <w:lang w:val="en-GB"/>
        </w:rPr>
        <w:fldChar w:fldCharType="separate"/>
      </w:r>
      <w:r w:rsidR="000E1845" w:rsidRPr="000E1845">
        <w:rPr>
          <w:rFonts w:ascii="Calibri" w:hAnsi="Calibri"/>
          <w:noProof/>
          <w:vertAlign w:val="superscript"/>
          <w:lang w:val="en-GB"/>
        </w:rPr>
        <w:t>32</w:t>
      </w:r>
      <w:r w:rsidR="00DD0351">
        <w:rPr>
          <w:rFonts w:ascii="Calibri" w:hAnsi="Calibri"/>
          <w:lang w:val="en-GB"/>
        </w:rPr>
        <w:fldChar w:fldCharType="end"/>
      </w:r>
      <w:r w:rsidR="006937ED">
        <w:rPr>
          <w:rFonts w:ascii="Calibri" w:hAnsi="Calibri"/>
          <w:lang w:val="en-GB"/>
        </w:rPr>
        <w:t xml:space="preserve"> </w:t>
      </w:r>
      <w:r>
        <w:rPr>
          <w:rFonts w:ascii="Calibri" w:hAnsi="Calibri"/>
          <w:lang w:val="en-GB"/>
        </w:rPr>
        <w:t xml:space="preserve"> </w:t>
      </w:r>
    </w:p>
    <w:p w14:paraId="7DD6D43F" w14:textId="1B1167B4" w:rsidR="006462F7" w:rsidRDefault="00DB52B6" w:rsidP="002D2C80">
      <w:pPr>
        <w:spacing w:line="480" w:lineRule="auto"/>
        <w:rPr>
          <w:b/>
          <w:i/>
        </w:rPr>
      </w:pPr>
      <w:r w:rsidRPr="002770C3">
        <w:rPr>
          <w:b/>
          <w:i/>
        </w:rPr>
        <w:lastRenderedPageBreak/>
        <w:t>Full c</w:t>
      </w:r>
      <w:r w:rsidR="00B01C1F" w:rsidRPr="002770C3">
        <w:rPr>
          <w:b/>
          <w:i/>
        </w:rPr>
        <w:t xml:space="preserve">onsensus </w:t>
      </w:r>
      <w:r w:rsidR="00B01C1F">
        <w:rPr>
          <w:b/>
          <w:i/>
        </w:rPr>
        <w:t xml:space="preserve">within this expert group was </w:t>
      </w:r>
      <w:r w:rsidR="006462F7" w:rsidRPr="009E1470">
        <w:rPr>
          <w:b/>
          <w:i/>
        </w:rPr>
        <w:t>that</w:t>
      </w:r>
      <w:r w:rsidR="0020277D">
        <w:rPr>
          <w:b/>
          <w:i/>
        </w:rPr>
        <w:t>:-</w:t>
      </w:r>
      <w:r w:rsidR="006462F7">
        <w:rPr>
          <w:b/>
          <w:i/>
        </w:rPr>
        <w:t xml:space="preserve"> </w:t>
      </w:r>
    </w:p>
    <w:p w14:paraId="3599776A" w14:textId="3F2817BD" w:rsidR="006462F7" w:rsidRDefault="002549FC" w:rsidP="002D2C80">
      <w:pPr>
        <w:spacing w:line="480" w:lineRule="auto"/>
        <w:ind w:firstLine="720"/>
        <w:rPr>
          <w:rFonts w:ascii="Calibri" w:hAnsi="Calibri"/>
          <w:lang w:val="en-GB"/>
        </w:rPr>
      </w:pPr>
      <w:r w:rsidRPr="00B42916">
        <w:rPr>
          <w:rFonts w:ascii="Calibri" w:hAnsi="Calibri"/>
          <w:lang w:val="en-GB"/>
        </w:rPr>
        <w:t xml:space="preserve">1) Testing for cCMV should </w:t>
      </w:r>
      <w:proofErr w:type="gramStart"/>
      <w:r w:rsidRPr="00B42916">
        <w:rPr>
          <w:rFonts w:ascii="Calibri" w:hAnsi="Calibri"/>
          <w:lang w:val="en-GB"/>
        </w:rPr>
        <w:t>be</w:t>
      </w:r>
      <w:proofErr w:type="gramEnd"/>
      <w:r w:rsidRPr="00B42916">
        <w:rPr>
          <w:rFonts w:ascii="Calibri" w:hAnsi="Calibri"/>
          <w:lang w:val="en-GB"/>
        </w:rPr>
        <w:t xml:space="preserve"> </w:t>
      </w:r>
      <w:r w:rsidR="00C74402">
        <w:rPr>
          <w:rFonts w:ascii="Calibri" w:hAnsi="Calibri"/>
          <w:lang w:val="en-GB"/>
        </w:rPr>
        <w:t>perform</w:t>
      </w:r>
      <w:r w:rsidR="002C2023">
        <w:rPr>
          <w:rFonts w:ascii="Calibri" w:hAnsi="Calibri"/>
          <w:lang w:val="en-GB"/>
        </w:rPr>
        <w:t>ed</w:t>
      </w:r>
      <w:r w:rsidRPr="00B42916">
        <w:rPr>
          <w:rFonts w:ascii="Calibri" w:hAnsi="Calibri"/>
          <w:lang w:val="en-GB"/>
        </w:rPr>
        <w:t xml:space="preserve"> using </w:t>
      </w:r>
      <w:r w:rsidR="005812C8">
        <w:rPr>
          <w:rFonts w:ascii="Calibri" w:hAnsi="Calibri"/>
          <w:lang w:val="en-GB"/>
        </w:rPr>
        <w:t xml:space="preserve">a single </w:t>
      </w:r>
      <w:r w:rsidRPr="00B42916">
        <w:rPr>
          <w:rFonts w:ascii="Calibri" w:hAnsi="Calibri"/>
          <w:lang w:val="en-GB"/>
        </w:rPr>
        <w:t>CMV</w:t>
      </w:r>
      <w:r>
        <w:rPr>
          <w:rFonts w:ascii="Calibri" w:hAnsi="Calibri"/>
          <w:lang w:val="en-GB"/>
        </w:rPr>
        <w:t xml:space="preserve"> PCR </w:t>
      </w:r>
      <w:r w:rsidR="002C2023">
        <w:rPr>
          <w:rFonts w:ascii="Calibri" w:hAnsi="Calibri"/>
          <w:lang w:val="en-GB"/>
        </w:rPr>
        <w:t xml:space="preserve">of </w:t>
      </w:r>
      <w:r w:rsidR="000C247C">
        <w:rPr>
          <w:rFonts w:ascii="Calibri" w:hAnsi="Calibri"/>
          <w:lang w:val="en-GB"/>
        </w:rPr>
        <w:t>urine</w:t>
      </w:r>
      <w:r w:rsidR="00DF2AB8">
        <w:rPr>
          <w:rFonts w:ascii="Calibri" w:hAnsi="Calibri"/>
          <w:lang w:val="en-GB"/>
        </w:rPr>
        <w:t xml:space="preserve"> obtained </w:t>
      </w:r>
      <w:r>
        <w:rPr>
          <w:rFonts w:ascii="Calibri" w:hAnsi="Calibri"/>
          <w:lang w:val="en-GB"/>
        </w:rPr>
        <w:t xml:space="preserve">within 21 days </w:t>
      </w:r>
      <w:r w:rsidR="00C121FB">
        <w:rPr>
          <w:rFonts w:ascii="Calibri" w:hAnsi="Calibri"/>
          <w:lang w:val="en-GB"/>
        </w:rPr>
        <w:t>of</w:t>
      </w:r>
      <w:r>
        <w:rPr>
          <w:rFonts w:ascii="Calibri" w:hAnsi="Calibri"/>
          <w:lang w:val="en-GB"/>
        </w:rPr>
        <w:t xml:space="preserve"> </w:t>
      </w:r>
      <w:r w:rsidR="00A96843">
        <w:rPr>
          <w:rFonts w:ascii="Calibri" w:hAnsi="Calibri"/>
          <w:lang w:val="en-GB"/>
        </w:rPr>
        <w:t xml:space="preserve">birth </w:t>
      </w:r>
      <w:r w:rsidR="00DF2AB8">
        <w:rPr>
          <w:rFonts w:ascii="Calibri" w:hAnsi="Calibri"/>
          <w:lang w:val="en-GB"/>
        </w:rPr>
        <w:t xml:space="preserve">but </w:t>
      </w:r>
      <w:r w:rsidR="006657B8">
        <w:rPr>
          <w:rFonts w:ascii="Calibri" w:hAnsi="Calibri"/>
          <w:lang w:val="en-GB"/>
        </w:rPr>
        <w:t>ideally</w:t>
      </w:r>
      <w:r w:rsidRPr="00B42916">
        <w:rPr>
          <w:rFonts w:ascii="Calibri" w:hAnsi="Calibri"/>
          <w:lang w:val="en-GB"/>
        </w:rPr>
        <w:t xml:space="preserve"> within 14 days </w:t>
      </w:r>
      <w:r w:rsidR="00C121FB">
        <w:rPr>
          <w:rFonts w:ascii="Calibri" w:hAnsi="Calibri"/>
          <w:lang w:val="en-GB"/>
        </w:rPr>
        <w:t>of</w:t>
      </w:r>
      <w:r w:rsidRPr="00B42916">
        <w:rPr>
          <w:rFonts w:ascii="Calibri" w:hAnsi="Calibri"/>
          <w:lang w:val="en-GB"/>
        </w:rPr>
        <w:t xml:space="preserve"> birth</w:t>
      </w:r>
      <w:r>
        <w:rPr>
          <w:rFonts w:ascii="Calibri" w:hAnsi="Calibri"/>
          <w:lang w:val="en-GB"/>
        </w:rPr>
        <w:t xml:space="preserve"> (</w:t>
      </w:r>
      <w:r w:rsidR="005F3617">
        <w:rPr>
          <w:rFonts w:ascii="Calibri" w:hAnsi="Calibri"/>
          <w:lang w:val="en-GB"/>
        </w:rPr>
        <w:t>Quality B, Strength 1</w:t>
      </w:r>
      <w:r>
        <w:rPr>
          <w:rFonts w:ascii="Calibri" w:hAnsi="Calibri"/>
          <w:lang w:val="en-GB"/>
        </w:rPr>
        <w:t xml:space="preserve">). </w:t>
      </w:r>
    </w:p>
    <w:p w14:paraId="5B86E12B" w14:textId="1C861584" w:rsidR="006462F7" w:rsidRDefault="002549FC" w:rsidP="002D2C80">
      <w:pPr>
        <w:spacing w:line="480" w:lineRule="auto"/>
        <w:ind w:firstLine="720"/>
        <w:rPr>
          <w:rFonts w:ascii="Calibri" w:hAnsi="Calibri"/>
          <w:lang w:val="en-GB"/>
        </w:rPr>
      </w:pPr>
      <w:r w:rsidRPr="00B42916">
        <w:rPr>
          <w:rFonts w:ascii="Calibri" w:hAnsi="Calibri"/>
          <w:lang w:val="en-GB"/>
        </w:rPr>
        <w:t xml:space="preserve">2) Saliva PCR </w:t>
      </w:r>
      <w:r w:rsidR="00E962E0">
        <w:rPr>
          <w:rFonts w:ascii="Calibri" w:hAnsi="Calibri"/>
          <w:lang w:val="en-GB"/>
        </w:rPr>
        <w:t xml:space="preserve">testing </w:t>
      </w:r>
      <w:r w:rsidRPr="00B42916">
        <w:rPr>
          <w:rFonts w:ascii="Calibri" w:hAnsi="Calibri"/>
          <w:lang w:val="en-GB"/>
        </w:rPr>
        <w:t xml:space="preserve">can be an alternative but </w:t>
      </w:r>
      <w:r w:rsidR="00E962E0">
        <w:rPr>
          <w:rFonts w:ascii="Calibri" w:hAnsi="Calibri"/>
          <w:lang w:val="en-GB"/>
        </w:rPr>
        <w:t xml:space="preserve">a positive </w:t>
      </w:r>
      <w:r>
        <w:rPr>
          <w:rFonts w:ascii="Calibri" w:hAnsi="Calibri"/>
          <w:lang w:val="en-GB"/>
        </w:rPr>
        <w:t xml:space="preserve">result </w:t>
      </w:r>
      <w:r w:rsidRPr="00B42916">
        <w:rPr>
          <w:rFonts w:ascii="Calibri" w:hAnsi="Calibri"/>
          <w:lang w:val="en-GB"/>
        </w:rPr>
        <w:t>sh</w:t>
      </w:r>
      <w:r w:rsidR="00C121FB">
        <w:rPr>
          <w:rFonts w:ascii="Calibri" w:hAnsi="Calibri"/>
          <w:lang w:val="en-GB"/>
        </w:rPr>
        <w:t>ould be confirmed using</w:t>
      </w:r>
      <w:r w:rsidRPr="00B42916">
        <w:rPr>
          <w:rFonts w:ascii="Calibri" w:hAnsi="Calibri"/>
          <w:lang w:val="en-GB"/>
        </w:rPr>
        <w:t xml:space="preserve"> urine</w:t>
      </w:r>
      <w:r>
        <w:rPr>
          <w:rFonts w:ascii="Calibri" w:hAnsi="Calibri"/>
          <w:lang w:val="en-GB"/>
        </w:rPr>
        <w:t xml:space="preserve"> (</w:t>
      </w:r>
      <w:r w:rsidR="005F3617">
        <w:rPr>
          <w:rFonts w:ascii="Calibri" w:hAnsi="Calibri"/>
          <w:lang w:val="en-GB"/>
        </w:rPr>
        <w:t>Quality B, Strength 1</w:t>
      </w:r>
      <w:r w:rsidR="00C121FB">
        <w:rPr>
          <w:rFonts w:ascii="Calibri" w:hAnsi="Calibri"/>
          <w:lang w:val="en-GB"/>
        </w:rPr>
        <w:t>)</w:t>
      </w:r>
      <w:r w:rsidRPr="00B42916">
        <w:rPr>
          <w:rFonts w:ascii="Calibri" w:hAnsi="Calibri"/>
          <w:lang w:val="en-GB"/>
        </w:rPr>
        <w:t xml:space="preserve">. </w:t>
      </w:r>
    </w:p>
    <w:p w14:paraId="60790948" w14:textId="7BDC9975" w:rsidR="002549FC" w:rsidRPr="006462F7" w:rsidRDefault="009060BC" w:rsidP="002D2C80">
      <w:pPr>
        <w:spacing w:line="480" w:lineRule="auto"/>
        <w:ind w:firstLine="720"/>
        <w:rPr>
          <w:rFonts w:ascii="Calibri" w:hAnsi="Calibri"/>
          <w:lang w:val="en-GB"/>
        </w:rPr>
      </w:pPr>
      <w:r>
        <w:rPr>
          <w:rFonts w:ascii="Calibri" w:hAnsi="Calibri"/>
          <w:lang w:val="en-GB"/>
        </w:rPr>
        <w:t xml:space="preserve">3) </w:t>
      </w:r>
      <w:r w:rsidR="00E962E0">
        <w:rPr>
          <w:rFonts w:ascii="Calibri" w:hAnsi="Calibri"/>
          <w:lang w:val="en-GB"/>
        </w:rPr>
        <w:t xml:space="preserve">After the age of 21 days </w:t>
      </w:r>
      <w:r w:rsidR="00C121FB">
        <w:rPr>
          <w:rFonts w:ascii="Calibri" w:hAnsi="Calibri"/>
          <w:lang w:val="en-GB"/>
        </w:rPr>
        <w:t>CMV DNA</w:t>
      </w:r>
      <w:r>
        <w:rPr>
          <w:rFonts w:ascii="Calibri" w:hAnsi="Calibri"/>
          <w:lang w:val="en-GB"/>
        </w:rPr>
        <w:t xml:space="preserve"> PCR </w:t>
      </w:r>
      <w:r w:rsidR="00100F8B">
        <w:rPr>
          <w:rFonts w:ascii="Calibri" w:hAnsi="Calibri"/>
          <w:lang w:val="en-GB"/>
        </w:rPr>
        <w:t xml:space="preserve">of stored DBS </w:t>
      </w:r>
      <w:r>
        <w:rPr>
          <w:rFonts w:ascii="Calibri" w:hAnsi="Calibri"/>
          <w:lang w:val="en-GB"/>
        </w:rPr>
        <w:t xml:space="preserve">can be </w:t>
      </w:r>
      <w:r w:rsidR="00100F8B">
        <w:rPr>
          <w:rFonts w:ascii="Calibri" w:hAnsi="Calibri"/>
          <w:lang w:val="en-GB"/>
        </w:rPr>
        <w:t>used</w:t>
      </w:r>
      <w:r w:rsidR="002549FC">
        <w:rPr>
          <w:rFonts w:ascii="Calibri" w:hAnsi="Calibri"/>
          <w:lang w:val="en-GB"/>
        </w:rPr>
        <w:t xml:space="preserve"> to diagnose cCMV </w:t>
      </w:r>
      <w:r w:rsidR="00E962E0">
        <w:rPr>
          <w:rFonts w:ascii="Calibri" w:hAnsi="Calibri"/>
          <w:lang w:val="en-GB"/>
        </w:rPr>
        <w:t>retrospectively</w:t>
      </w:r>
      <w:r w:rsidR="00100F8B">
        <w:rPr>
          <w:rFonts w:ascii="Calibri" w:hAnsi="Calibri"/>
          <w:lang w:val="en-GB"/>
        </w:rPr>
        <w:t xml:space="preserve">; </w:t>
      </w:r>
      <w:r w:rsidR="002549FC">
        <w:rPr>
          <w:rFonts w:ascii="Calibri" w:hAnsi="Calibri"/>
          <w:lang w:val="en-GB"/>
        </w:rPr>
        <w:t>sensitivity is relatively low</w:t>
      </w:r>
      <w:r>
        <w:rPr>
          <w:rFonts w:ascii="Calibri" w:hAnsi="Calibri"/>
          <w:lang w:val="en-GB"/>
        </w:rPr>
        <w:t xml:space="preserve"> and a negative test cannot be used to definitively exclude a diagnosis of cCMV</w:t>
      </w:r>
      <w:r w:rsidR="002549FC">
        <w:rPr>
          <w:rFonts w:ascii="Calibri" w:hAnsi="Calibri"/>
          <w:lang w:val="en-GB"/>
        </w:rPr>
        <w:t xml:space="preserve"> (</w:t>
      </w:r>
      <w:r w:rsidR="002D0477">
        <w:rPr>
          <w:rFonts w:ascii="Calibri" w:hAnsi="Calibri"/>
          <w:lang w:val="en-GB"/>
        </w:rPr>
        <w:t xml:space="preserve">Quality B, Strength </w:t>
      </w:r>
      <w:r w:rsidR="00D73F94">
        <w:rPr>
          <w:rFonts w:ascii="Calibri" w:hAnsi="Calibri"/>
          <w:lang w:val="en-GB"/>
        </w:rPr>
        <w:t>1)</w:t>
      </w:r>
      <w:r w:rsidR="002549FC">
        <w:rPr>
          <w:rFonts w:ascii="Calibri" w:hAnsi="Calibri"/>
          <w:lang w:val="en-GB"/>
        </w:rPr>
        <w:t>.</w:t>
      </w:r>
    </w:p>
    <w:p w14:paraId="1E66071E" w14:textId="77777777" w:rsidR="009060BC" w:rsidRPr="009060BC" w:rsidRDefault="009060BC" w:rsidP="002D2C80">
      <w:pPr>
        <w:spacing w:line="480" w:lineRule="auto"/>
        <w:rPr>
          <w:rFonts w:ascii="Calibri" w:hAnsi="Calibri"/>
          <w:b/>
          <w:u w:val="single"/>
          <w:lang w:val="en-GB"/>
        </w:rPr>
      </w:pPr>
      <w:r w:rsidRPr="00BB012D">
        <w:rPr>
          <w:rFonts w:ascii="Calibri" w:hAnsi="Calibri"/>
          <w:b/>
          <w:u w:val="single"/>
          <w:lang w:val="en-GB"/>
        </w:rPr>
        <w:t>Recommended in</w:t>
      </w:r>
      <w:r>
        <w:rPr>
          <w:rFonts w:ascii="Calibri" w:hAnsi="Calibri"/>
          <w:b/>
          <w:u w:val="single"/>
          <w:lang w:val="en-GB"/>
        </w:rPr>
        <w:t xml:space="preserve">vestigations after </w:t>
      </w:r>
      <w:r w:rsidR="006462F7">
        <w:rPr>
          <w:rFonts w:ascii="Calibri" w:hAnsi="Calibri"/>
          <w:b/>
          <w:u w:val="single"/>
          <w:lang w:val="en-GB"/>
        </w:rPr>
        <w:t xml:space="preserve">confirming a </w:t>
      </w:r>
      <w:r>
        <w:rPr>
          <w:rFonts w:ascii="Calibri" w:hAnsi="Calibri"/>
          <w:b/>
          <w:u w:val="single"/>
          <w:lang w:val="en-GB"/>
        </w:rPr>
        <w:t>diagnosi</w:t>
      </w:r>
      <w:r w:rsidR="006462F7">
        <w:rPr>
          <w:rFonts w:ascii="Calibri" w:hAnsi="Calibri"/>
          <w:b/>
          <w:u w:val="single"/>
          <w:lang w:val="en-GB"/>
        </w:rPr>
        <w:t>s of</w:t>
      </w:r>
      <w:r w:rsidRPr="00BB012D">
        <w:rPr>
          <w:rFonts w:ascii="Calibri" w:hAnsi="Calibri"/>
          <w:b/>
          <w:u w:val="single"/>
          <w:lang w:val="en-GB"/>
        </w:rPr>
        <w:t xml:space="preserve"> </w:t>
      </w:r>
      <w:r>
        <w:rPr>
          <w:rFonts w:ascii="Calibri" w:hAnsi="Calibri"/>
          <w:b/>
          <w:u w:val="single"/>
          <w:lang w:val="en-GB"/>
        </w:rPr>
        <w:t>congenital CMV infection</w:t>
      </w:r>
    </w:p>
    <w:p w14:paraId="4B2BDC52" w14:textId="703CB3D5" w:rsidR="009060BC" w:rsidRDefault="009060BC" w:rsidP="002D2C80">
      <w:pPr>
        <w:spacing w:line="480" w:lineRule="auto"/>
        <w:rPr>
          <w:rFonts w:ascii="Calibri" w:hAnsi="Calibri"/>
          <w:lang w:val="en-GB"/>
        </w:rPr>
      </w:pPr>
      <w:r w:rsidRPr="005C22F9">
        <w:rPr>
          <w:rFonts w:ascii="Calibri" w:hAnsi="Calibri"/>
          <w:lang w:val="en-GB"/>
        </w:rPr>
        <w:t>Afte</w:t>
      </w:r>
      <w:r w:rsidR="00F747A1">
        <w:rPr>
          <w:rFonts w:ascii="Calibri" w:hAnsi="Calibri"/>
          <w:lang w:val="en-GB"/>
        </w:rPr>
        <w:t xml:space="preserve">r a </w:t>
      </w:r>
      <w:r w:rsidR="007C5656">
        <w:rPr>
          <w:rFonts w:ascii="Calibri" w:hAnsi="Calibri"/>
          <w:lang w:val="en-GB"/>
        </w:rPr>
        <w:t xml:space="preserve">virological </w:t>
      </w:r>
      <w:r>
        <w:rPr>
          <w:rFonts w:ascii="Calibri" w:hAnsi="Calibri"/>
          <w:lang w:val="en-GB"/>
        </w:rPr>
        <w:t xml:space="preserve">diagnosis </w:t>
      </w:r>
      <w:r w:rsidR="00F747A1">
        <w:rPr>
          <w:rFonts w:ascii="Calibri" w:hAnsi="Calibri"/>
          <w:lang w:val="en-GB"/>
        </w:rPr>
        <w:t xml:space="preserve">of </w:t>
      </w:r>
      <w:r>
        <w:rPr>
          <w:rFonts w:ascii="Calibri" w:hAnsi="Calibri"/>
          <w:lang w:val="en-GB"/>
        </w:rPr>
        <w:t xml:space="preserve">cCMV </w:t>
      </w:r>
      <w:r w:rsidR="000A2672">
        <w:rPr>
          <w:rFonts w:ascii="Calibri" w:hAnsi="Calibri"/>
          <w:lang w:val="en-GB"/>
        </w:rPr>
        <w:t xml:space="preserve">infection </w:t>
      </w:r>
      <w:r w:rsidR="00F747A1">
        <w:rPr>
          <w:rFonts w:ascii="Calibri" w:hAnsi="Calibri"/>
          <w:lang w:val="en-GB"/>
        </w:rPr>
        <w:t>has been made</w:t>
      </w:r>
      <w:r w:rsidR="007C5656">
        <w:rPr>
          <w:rFonts w:ascii="Calibri" w:hAnsi="Calibri"/>
          <w:lang w:val="en-GB"/>
        </w:rPr>
        <w:t>,</w:t>
      </w:r>
      <w:r w:rsidR="00F747A1">
        <w:rPr>
          <w:rFonts w:ascii="Calibri" w:hAnsi="Calibri"/>
          <w:lang w:val="en-GB"/>
        </w:rPr>
        <w:t xml:space="preserve"> </w:t>
      </w:r>
      <w:r>
        <w:rPr>
          <w:rFonts w:ascii="Calibri" w:hAnsi="Calibri"/>
          <w:lang w:val="en-GB"/>
        </w:rPr>
        <w:t>additional investigations are necessary to evaluate t</w:t>
      </w:r>
      <w:r w:rsidR="00F747A1">
        <w:rPr>
          <w:rFonts w:ascii="Calibri" w:hAnsi="Calibri"/>
          <w:lang w:val="en-GB"/>
        </w:rPr>
        <w:t xml:space="preserve">he extent of </w:t>
      </w:r>
      <w:r w:rsidR="000A2672">
        <w:rPr>
          <w:rFonts w:ascii="Calibri" w:hAnsi="Calibri"/>
          <w:lang w:val="en-GB"/>
        </w:rPr>
        <w:t>disease</w:t>
      </w:r>
      <w:r w:rsidR="00F747A1">
        <w:rPr>
          <w:rFonts w:ascii="Calibri" w:hAnsi="Calibri"/>
          <w:lang w:val="en-GB"/>
        </w:rPr>
        <w:t xml:space="preserve"> and to assist wit</w:t>
      </w:r>
      <w:r w:rsidR="00B93716">
        <w:rPr>
          <w:rFonts w:ascii="Calibri" w:hAnsi="Calibri"/>
          <w:lang w:val="en-GB"/>
        </w:rPr>
        <w:t>h</w:t>
      </w:r>
      <w:r w:rsidR="00F747A1">
        <w:rPr>
          <w:rFonts w:ascii="Calibri" w:hAnsi="Calibri"/>
          <w:lang w:val="en-GB"/>
        </w:rPr>
        <w:t xml:space="preserve"> discussions regarding </w:t>
      </w:r>
      <w:r>
        <w:rPr>
          <w:rFonts w:ascii="Calibri" w:hAnsi="Calibri"/>
          <w:lang w:val="en-GB"/>
        </w:rPr>
        <w:t>prognos</w:t>
      </w:r>
      <w:r w:rsidR="00F747A1">
        <w:rPr>
          <w:rFonts w:ascii="Calibri" w:hAnsi="Calibri"/>
          <w:lang w:val="en-GB"/>
        </w:rPr>
        <w:t>is and</w:t>
      </w:r>
      <w:r>
        <w:rPr>
          <w:rFonts w:ascii="Calibri" w:hAnsi="Calibri"/>
          <w:lang w:val="en-GB"/>
        </w:rPr>
        <w:t xml:space="preserve"> treatment. </w:t>
      </w:r>
    </w:p>
    <w:p w14:paraId="6CB00822" w14:textId="50B20EC5" w:rsidR="0020277D" w:rsidRPr="0020277D" w:rsidRDefault="00DB52B6" w:rsidP="002D2C80">
      <w:pPr>
        <w:spacing w:line="480" w:lineRule="auto"/>
        <w:rPr>
          <w:b/>
          <w:i/>
        </w:rPr>
      </w:pPr>
      <w:r w:rsidRPr="002770C3">
        <w:rPr>
          <w:b/>
          <w:i/>
        </w:rPr>
        <w:t xml:space="preserve">Full consensus </w:t>
      </w:r>
      <w:r w:rsidR="00B01C1F">
        <w:rPr>
          <w:b/>
          <w:i/>
        </w:rPr>
        <w:t xml:space="preserve">within this expert group was </w:t>
      </w:r>
      <w:r w:rsidR="0020277D" w:rsidRPr="009E1470">
        <w:rPr>
          <w:b/>
          <w:i/>
        </w:rPr>
        <w:t>that</w:t>
      </w:r>
      <w:r w:rsidR="0020277D">
        <w:rPr>
          <w:b/>
          <w:i/>
        </w:rPr>
        <w:t xml:space="preserve">:- </w:t>
      </w:r>
    </w:p>
    <w:p w14:paraId="3834F218" w14:textId="137C0916" w:rsidR="009060BC" w:rsidRPr="0020277D" w:rsidRDefault="00E962E0" w:rsidP="002D2C80">
      <w:pPr>
        <w:pStyle w:val="ListParagraph"/>
        <w:numPr>
          <w:ilvl w:val="0"/>
          <w:numId w:val="16"/>
        </w:numPr>
        <w:spacing w:line="480" w:lineRule="auto"/>
        <w:rPr>
          <w:rFonts w:ascii="Calibri" w:hAnsi="Calibri"/>
          <w:lang w:val="en-GB"/>
        </w:rPr>
      </w:pPr>
      <w:r>
        <w:rPr>
          <w:rFonts w:ascii="Calibri" w:hAnsi="Calibri"/>
          <w:lang w:val="en-GB"/>
        </w:rPr>
        <w:t>The i</w:t>
      </w:r>
      <w:r w:rsidR="009060BC" w:rsidRPr="0020277D">
        <w:rPr>
          <w:rFonts w:ascii="Calibri" w:hAnsi="Calibri"/>
          <w:lang w:val="en-GB"/>
        </w:rPr>
        <w:t>nvestigati</w:t>
      </w:r>
      <w:r w:rsidR="00F747A1" w:rsidRPr="0020277D">
        <w:rPr>
          <w:rFonts w:ascii="Calibri" w:hAnsi="Calibri"/>
          <w:lang w:val="en-GB"/>
        </w:rPr>
        <w:t xml:space="preserve">ons </w:t>
      </w:r>
      <w:r w:rsidR="0020277D" w:rsidRPr="0020277D">
        <w:rPr>
          <w:rFonts w:ascii="Calibri" w:hAnsi="Calibri"/>
          <w:lang w:val="en-GB"/>
        </w:rPr>
        <w:t xml:space="preserve">below are conducted in any baby </w:t>
      </w:r>
      <w:r>
        <w:rPr>
          <w:rFonts w:ascii="Calibri" w:hAnsi="Calibri"/>
          <w:lang w:val="en-GB"/>
        </w:rPr>
        <w:t>in whom</w:t>
      </w:r>
      <w:r w:rsidR="00A178D2">
        <w:rPr>
          <w:rFonts w:ascii="Calibri" w:hAnsi="Calibri"/>
          <w:lang w:val="en-GB"/>
        </w:rPr>
        <w:t xml:space="preserve"> a diagnosis </w:t>
      </w:r>
      <w:r>
        <w:rPr>
          <w:rFonts w:ascii="Calibri" w:hAnsi="Calibri"/>
          <w:lang w:val="en-GB"/>
        </w:rPr>
        <w:t xml:space="preserve">of cCMV is </w:t>
      </w:r>
      <w:r w:rsidR="005F35B8">
        <w:rPr>
          <w:rFonts w:ascii="Calibri" w:hAnsi="Calibri"/>
          <w:lang w:val="en-GB"/>
        </w:rPr>
        <w:t>confirmed</w:t>
      </w:r>
      <w:r>
        <w:rPr>
          <w:rFonts w:ascii="Calibri" w:hAnsi="Calibri"/>
          <w:lang w:val="en-GB"/>
        </w:rPr>
        <w:t xml:space="preserve"> looking specifically for the manifestations </w:t>
      </w:r>
      <w:r w:rsidR="00B01C1F">
        <w:rPr>
          <w:rFonts w:ascii="Calibri" w:hAnsi="Calibri"/>
          <w:lang w:val="en-GB"/>
        </w:rPr>
        <w:t xml:space="preserve">of disease </w:t>
      </w:r>
      <w:r w:rsidR="002C4BDB">
        <w:rPr>
          <w:rFonts w:ascii="Calibri" w:hAnsi="Calibri"/>
          <w:lang w:val="en-GB"/>
        </w:rPr>
        <w:t>(</w:t>
      </w:r>
      <w:r w:rsidR="00100F8B">
        <w:rPr>
          <w:rFonts w:ascii="Calibri" w:hAnsi="Calibri"/>
          <w:lang w:val="en-GB"/>
        </w:rPr>
        <w:t>Table 2</w:t>
      </w:r>
      <w:r w:rsidR="002C4BDB">
        <w:rPr>
          <w:rFonts w:ascii="Calibri" w:hAnsi="Calibri"/>
          <w:lang w:val="en-GB"/>
        </w:rPr>
        <w:t>)</w:t>
      </w:r>
      <w:r w:rsidR="00F747A1" w:rsidRPr="0020277D">
        <w:rPr>
          <w:rFonts w:ascii="Calibri" w:hAnsi="Calibri"/>
          <w:lang w:val="en-GB"/>
        </w:rPr>
        <w:t>:</w:t>
      </w:r>
    </w:p>
    <w:p w14:paraId="6238525E" w14:textId="2F448688" w:rsidR="009060BC" w:rsidRDefault="00E962E0" w:rsidP="002D2C80">
      <w:pPr>
        <w:numPr>
          <w:ilvl w:val="0"/>
          <w:numId w:val="10"/>
        </w:numPr>
        <w:spacing w:after="0" w:line="480" w:lineRule="auto"/>
        <w:rPr>
          <w:rFonts w:ascii="Calibri" w:hAnsi="Calibri"/>
          <w:lang w:val="en-GB"/>
        </w:rPr>
      </w:pPr>
      <w:r>
        <w:rPr>
          <w:rFonts w:ascii="Calibri" w:hAnsi="Calibri"/>
          <w:lang w:val="en-GB"/>
        </w:rPr>
        <w:t>Complete</w:t>
      </w:r>
      <w:r w:rsidR="009060BC">
        <w:rPr>
          <w:rFonts w:ascii="Calibri" w:hAnsi="Calibri"/>
          <w:lang w:val="en-GB"/>
        </w:rPr>
        <w:t xml:space="preserve"> blood count, liver enzymes, (conjugated) bilirubin </w:t>
      </w:r>
      <w:r w:rsidR="006B2036">
        <w:rPr>
          <w:rFonts w:ascii="Calibri" w:hAnsi="Calibri"/>
          <w:lang w:val="en-GB"/>
        </w:rPr>
        <w:t xml:space="preserve"> </w:t>
      </w:r>
    </w:p>
    <w:p w14:paraId="25BCBD36" w14:textId="583BA1A1" w:rsidR="009060BC" w:rsidRDefault="00E962E0" w:rsidP="002D2C80">
      <w:pPr>
        <w:numPr>
          <w:ilvl w:val="0"/>
          <w:numId w:val="10"/>
        </w:numPr>
        <w:spacing w:after="0" w:line="480" w:lineRule="auto"/>
        <w:rPr>
          <w:rFonts w:ascii="Calibri" w:hAnsi="Calibri"/>
          <w:lang w:val="en-GB"/>
        </w:rPr>
      </w:pPr>
      <w:r>
        <w:rPr>
          <w:rFonts w:ascii="Calibri" w:hAnsi="Calibri"/>
          <w:lang w:val="en-GB"/>
        </w:rPr>
        <w:t>Renal function</w:t>
      </w:r>
      <w:r w:rsidR="009060BC">
        <w:rPr>
          <w:rFonts w:ascii="Calibri" w:hAnsi="Calibri"/>
          <w:lang w:val="en-GB"/>
        </w:rPr>
        <w:t xml:space="preserve"> </w:t>
      </w:r>
      <w:r w:rsidR="00DF2AB8">
        <w:rPr>
          <w:rFonts w:ascii="Calibri" w:hAnsi="Calibri"/>
          <w:lang w:val="en-GB"/>
        </w:rPr>
        <w:t>(</w:t>
      </w:r>
      <w:r w:rsidR="009060BC">
        <w:rPr>
          <w:rFonts w:ascii="Calibri" w:hAnsi="Calibri"/>
          <w:lang w:val="en-GB"/>
        </w:rPr>
        <w:t>before initiating therapy</w:t>
      </w:r>
      <w:r w:rsidR="00DF2AB8">
        <w:rPr>
          <w:rFonts w:ascii="Calibri" w:hAnsi="Calibri"/>
          <w:lang w:val="en-GB"/>
        </w:rPr>
        <w:t>)</w:t>
      </w:r>
      <w:r w:rsidR="009060BC">
        <w:rPr>
          <w:rFonts w:ascii="Calibri" w:hAnsi="Calibri"/>
          <w:lang w:val="en-GB"/>
        </w:rPr>
        <w:t xml:space="preserve"> </w:t>
      </w:r>
    </w:p>
    <w:p w14:paraId="06E926D2" w14:textId="03537AEC" w:rsidR="009060BC" w:rsidRPr="00AD5DCE" w:rsidRDefault="009060BC" w:rsidP="002D2C80">
      <w:pPr>
        <w:numPr>
          <w:ilvl w:val="0"/>
          <w:numId w:val="10"/>
        </w:numPr>
        <w:spacing w:after="0" w:line="480" w:lineRule="auto"/>
        <w:rPr>
          <w:rFonts w:ascii="Calibri" w:hAnsi="Calibri"/>
          <w:lang w:val="en-GB"/>
        </w:rPr>
      </w:pPr>
      <w:r>
        <w:rPr>
          <w:rFonts w:ascii="Calibri" w:hAnsi="Calibri"/>
          <w:lang w:val="en-GB"/>
        </w:rPr>
        <w:t xml:space="preserve">Cranial </w:t>
      </w:r>
      <w:r w:rsidRPr="00504BA2">
        <w:rPr>
          <w:rFonts w:ascii="Calibri" w:hAnsi="Calibri"/>
          <w:lang w:val="en-GB"/>
        </w:rPr>
        <w:t>ultrasound</w:t>
      </w:r>
      <w:r w:rsidR="00A77FE0">
        <w:rPr>
          <w:rFonts w:ascii="Calibri" w:hAnsi="Calibri"/>
          <w:lang w:val="en-GB"/>
        </w:rPr>
        <w:t xml:space="preserve"> (CrUSS)</w:t>
      </w:r>
      <w:r w:rsidR="00895886">
        <w:rPr>
          <w:rFonts w:ascii="Calibri" w:hAnsi="Calibri"/>
          <w:lang w:val="en-GB"/>
        </w:rPr>
        <w:t>.</w:t>
      </w:r>
      <w:r w:rsidR="00F747A1" w:rsidRPr="00E107D9">
        <w:rPr>
          <w:rFonts w:ascii="Calibri" w:hAnsi="Calibri"/>
          <w:lang w:val="en-GB"/>
        </w:rPr>
        <w:t xml:space="preserve"> </w:t>
      </w:r>
      <w:r w:rsidR="005F35B8">
        <w:rPr>
          <w:rFonts w:ascii="Calibri" w:hAnsi="Calibri"/>
          <w:lang w:val="en-GB"/>
        </w:rPr>
        <w:t>(</w:t>
      </w:r>
      <w:r w:rsidR="00374693">
        <w:rPr>
          <w:rFonts w:ascii="Calibri" w:hAnsi="Calibri"/>
          <w:lang w:val="en-GB"/>
        </w:rPr>
        <w:t xml:space="preserve">Quality </w:t>
      </w:r>
      <w:r w:rsidR="006B2036">
        <w:rPr>
          <w:rFonts w:ascii="Calibri" w:hAnsi="Calibri"/>
          <w:lang w:val="en-GB"/>
        </w:rPr>
        <w:t>A</w:t>
      </w:r>
      <w:r w:rsidR="005F35B8">
        <w:rPr>
          <w:rFonts w:ascii="Calibri" w:hAnsi="Calibri"/>
          <w:lang w:val="en-GB"/>
        </w:rPr>
        <w:t xml:space="preserve">, </w:t>
      </w:r>
      <w:r w:rsidR="00100F8B">
        <w:rPr>
          <w:rFonts w:ascii="Calibri" w:hAnsi="Calibri"/>
          <w:lang w:val="en-GB"/>
        </w:rPr>
        <w:t>Strength 1</w:t>
      </w:r>
      <w:r w:rsidR="005F35B8">
        <w:rPr>
          <w:rFonts w:ascii="Calibri" w:hAnsi="Calibri"/>
          <w:lang w:val="en-GB"/>
        </w:rPr>
        <w:t>)</w:t>
      </w:r>
    </w:p>
    <w:p w14:paraId="3982FE43" w14:textId="582AB6F6" w:rsidR="009060BC" w:rsidRDefault="009060BC" w:rsidP="002D2C80">
      <w:pPr>
        <w:numPr>
          <w:ilvl w:val="0"/>
          <w:numId w:val="10"/>
        </w:numPr>
        <w:spacing w:after="0" w:line="480" w:lineRule="auto"/>
        <w:rPr>
          <w:rFonts w:ascii="Calibri" w:hAnsi="Calibri"/>
          <w:lang w:val="en-GB"/>
        </w:rPr>
      </w:pPr>
      <w:r w:rsidRPr="00AD5DCE">
        <w:rPr>
          <w:rFonts w:ascii="Calibri" w:hAnsi="Calibri"/>
          <w:lang w:val="en-GB"/>
        </w:rPr>
        <w:t>Audiological testing</w:t>
      </w:r>
      <w:r w:rsidR="00F747A1" w:rsidRPr="00AD5DCE">
        <w:rPr>
          <w:rFonts w:ascii="Calibri" w:hAnsi="Calibri"/>
          <w:lang w:val="en-GB"/>
        </w:rPr>
        <w:t xml:space="preserve"> (</w:t>
      </w:r>
      <w:r w:rsidR="005812C8">
        <w:rPr>
          <w:rFonts w:ascii="Calibri" w:hAnsi="Calibri"/>
          <w:lang w:val="en-GB"/>
        </w:rPr>
        <w:t>b</w:t>
      </w:r>
      <w:r w:rsidR="000E4308">
        <w:rPr>
          <w:rFonts w:ascii="Calibri" w:hAnsi="Calibri"/>
          <w:lang w:val="en-GB"/>
        </w:rPr>
        <w:t>rainstem evoked</w:t>
      </w:r>
      <w:r w:rsidR="005812C8">
        <w:rPr>
          <w:rFonts w:ascii="Calibri" w:hAnsi="Calibri"/>
          <w:lang w:val="en-GB"/>
        </w:rPr>
        <w:t xml:space="preserve"> response;</w:t>
      </w:r>
      <w:r w:rsidR="00AB729D">
        <w:rPr>
          <w:rFonts w:ascii="Calibri" w:hAnsi="Calibri"/>
          <w:lang w:val="en-GB"/>
        </w:rPr>
        <w:t xml:space="preserve"> some </w:t>
      </w:r>
      <w:r w:rsidR="00F747A1">
        <w:rPr>
          <w:rFonts w:ascii="Calibri" w:hAnsi="Calibri"/>
          <w:lang w:val="en-GB"/>
        </w:rPr>
        <w:t xml:space="preserve">screening tests </w:t>
      </w:r>
      <w:r w:rsidR="002943DF">
        <w:rPr>
          <w:rFonts w:ascii="Calibri" w:hAnsi="Calibri"/>
          <w:lang w:val="en-GB"/>
        </w:rPr>
        <w:t>such as</w:t>
      </w:r>
      <w:r w:rsidR="002943DF" w:rsidRPr="004B6BEE">
        <w:rPr>
          <w:rFonts w:ascii="Calibri" w:hAnsi="Calibri"/>
        </w:rPr>
        <w:t xml:space="preserve"> </w:t>
      </w:r>
      <w:proofErr w:type="spellStart"/>
      <w:r w:rsidR="002943DF" w:rsidRPr="004B6BEE">
        <w:rPr>
          <w:rFonts w:ascii="Calibri" w:hAnsi="Calibri"/>
        </w:rPr>
        <w:t>otoac</w:t>
      </w:r>
      <w:r w:rsidR="00390AFC" w:rsidRPr="004B6BEE">
        <w:rPr>
          <w:rFonts w:ascii="Calibri" w:hAnsi="Calibri"/>
        </w:rPr>
        <w:t>oustic</w:t>
      </w:r>
      <w:proofErr w:type="spellEnd"/>
      <w:r w:rsidR="00390AFC">
        <w:rPr>
          <w:rFonts w:ascii="Calibri" w:hAnsi="Calibri"/>
          <w:lang w:val="en-GB"/>
        </w:rPr>
        <w:t xml:space="preserve"> e</w:t>
      </w:r>
      <w:r w:rsidR="006C7830">
        <w:rPr>
          <w:rFonts w:ascii="Calibri" w:hAnsi="Calibri"/>
          <w:lang w:val="en-GB"/>
        </w:rPr>
        <w:t xml:space="preserve">missions </w:t>
      </w:r>
      <w:r w:rsidR="00F747A1">
        <w:rPr>
          <w:rFonts w:ascii="Calibri" w:hAnsi="Calibri"/>
          <w:lang w:val="en-GB"/>
        </w:rPr>
        <w:t>are not sufficient to detect central auditory hearing loss in cCMV</w:t>
      </w:r>
      <w:r w:rsidR="00AB729D">
        <w:rPr>
          <w:rFonts w:ascii="Calibri" w:hAnsi="Calibri"/>
          <w:lang w:val="en-GB"/>
        </w:rPr>
        <w:t>)</w:t>
      </w:r>
      <w:r w:rsidR="00895886">
        <w:rPr>
          <w:rFonts w:ascii="Calibri" w:hAnsi="Calibri"/>
          <w:lang w:val="en-GB"/>
        </w:rPr>
        <w:t>.</w:t>
      </w:r>
      <w:r w:rsidR="005F35B8">
        <w:rPr>
          <w:rFonts w:ascii="Calibri" w:hAnsi="Calibri"/>
          <w:lang w:val="en-GB"/>
        </w:rPr>
        <w:t xml:space="preserve"> </w:t>
      </w:r>
      <w:r w:rsidR="006B2036">
        <w:rPr>
          <w:rFonts w:ascii="Calibri" w:hAnsi="Calibri"/>
          <w:lang w:val="en-GB"/>
        </w:rPr>
        <w:t xml:space="preserve">(Quality A, </w:t>
      </w:r>
      <w:r w:rsidR="00100F8B">
        <w:rPr>
          <w:rFonts w:ascii="Calibri" w:hAnsi="Calibri"/>
          <w:lang w:val="en-GB"/>
        </w:rPr>
        <w:t>Strength</w:t>
      </w:r>
      <w:r w:rsidR="006B2036">
        <w:rPr>
          <w:rFonts w:ascii="Calibri" w:hAnsi="Calibri"/>
          <w:lang w:val="en-GB"/>
        </w:rPr>
        <w:t xml:space="preserve"> 1)</w:t>
      </w:r>
    </w:p>
    <w:p w14:paraId="35CD2D35" w14:textId="5CC12F9A" w:rsidR="007F3E38" w:rsidRPr="006B2036" w:rsidRDefault="009060BC" w:rsidP="006B2036">
      <w:pPr>
        <w:numPr>
          <w:ilvl w:val="0"/>
          <w:numId w:val="10"/>
        </w:numPr>
        <w:spacing w:after="0" w:line="480" w:lineRule="auto"/>
        <w:rPr>
          <w:rFonts w:ascii="Calibri" w:hAnsi="Calibri"/>
          <w:lang w:val="en-GB"/>
        </w:rPr>
      </w:pPr>
      <w:r>
        <w:rPr>
          <w:rFonts w:ascii="Calibri" w:hAnsi="Calibri"/>
          <w:lang w:val="en-GB"/>
        </w:rPr>
        <w:lastRenderedPageBreak/>
        <w:t>Ophthalmic assessment</w:t>
      </w:r>
      <w:r w:rsidR="00895886">
        <w:rPr>
          <w:rFonts w:ascii="Calibri" w:hAnsi="Calibri"/>
          <w:lang w:val="en-GB"/>
        </w:rPr>
        <w:t>.</w:t>
      </w:r>
      <w:r>
        <w:rPr>
          <w:rFonts w:ascii="Calibri" w:hAnsi="Calibri"/>
          <w:lang w:val="en-GB"/>
        </w:rPr>
        <w:t xml:space="preserve"> </w:t>
      </w:r>
      <w:r w:rsidR="006B2036">
        <w:rPr>
          <w:rFonts w:ascii="Calibri" w:hAnsi="Calibri"/>
          <w:lang w:val="en-GB"/>
        </w:rPr>
        <w:t xml:space="preserve">(Quality A, </w:t>
      </w:r>
      <w:r w:rsidR="00100F8B">
        <w:rPr>
          <w:rFonts w:ascii="Calibri" w:hAnsi="Calibri"/>
          <w:lang w:val="en-GB"/>
        </w:rPr>
        <w:t>Strength</w:t>
      </w:r>
      <w:r w:rsidR="006B2036">
        <w:rPr>
          <w:rFonts w:ascii="Calibri" w:hAnsi="Calibri"/>
          <w:lang w:val="en-GB"/>
        </w:rPr>
        <w:t xml:space="preserve"> 1)</w:t>
      </w:r>
    </w:p>
    <w:p w14:paraId="429F973C" w14:textId="7019107B" w:rsidR="00B76CA5" w:rsidRPr="00630EA1" w:rsidRDefault="00E3191A" w:rsidP="00BD4733">
      <w:pPr>
        <w:pStyle w:val="ListParagraph"/>
        <w:numPr>
          <w:ilvl w:val="0"/>
          <w:numId w:val="16"/>
        </w:numPr>
        <w:spacing w:after="0" w:line="480" w:lineRule="auto"/>
        <w:rPr>
          <w:rFonts w:ascii="Calibri" w:hAnsi="Calibri"/>
          <w:lang w:val="en-GB"/>
        </w:rPr>
      </w:pPr>
      <w:r w:rsidRPr="00DF5212">
        <w:rPr>
          <w:rFonts w:ascii="Calibri" w:hAnsi="Calibri"/>
          <w:lang w:val="en-GB"/>
        </w:rPr>
        <w:t xml:space="preserve">If additional imaging to CrUSS is felt </w:t>
      </w:r>
      <w:r w:rsidR="00374693">
        <w:rPr>
          <w:rFonts w:ascii="Calibri" w:hAnsi="Calibri"/>
          <w:lang w:val="en-GB"/>
        </w:rPr>
        <w:t>to be indicated</w:t>
      </w:r>
      <w:r w:rsidRPr="00DF5212">
        <w:rPr>
          <w:rFonts w:ascii="Calibri" w:hAnsi="Calibri"/>
          <w:lang w:val="en-GB"/>
        </w:rPr>
        <w:t xml:space="preserve"> then </w:t>
      </w:r>
      <w:r w:rsidR="00B76CA5" w:rsidRPr="00DF5212">
        <w:rPr>
          <w:rFonts w:ascii="Calibri" w:hAnsi="Calibri"/>
          <w:lang w:val="en-GB"/>
        </w:rPr>
        <w:t xml:space="preserve">MRI </w:t>
      </w:r>
      <w:r w:rsidR="00A76A0F">
        <w:rPr>
          <w:rFonts w:ascii="Calibri" w:hAnsi="Calibri"/>
          <w:lang w:val="en-GB"/>
        </w:rPr>
        <w:t>is</w:t>
      </w:r>
      <w:r w:rsidRPr="00DF5212">
        <w:rPr>
          <w:rFonts w:ascii="Calibri" w:hAnsi="Calibri"/>
          <w:lang w:val="en-GB"/>
        </w:rPr>
        <w:t xml:space="preserve"> the preferred neuroimaging modality</w:t>
      </w:r>
      <w:r w:rsidR="00B76CA5" w:rsidRPr="00DF5212">
        <w:rPr>
          <w:rFonts w:ascii="Calibri" w:hAnsi="Calibri"/>
          <w:lang w:val="en-GB"/>
        </w:rPr>
        <w:t xml:space="preserve">.  </w:t>
      </w:r>
      <w:r w:rsidR="00B76CA5" w:rsidRPr="00DF5212">
        <w:rPr>
          <w:rFonts w:ascii="Calibri" w:eastAsia="Calibri" w:hAnsi="Calibri"/>
        </w:rPr>
        <w:t xml:space="preserve">MRI can be successfully performed in neonates without the need for sedation and is therefore both highly sensitive and free of the risks of radiological exposure which </w:t>
      </w:r>
      <w:r w:rsidR="00895886">
        <w:rPr>
          <w:rFonts w:ascii="Calibri" w:eastAsia="Calibri" w:hAnsi="Calibri"/>
        </w:rPr>
        <w:t>accompany</w:t>
      </w:r>
      <w:r w:rsidR="00B76CA5" w:rsidRPr="00DF5212">
        <w:rPr>
          <w:rFonts w:ascii="Calibri" w:eastAsia="Calibri" w:hAnsi="Calibri"/>
        </w:rPr>
        <w:t xml:space="preserve"> computed tomography (CT). </w:t>
      </w:r>
      <w:r w:rsidR="006B2036" w:rsidRPr="00DF5212">
        <w:rPr>
          <w:rFonts w:ascii="Calibri" w:eastAsia="Calibri" w:hAnsi="Calibri"/>
        </w:rPr>
        <w:t xml:space="preserve"> (Quality</w:t>
      </w:r>
      <w:r w:rsidR="0076596D">
        <w:rPr>
          <w:rFonts w:ascii="Calibri" w:eastAsia="Calibri" w:hAnsi="Calibri"/>
        </w:rPr>
        <w:t xml:space="preserve"> </w:t>
      </w:r>
      <w:r w:rsidR="00100F8B">
        <w:rPr>
          <w:rFonts w:ascii="Calibri" w:eastAsia="Calibri" w:hAnsi="Calibri"/>
        </w:rPr>
        <w:t>C</w:t>
      </w:r>
      <w:r w:rsidR="006B2036" w:rsidRPr="00DF5212">
        <w:rPr>
          <w:rFonts w:ascii="Calibri" w:eastAsia="Calibri" w:hAnsi="Calibri"/>
        </w:rPr>
        <w:t xml:space="preserve">, </w:t>
      </w:r>
      <w:r w:rsidR="00100F8B">
        <w:rPr>
          <w:rFonts w:ascii="Calibri" w:eastAsia="Calibri" w:hAnsi="Calibri"/>
        </w:rPr>
        <w:t>Strength</w:t>
      </w:r>
      <w:r w:rsidR="006B2036" w:rsidRPr="00DF5212">
        <w:rPr>
          <w:rFonts w:ascii="Calibri" w:eastAsia="Calibri" w:hAnsi="Calibri"/>
        </w:rPr>
        <w:t xml:space="preserve"> 1)</w:t>
      </w:r>
      <w:r w:rsidR="00B76CA5" w:rsidRPr="00DF5212">
        <w:rPr>
          <w:rFonts w:ascii="Calibri" w:eastAsia="Calibri" w:hAnsi="Calibri"/>
        </w:rPr>
        <w:t xml:space="preserve"> </w:t>
      </w:r>
    </w:p>
    <w:p w14:paraId="228A183F" w14:textId="17FF9F4A" w:rsidR="00630EA1" w:rsidRPr="00630EA1" w:rsidRDefault="00630EA1" w:rsidP="00630EA1">
      <w:pPr>
        <w:numPr>
          <w:ilvl w:val="0"/>
          <w:numId w:val="16"/>
        </w:numPr>
        <w:spacing w:after="0" w:line="480" w:lineRule="auto"/>
        <w:contextualSpacing/>
        <w:rPr>
          <w:rFonts w:ascii="Calibri" w:hAnsi="Calibri"/>
          <w:lang w:val="en-GB"/>
        </w:rPr>
      </w:pPr>
      <w:r w:rsidRPr="00630EA1">
        <w:rPr>
          <w:rFonts w:ascii="Calibri" w:eastAsia="Calibri" w:hAnsi="Calibri"/>
        </w:rPr>
        <w:t>MRI should be performed</w:t>
      </w:r>
      <w:r>
        <w:rPr>
          <w:rFonts w:ascii="Calibri" w:eastAsia="Calibri" w:hAnsi="Calibri"/>
        </w:rPr>
        <w:t xml:space="preserve"> i</w:t>
      </w:r>
      <w:r w:rsidRPr="00630EA1">
        <w:rPr>
          <w:rFonts w:ascii="Calibri" w:eastAsia="Calibri" w:hAnsi="Calibri"/>
        </w:rPr>
        <w:t>n babies with clinically detectable neurological findings or CrUSS abnormalities.</w:t>
      </w:r>
    </w:p>
    <w:p w14:paraId="258893FD" w14:textId="6894D6CC" w:rsidR="00703E6F" w:rsidRDefault="00DB52B6" w:rsidP="00B01C1F">
      <w:pPr>
        <w:spacing w:line="480" w:lineRule="auto"/>
        <w:contextualSpacing/>
        <w:rPr>
          <w:rFonts w:ascii="Calibri" w:eastAsia="Calibri" w:hAnsi="Calibri"/>
        </w:rPr>
      </w:pPr>
      <w:r w:rsidRPr="00DB52B6">
        <w:rPr>
          <w:b/>
          <w:i/>
        </w:rPr>
        <w:t>The majority agreed that:-</w:t>
      </w:r>
    </w:p>
    <w:p w14:paraId="6CF996F5" w14:textId="77777777" w:rsidR="00A3472D" w:rsidRPr="002770C3" w:rsidRDefault="00A3472D" w:rsidP="00A3472D">
      <w:pPr>
        <w:pStyle w:val="ListParagraph"/>
        <w:numPr>
          <w:ilvl w:val="0"/>
          <w:numId w:val="16"/>
        </w:numPr>
        <w:spacing w:after="0" w:line="480" w:lineRule="auto"/>
        <w:rPr>
          <w:rFonts w:ascii="Calibri" w:hAnsi="Calibri"/>
          <w:lang w:val="en-GB"/>
        </w:rPr>
      </w:pPr>
      <w:r w:rsidRPr="002770C3">
        <w:rPr>
          <w:rFonts w:ascii="Calibri" w:eastAsia="Calibri" w:hAnsi="Calibri"/>
        </w:rPr>
        <w:t>Cranial MRI should be performed in any babies with cCMV and evidence of CMV disease (see table 2). (Quality C, Strength 1).</w:t>
      </w:r>
    </w:p>
    <w:p w14:paraId="7EAE0F77" w14:textId="0C673651" w:rsidR="00DB52B6" w:rsidRPr="002770C3" w:rsidRDefault="00DB52B6" w:rsidP="00A3472D">
      <w:pPr>
        <w:numPr>
          <w:ilvl w:val="0"/>
          <w:numId w:val="16"/>
        </w:numPr>
        <w:spacing w:after="0" w:line="480" w:lineRule="auto"/>
        <w:rPr>
          <w:rFonts w:ascii="Calibri" w:hAnsi="Calibri"/>
          <w:lang w:val="en-GB"/>
        </w:rPr>
      </w:pPr>
      <w:r>
        <w:rPr>
          <w:rFonts w:ascii="Calibri" w:hAnsi="Calibri"/>
          <w:lang w:val="en-GB"/>
        </w:rPr>
        <w:t xml:space="preserve">CMV PCR </w:t>
      </w:r>
      <w:r w:rsidRPr="002770C3">
        <w:rPr>
          <w:rFonts w:ascii="Calibri" w:hAnsi="Calibri"/>
          <w:lang w:val="en-GB"/>
        </w:rPr>
        <w:t xml:space="preserve">quantitation should be </w:t>
      </w:r>
      <w:r w:rsidR="00EE4612" w:rsidRPr="002770C3">
        <w:rPr>
          <w:rFonts w:ascii="Calibri" w:hAnsi="Calibri"/>
          <w:lang w:val="en-GB"/>
        </w:rPr>
        <w:t>performed</w:t>
      </w:r>
      <w:r w:rsidR="00A3472D" w:rsidRPr="002770C3">
        <w:rPr>
          <w:rFonts w:ascii="Calibri" w:hAnsi="Calibri"/>
          <w:lang w:val="en-GB"/>
        </w:rPr>
        <w:t xml:space="preserve"> in blood at baseline</w:t>
      </w:r>
      <w:r w:rsidRPr="002770C3">
        <w:rPr>
          <w:rFonts w:ascii="Calibri" w:hAnsi="Calibri"/>
          <w:lang w:val="en-GB"/>
        </w:rPr>
        <w:t>.</w:t>
      </w:r>
    </w:p>
    <w:p w14:paraId="00C2649B" w14:textId="435BE180" w:rsidR="00DB52B6" w:rsidRDefault="00DB52B6" w:rsidP="00DB52B6">
      <w:pPr>
        <w:spacing w:after="0" w:line="480" w:lineRule="auto"/>
        <w:ind w:left="720"/>
        <w:rPr>
          <w:rFonts w:ascii="Calibri" w:hAnsi="Calibri"/>
          <w:lang w:val="en-GB"/>
        </w:rPr>
      </w:pPr>
      <w:r w:rsidRPr="002770C3">
        <w:rPr>
          <w:rFonts w:ascii="Calibri" w:hAnsi="Calibri"/>
          <w:lang w:val="en-GB"/>
        </w:rPr>
        <w:t>Several studies have shown the absence of CMV</w:t>
      </w:r>
      <w:r w:rsidRPr="002770C3">
        <w:rPr>
          <w:rFonts w:ascii="Calibri" w:hAnsi="Calibri"/>
        </w:rPr>
        <w:t xml:space="preserve"> viremia</w:t>
      </w:r>
      <w:r w:rsidRPr="002770C3">
        <w:rPr>
          <w:rFonts w:ascii="Calibri" w:hAnsi="Calibri"/>
          <w:lang w:val="en-GB"/>
        </w:rPr>
        <w:t xml:space="preserve"> to be associated with better </w:t>
      </w:r>
      <w:r w:rsidR="00EC7FD5" w:rsidRPr="002770C3">
        <w:rPr>
          <w:rFonts w:ascii="Calibri" w:hAnsi="Calibri"/>
          <w:lang w:val="en-GB"/>
        </w:rPr>
        <w:t xml:space="preserve">long-term </w:t>
      </w:r>
      <w:r w:rsidRPr="002770C3">
        <w:rPr>
          <w:rFonts w:ascii="Calibri" w:hAnsi="Calibri"/>
          <w:lang w:val="en-GB"/>
        </w:rPr>
        <w:t>outcomes and this may be reassuring whe</w:t>
      </w:r>
      <w:r w:rsidR="00EC7FD5" w:rsidRPr="002770C3">
        <w:rPr>
          <w:rFonts w:ascii="Calibri" w:hAnsi="Calibri"/>
          <w:lang w:val="en-GB"/>
        </w:rPr>
        <w:t xml:space="preserve">n evaluating babies without any </w:t>
      </w:r>
      <w:r w:rsidR="00A15CCD" w:rsidRPr="002770C3">
        <w:rPr>
          <w:rFonts w:ascii="Calibri" w:hAnsi="Calibri"/>
          <w:lang w:val="en-GB"/>
        </w:rPr>
        <w:t xml:space="preserve">other </w:t>
      </w:r>
      <w:r w:rsidRPr="002770C3">
        <w:rPr>
          <w:rFonts w:ascii="Calibri" w:hAnsi="Calibri"/>
          <w:lang w:val="en-GB"/>
        </w:rPr>
        <w:t>manifestations of cCMV disease.</w:t>
      </w:r>
      <w:r w:rsidRPr="002770C3">
        <w:rPr>
          <w:rFonts w:ascii="Calibri" w:hAnsi="Calibri"/>
          <w:lang w:val="en-GB"/>
        </w:rPr>
        <w:fldChar w:fldCharType="begin">
          <w:fldData xml:space="preserve">PFJlZm1hbj48Q2l0ZT48QXV0aG9yPkJyYWRmb3JkPC9BdXRob3I+PFllYXI+MjAwNTwvWWVhcj48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</w:fldData>
        </w:fldChar>
      </w:r>
      <w:r w:rsidR="002D02E9" w:rsidRPr="002770C3">
        <w:rPr>
          <w:rFonts w:ascii="Calibri" w:hAnsi="Calibri"/>
          <w:lang w:val="en-GB"/>
        </w:rPr>
        <w:instrText xml:space="preserve"> ADDIN REFMGR.CITE </w:instrText>
      </w:r>
      <w:r w:rsidR="002D02E9" w:rsidRPr="002770C3">
        <w:rPr>
          <w:rFonts w:ascii="Calibri" w:hAnsi="Calibri"/>
          <w:lang w:val="en-GB"/>
        </w:rPr>
        <w:fldChar w:fldCharType="begin">
          <w:fldData xml:space="preserve">PFJlZm1hbj48Q2l0ZT48QXV0aG9yPkJyYWRmb3JkPC9BdXRob3I+PFllYXI+MjAwNTwvWWVhcj48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</w:fldData>
        </w:fldChar>
      </w:r>
      <w:r w:rsidR="002D02E9" w:rsidRPr="002770C3">
        <w:rPr>
          <w:rFonts w:ascii="Calibri" w:hAnsi="Calibri"/>
          <w:lang w:val="en-GB"/>
        </w:rPr>
        <w:instrText xml:space="preserve"> ADDIN EN.CITE.DATA </w:instrText>
      </w:r>
      <w:r w:rsidR="002D02E9" w:rsidRPr="002770C3">
        <w:rPr>
          <w:rFonts w:ascii="Calibri" w:hAnsi="Calibri"/>
          <w:lang w:val="en-GB"/>
        </w:rPr>
      </w:r>
      <w:r w:rsidR="002D02E9" w:rsidRPr="002770C3">
        <w:rPr>
          <w:rFonts w:ascii="Calibri" w:hAnsi="Calibri"/>
          <w:lang w:val="en-GB"/>
        </w:rPr>
        <w:fldChar w:fldCharType="end"/>
      </w:r>
      <w:r w:rsidRPr="002770C3">
        <w:rPr>
          <w:rFonts w:ascii="Calibri" w:hAnsi="Calibri"/>
          <w:lang w:val="en-GB"/>
        </w:rPr>
      </w:r>
      <w:r w:rsidRPr="002770C3">
        <w:rPr>
          <w:rFonts w:ascii="Calibri" w:hAnsi="Calibri"/>
          <w:lang w:val="en-GB"/>
        </w:rPr>
        <w:fldChar w:fldCharType="separate"/>
      </w:r>
      <w:r w:rsidRPr="002770C3">
        <w:rPr>
          <w:rFonts w:ascii="Calibri" w:hAnsi="Calibri"/>
          <w:noProof/>
          <w:vertAlign w:val="superscript"/>
          <w:lang w:val="en-GB"/>
        </w:rPr>
        <w:t>33-35</w:t>
      </w:r>
      <w:r w:rsidRPr="002770C3">
        <w:rPr>
          <w:rFonts w:ascii="Calibri" w:hAnsi="Calibri"/>
          <w:lang w:val="en-GB"/>
        </w:rPr>
        <w:fldChar w:fldCharType="end"/>
      </w:r>
      <w:r w:rsidRPr="002770C3">
        <w:rPr>
          <w:rFonts w:ascii="Calibri" w:hAnsi="Calibri"/>
          <w:lang w:val="en-GB"/>
        </w:rPr>
        <w:t xml:space="preserve">  Blood CMV PCR should not, however, be used </w:t>
      </w:r>
      <w:r w:rsidR="00EC7FD5" w:rsidRPr="002770C3">
        <w:rPr>
          <w:rFonts w:ascii="Calibri" w:hAnsi="Calibri"/>
          <w:lang w:val="en-GB"/>
        </w:rPr>
        <w:t>to rule out cCMV infection</w:t>
      </w:r>
      <w:r w:rsidRPr="002770C3">
        <w:rPr>
          <w:rFonts w:ascii="Calibri" w:hAnsi="Calibri"/>
          <w:lang w:val="en-GB"/>
        </w:rPr>
        <w:t xml:space="preserve"> since </w:t>
      </w:r>
      <w:r w:rsidR="00EC7FD5" w:rsidRPr="002770C3">
        <w:rPr>
          <w:rFonts w:ascii="Calibri" w:hAnsi="Calibri"/>
          <w:lang w:val="en-GB"/>
        </w:rPr>
        <w:t xml:space="preserve">paradoxically the </w:t>
      </w:r>
      <w:r w:rsidRPr="002770C3">
        <w:rPr>
          <w:rFonts w:ascii="Calibri" w:hAnsi="Calibri"/>
          <w:lang w:val="en-GB"/>
        </w:rPr>
        <w:t xml:space="preserve">absence of CMV </w:t>
      </w:r>
      <w:r w:rsidR="00630EA1" w:rsidRPr="002770C3">
        <w:rPr>
          <w:rFonts w:ascii="Calibri" w:hAnsi="Calibri"/>
          <w:lang w:val="en-GB"/>
        </w:rPr>
        <w:t>in blood has been described</w:t>
      </w:r>
      <w:r w:rsidRPr="002770C3">
        <w:rPr>
          <w:rFonts w:ascii="Calibri" w:hAnsi="Calibri"/>
          <w:lang w:val="en-GB"/>
        </w:rPr>
        <w:t xml:space="preserve"> </w:t>
      </w:r>
      <w:r w:rsidR="00A15CCD" w:rsidRPr="002770C3">
        <w:rPr>
          <w:rFonts w:ascii="Calibri" w:hAnsi="Calibri"/>
          <w:lang w:val="en-GB"/>
        </w:rPr>
        <w:t xml:space="preserve">even </w:t>
      </w:r>
      <w:r w:rsidRPr="002770C3">
        <w:rPr>
          <w:rFonts w:ascii="Calibri" w:hAnsi="Calibri"/>
          <w:lang w:val="en-GB"/>
        </w:rPr>
        <w:t>in babies with severe cCMV disease.</w:t>
      </w:r>
      <w:r w:rsidRPr="002770C3">
        <w:rPr>
          <w:rFonts w:ascii="Calibri" w:hAnsi="Calibri"/>
          <w:lang w:val="en-GB"/>
        </w:rPr>
        <w:fldChar w:fldCharType="begin">
          <w:fldData xml:space="preserve">PFJlZm1hbj48Q2l0ZT48QXV0aG9yPkJyYWRmb3JkPC9BdXRob3I+PFllYXI+MjAwNTwvWWVhcj48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</w:fldData>
        </w:fldChar>
      </w:r>
      <w:r w:rsidR="002D02E9" w:rsidRPr="002770C3">
        <w:rPr>
          <w:rFonts w:ascii="Calibri" w:hAnsi="Calibri"/>
          <w:lang w:val="en-GB"/>
        </w:rPr>
        <w:instrText xml:space="preserve"> ADDIN REFMGR.CITE </w:instrText>
      </w:r>
      <w:r w:rsidR="002D02E9" w:rsidRPr="002770C3">
        <w:rPr>
          <w:rFonts w:ascii="Calibri" w:hAnsi="Calibri"/>
          <w:lang w:val="en-GB"/>
        </w:rPr>
        <w:fldChar w:fldCharType="begin">
          <w:fldData xml:space="preserve">PFJlZm1hbj48Q2l0ZT48QXV0aG9yPkJyYWRmb3JkPC9BdXRob3I+PFllYXI+MjAwNTwvWWVhcj48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</w:fldData>
        </w:fldChar>
      </w:r>
      <w:r w:rsidR="002D02E9" w:rsidRPr="002770C3">
        <w:rPr>
          <w:rFonts w:ascii="Calibri" w:hAnsi="Calibri"/>
          <w:lang w:val="en-GB"/>
        </w:rPr>
        <w:instrText xml:space="preserve"> ADDIN EN.CITE.DATA </w:instrText>
      </w:r>
      <w:r w:rsidR="002D02E9" w:rsidRPr="002770C3">
        <w:rPr>
          <w:rFonts w:ascii="Calibri" w:hAnsi="Calibri"/>
          <w:lang w:val="en-GB"/>
        </w:rPr>
      </w:r>
      <w:r w:rsidR="002D02E9" w:rsidRPr="002770C3">
        <w:rPr>
          <w:rFonts w:ascii="Calibri" w:hAnsi="Calibri"/>
          <w:lang w:val="en-GB"/>
        </w:rPr>
        <w:fldChar w:fldCharType="end"/>
      </w:r>
      <w:r w:rsidRPr="002770C3">
        <w:rPr>
          <w:rFonts w:ascii="Calibri" w:hAnsi="Calibri"/>
          <w:lang w:val="en-GB"/>
        </w:rPr>
      </w:r>
      <w:r w:rsidRPr="002770C3">
        <w:rPr>
          <w:rFonts w:ascii="Calibri" w:hAnsi="Calibri"/>
          <w:lang w:val="en-GB"/>
        </w:rPr>
        <w:fldChar w:fldCharType="separate"/>
      </w:r>
      <w:r w:rsidRPr="002770C3">
        <w:rPr>
          <w:rFonts w:ascii="Calibri" w:hAnsi="Calibri"/>
          <w:noProof/>
          <w:vertAlign w:val="superscript"/>
          <w:lang w:val="en-GB"/>
        </w:rPr>
        <w:t>33;36</w:t>
      </w:r>
      <w:r w:rsidRPr="002770C3">
        <w:rPr>
          <w:rFonts w:ascii="Calibri" w:hAnsi="Calibri"/>
          <w:lang w:val="en-GB"/>
        </w:rPr>
        <w:fldChar w:fldCharType="end"/>
      </w:r>
      <w:r w:rsidRPr="002770C3">
        <w:rPr>
          <w:rFonts w:ascii="Calibri" w:hAnsi="Calibri"/>
          <w:lang w:val="en-GB"/>
        </w:rPr>
        <w:t xml:space="preserve"> (Quality </w:t>
      </w:r>
      <w:r>
        <w:rPr>
          <w:rFonts w:ascii="Calibri" w:hAnsi="Calibri"/>
          <w:lang w:val="en-GB"/>
        </w:rPr>
        <w:t>C, Strength 2)</w:t>
      </w:r>
    </w:p>
    <w:p w14:paraId="7567F687" w14:textId="77777777" w:rsidR="00EC78B9" w:rsidRPr="00E13771" w:rsidRDefault="00EC78B9" w:rsidP="00A3472D">
      <w:pPr>
        <w:pStyle w:val="ListParagraph"/>
        <w:numPr>
          <w:ilvl w:val="0"/>
          <w:numId w:val="16"/>
        </w:numPr>
        <w:spacing w:after="0" w:line="480" w:lineRule="auto"/>
        <w:rPr>
          <w:rFonts w:ascii="Calibri" w:hAnsi="Calibri"/>
          <w:lang w:val="en-GB"/>
        </w:rPr>
      </w:pPr>
      <w:r w:rsidRPr="00E13771">
        <w:rPr>
          <w:rFonts w:ascii="Calibri" w:hAnsi="Calibri"/>
          <w:lang w:val="en-GB"/>
        </w:rPr>
        <w:t xml:space="preserve">Examination of cerebrospinal fluid: </w:t>
      </w:r>
    </w:p>
    <w:p w14:paraId="2691EA49" w14:textId="5F123DEA" w:rsidR="00475853" w:rsidRDefault="00EC78B9" w:rsidP="00475853">
      <w:pPr>
        <w:pStyle w:val="ListParagraph"/>
        <w:spacing w:after="0" w:line="480" w:lineRule="auto"/>
        <w:rPr>
          <w:rFonts w:ascii="Calibri" w:hAnsi="Calibri"/>
          <w:lang w:val="en-GB"/>
        </w:rPr>
      </w:pPr>
      <w:r w:rsidRPr="00E13771">
        <w:rPr>
          <w:rFonts w:ascii="Calibri" w:hAnsi="Calibri"/>
          <w:lang w:val="en-GB"/>
        </w:rPr>
        <w:t>No current evidence supports examination of cerebrospinal fluid (CSF) as part of routine diagnostic work up.  Studies have shown detectable CMV DNA in CSF and elevated biomarkers such as beta2-microglobulin suggest a poor prognosis.</w:t>
      </w:r>
      <w:r>
        <w:rPr>
          <w:rFonts w:ascii="Calibri" w:hAnsi="Calibri"/>
          <w:lang w:val="en-GB"/>
        </w:rPr>
        <w:fldChar w:fldCharType="begin">
          <w:fldData xml:space="preserve">PFJlZm1hbj48Q2l0ZT48QXV0aG9yPkFsYXJjb248L0F1dGhvcj48WWVhcj4yMDEzPC9ZZWFyPjxS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FsYXJjb248L0F1dGhvcj48WWVhcj4yMDEzPC9ZZWFyPjxS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Pr>
          <w:rFonts w:ascii="Calibri" w:hAnsi="Calibri"/>
          <w:lang w:val="en-GB"/>
        </w:rPr>
      </w:r>
      <w:r>
        <w:rPr>
          <w:rFonts w:ascii="Calibri" w:hAnsi="Calibri"/>
          <w:lang w:val="en-GB"/>
        </w:rPr>
        <w:fldChar w:fldCharType="separate"/>
      </w:r>
      <w:r w:rsidR="002D02E9" w:rsidRPr="002D02E9">
        <w:rPr>
          <w:rFonts w:ascii="Calibri" w:hAnsi="Calibri"/>
          <w:noProof/>
          <w:vertAlign w:val="superscript"/>
          <w:lang w:val="en-GB"/>
        </w:rPr>
        <w:t>13;37</w:t>
      </w:r>
      <w:r>
        <w:rPr>
          <w:rFonts w:ascii="Calibri" w:hAnsi="Calibri"/>
          <w:lang w:val="en-GB"/>
        </w:rPr>
        <w:fldChar w:fldCharType="end"/>
      </w:r>
      <w:r>
        <w:rPr>
          <w:rFonts w:ascii="Calibri" w:hAnsi="Calibri"/>
          <w:lang w:val="en-GB"/>
        </w:rPr>
        <w:t xml:space="preserve">  H</w:t>
      </w:r>
      <w:r w:rsidRPr="00E13771">
        <w:rPr>
          <w:rFonts w:ascii="Calibri" w:hAnsi="Calibri"/>
          <w:lang w:val="en-GB"/>
        </w:rPr>
        <w:t xml:space="preserve">owever, </w:t>
      </w:r>
      <w:r>
        <w:rPr>
          <w:rFonts w:ascii="Calibri" w:hAnsi="Calibri"/>
          <w:lang w:val="en-GB"/>
        </w:rPr>
        <w:t xml:space="preserve">others </w:t>
      </w:r>
      <w:r w:rsidRPr="00E13771">
        <w:rPr>
          <w:rFonts w:ascii="Calibri" w:hAnsi="Calibri"/>
          <w:lang w:val="en-GB"/>
        </w:rPr>
        <w:t>have shown no additional prognostic value from CSF specimens obtained in the clinical setting.</w:t>
      </w:r>
      <w:r>
        <w:rPr>
          <w:rFonts w:ascii="Calibri" w:hAnsi="Calibri"/>
          <w:lang w:val="en-GB"/>
        </w:rPr>
        <w:fldChar w:fldCharType="begin">
          <w:fldData xml:space="preserve">PFJlZm1hbj48Q2l0ZT48QXV0aG9yPkdveWNvY2hlYS1WYWxkaXZpYTwvQXV0aG9yPjxZZWFyPjIw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</w:fldData>
        </w:fldChar>
      </w:r>
      <w:r w:rsidR="002D02E9">
        <w:rPr>
          <w:rFonts w:ascii="Calibri" w:hAnsi="Calibri"/>
          <w:lang w:val="en-GB"/>
        </w:rPr>
        <w:instrText xml:space="preserve"> ADDIN REFMGR.CITE </w:instrText>
      </w:r>
      <w:r w:rsidR="002D02E9">
        <w:rPr>
          <w:rFonts w:ascii="Calibri" w:hAnsi="Calibri"/>
          <w:lang w:val="en-GB"/>
        </w:rPr>
        <w:fldChar w:fldCharType="begin">
          <w:fldData xml:space="preserve">PFJlZm1hbj48Q2l0ZT48QXV0aG9yPkdveWNvY2hlYS1WYWxkaXZpYTwvQXV0aG9yPjxZZWFyPjIw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</w:fldData>
        </w:fldChar>
      </w:r>
      <w:r w:rsidR="002D02E9">
        <w:rPr>
          <w:rFonts w:ascii="Calibri" w:hAnsi="Calibri"/>
          <w:lang w:val="en-GB"/>
        </w:rPr>
        <w:instrText xml:space="preserve"> ADDIN EN.CITE.DATA </w:instrText>
      </w:r>
      <w:r w:rsidR="002D02E9">
        <w:rPr>
          <w:rFonts w:ascii="Calibri" w:hAnsi="Calibri"/>
          <w:lang w:val="en-GB"/>
        </w:rPr>
      </w:r>
      <w:r w:rsidR="002D02E9">
        <w:rPr>
          <w:rFonts w:ascii="Calibri" w:hAnsi="Calibri"/>
          <w:lang w:val="en-GB"/>
        </w:rPr>
        <w:fldChar w:fldCharType="end"/>
      </w:r>
      <w:r>
        <w:rPr>
          <w:rFonts w:ascii="Calibri" w:hAnsi="Calibri"/>
          <w:lang w:val="en-GB"/>
        </w:rPr>
      </w:r>
      <w:r>
        <w:rPr>
          <w:rFonts w:ascii="Calibri" w:hAnsi="Calibri"/>
          <w:lang w:val="en-GB"/>
        </w:rPr>
        <w:fldChar w:fldCharType="separate"/>
      </w:r>
      <w:r w:rsidR="002D02E9" w:rsidRPr="002D02E9">
        <w:rPr>
          <w:rFonts w:ascii="Calibri" w:hAnsi="Calibri"/>
          <w:noProof/>
          <w:vertAlign w:val="superscript"/>
          <w:lang w:val="en-GB"/>
        </w:rPr>
        <w:t>37</w:t>
      </w:r>
      <w:r>
        <w:rPr>
          <w:rFonts w:ascii="Calibri" w:hAnsi="Calibri"/>
          <w:lang w:val="en-GB"/>
        </w:rPr>
        <w:fldChar w:fldCharType="end"/>
      </w:r>
      <w:r w:rsidRPr="00E13771">
        <w:rPr>
          <w:rFonts w:ascii="Calibri" w:hAnsi="Calibri"/>
          <w:lang w:val="en-GB"/>
        </w:rPr>
        <w:t xml:space="preserve"> </w:t>
      </w:r>
      <w:r>
        <w:rPr>
          <w:rFonts w:ascii="Calibri" w:hAnsi="Calibri"/>
          <w:lang w:val="en-GB"/>
        </w:rPr>
        <w:t xml:space="preserve"> </w:t>
      </w:r>
      <w:r w:rsidRPr="00E13771">
        <w:rPr>
          <w:rFonts w:ascii="Calibri" w:hAnsi="Calibri"/>
          <w:lang w:val="en-GB"/>
        </w:rPr>
        <w:t xml:space="preserve">Despite this lack of evidence there was a majority </w:t>
      </w:r>
      <w:r w:rsidRPr="00E13771">
        <w:rPr>
          <w:rFonts w:ascii="Calibri" w:hAnsi="Calibri"/>
          <w:lang w:val="en-GB"/>
        </w:rPr>
        <w:lastRenderedPageBreak/>
        <w:t>view that, although a possible area of interest for future research, lumbar puncture should not be performed routinely in babies with cCMV inf</w:t>
      </w:r>
      <w:r>
        <w:rPr>
          <w:rFonts w:ascii="Calibri" w:hAnsi="Calibri"/>
          <w:lang w:val="en-GB"/>
        </w:rPr>
        <w:t>ection (Quality C, Strength 1).</w:t>
      </w:r>
    </w:p>
    <w:p w14:paraId="59F811E3" w14:textId="57822618" w:rsidR="00EC78B9" w:rsidRDefault="00EC78B9" w:rsidP="00EC78B9">
      <w:pPr>
        <w:spacing w:line="480" w:lineRule="auto"/>
        <w:contextualSpacing/>
        <w:rPr>
          <w:rFonts w:ascii="Calibri" w:eastAsia="Calibri" w:hAnsi="Calibri"/>
        </w:rPr>
      </w:pPr>
      <w:r>
        <w:rPr>
          <w:b/>
          <w:i/>
        </w:rPr>
        <w:t>Only a minority</w:t>
      </w:r>
      <w:r w:rsidRPr="00DB52B6">
        <w:rPr>
          <w:b/>
          <w:i/>
        </w:rPr>
        <w:t xml:space="preserve"> agreed that:-</w:t>
      </w:r>
    </w:p>
    <w:p w14:paraId="6D2745E2" w14:textId="4D487A88" w:rsidR="00EC78B9" w:rsidRPr="00475853" w:rsidRDefault="00EC78B9" w:rsidP="00A3472D">
      <w:pPr>
        <w:pStyle w:val="ListParagraph"/>
        <w:numPr>
          <w:ilvl w:val="0"/>
          <w:numId w:val="16"/>
        </w:numPr>
        <w:spacing w:line="480" w:lineRule="auto"/>
        <w:rPr>
          <w:rFonts w:ascii="Calibri" w:eastAsia="Calibri" w:hAnsi="Calibri"/>
        </w:rPr>
      </w:pPr>
      <w:r w:rsidRPr="00475853">
        <w:rPr>
          <w:rFonts w:ascii="Calibri" w:eastAsia="Calibri" w:hAnsi="Calibri"/>
        </w:rPr>
        <w:t>Cranial MRI should be performed</w:t>
      </w:r>
      <w:r w:rsidR="00475853">
        <w:rPr>
          <w:rFonts w:ascii="Calibri" w:eastAsia="Calibri" w:hAnsi="Calibri"/>
        </w:rPr>
        <w:t xml:space="preserve"> i</w:t>
      </w:r>
      <w:r w:rsidRPr="00475853">
        <w:rPr>
          <w:rFonts w:ascii="Calibri" w:eastAsia="Calibri" w:hAnsi="Calibri"/>
        </w:rPr>
        <w:t xml:space="preserve">n all CMV-infected babies.  </w:t>
      </w:r>
    </w:p>
    <w:p w14:paraId="7356F819" w14:textId="04328B03" w:rsidR="00D727AC" w:rsidRPr="00E13771" w:rsidRDefault="002A1D45" w:rsidP="00EC78B9">
      <w:pPr>
        <w:pStyle w:val="ListParagraph"/>
        <w:spacing w:line="480" w:lineRule="auto"/>
        <w:rPr>
          <w:rFonts w:ascii="Calibri" w:eastAsia="Calibri" w:hAnsi="Calibri"/>
        </w:rPr>
      </w:pPr>
      <w:r w:rsidRPr="00E13771">
        <w:rPr>
          <w:rFonts w:ascii="Calibri" w:eastAsia="Calibri" w:hAnsi="Calibri"/>
        </w:rPr>
        <w:t>Although t</w:t>
      </w:r>
      <w:r w:rsidR="00E962E0" w:rsidRPr="00E13771">
        <w:rPr>
          <w:rFonts w:ascii="Calibri" w:eastAsia="Calibri" w:hAnsi="Calibri"/>
        </w:rPr>
        <w:t>h</w:t>
      </w:r>
      <w:r w:rsidR="00703E6F" w:rsidRPr="00E13771">
        <w:rPr>
          <w:rFonts w:ascii="Calibri" w:eastAsia="Calibri" w:hAnsi="Calibri"/>
        </w:rPr>
        <w:t xml:space="preserve">ere is no </w:t>
      </w:r>
      <w:r w:rsidR="00A76A0F" w:rsidRPr="00E13771">
        <w:rPr>
          <w:rFonts w:ascii="Calibri" w:eastAsia="Calibri" w:hAnsi="Calibri"/>
        </w:rPr>
        <w:t>conclus</w:t>
      </w:r>
      <w:r w:rsidR="00520C5E" w:rsidRPr="00E13771">
        <w:rPr>
          <w:rFonts w:ascii="Calibri" w:eastAsia="Calibri" w:hAnsi="Calibri"/>
        </w:rPr>
        <w:t>ive</w:t>
      </w:r>
      <w:r w:rsidR="00703E6F" w:rsidRPr="00E13771">
        <w:rPr>
          <w:rFonts w:ascii="Calibri" w:eastAsia="Calibri" w:hAnsi="Calibri"/>
        </w:rPr>
        <w:t xml:space="preserve"> evidence </w:t>
      </w:r>
      <w:r w:rsidRPr="00E13771">
        <w:rPr>
          <w:rFonts w:ascii="Calibri" w:eastAsia="Calibri" w:hAnsi="Calibri"/>
        </w:rPr>
        <w:t>that performing MRI</w:t>
      </w:r>
      <w:r w:rsidR="00703E6F" w:rsidRPr="00E13771">
        <w:rPr>
          <w:rFonts w:ascii="Calibri" w:eastAsia="Calibri" w:hAnsi="Calibri"/>
        </w:rPr>
        <w:t xml:space="preserve"> gives additional prognostic information to CrUSS</w:t>
      </w:r>
      <w:r w:rsidRPr="00E13771">
        <w:rPr>
          <w:rFonts w:ascii="Calibri" w:eastAsia="Calibri" w:hAnsi="Calibri"/>
        </w:rPr>
        <w:t xml:space="preserve"> in those </w:t>
      </w:r>
      <w:r w:rsidRPr="002770C3">
        <w:rPr>
          <w:rFonts w:ascii="Calibri" w:eastAsia="Calibri" w:hAnsi="Calibri"/>
        </w:rPr>
        <w:t xml:space="preserve">without </w:t>
      </w:r>
      <w:r w:rsidR="00475853" w:rsidRPr="002770C3">
        <w:rPr>
          <w:rFonts w:ascii="Calibri" w:eastAsia="Calibri" w:hAnsi="Calibri"/>
        </w:rPr>
        <w:t>evidence of CMV</w:t>
      </w:r>
      <w:r w:rsidRPr="002770C3">
        <w:rPr>
          <w:rFonts w:ascii="Calibri" w:eastAsia="Calibri" w:hAnsi="Calibri"/>
        </w:rPr>
        <w:t xml:space="preserve"> disease </w:t>
      </w:r>
      <w:r w:rsidRPr="00E13771">
        <w:rPr>
          <w:rFonts w:ascii="Calibri" w:eastAsia="Calibri" w:hAnsi="Calibri"/>
        </w:rPr>
        <w:t xml:space="preserve">at birth </w:t>
      </w:r>
      <w:r w:rsidR="00B85333" w:rsidRPr="00E13771">
        <w:rPr>
          <w:rFonts w:ascii="Calibri" w:eastAsia="Calibri" w:hAnsi="Calibri"/>
        </w:rPr>
        <w:t>some</w:t>
      </w:r>
      <w:r w:rsidRPr="00E13771">
        <w:rPr>
          <w:rFonts w:ascii="Calibri" w:eastAsia="Calibri" w:hAnsi="Calibri"/>
        </w:rPr>
        <w:t xml:space="preserve"> </w:t>
      </w:r>
      <w:r w:rsidR="000B36A7" w:rsidRPr="00E13771">
        <w:rPr>
          <w:rFonts w:ascii="Calibri" w:eastAsia="Calibri" w:hAnsi="Calibri"/>
        </w:rPr>
        <w:t xml:space="preserve">argued that </w:t>
      </w:r>
      <w:r w:rsidRPr="00E13771">
        <w:rPr>
          <w:rFonts w:ascii="Calibri" w:eastAsia="Calibri" w:hAnsi="Calibri"/>
        </w:rPr>
        <w:t>it is desirable to conduct MRI in all cCMV infected babies</w:t>
      </w:r>
      <w:r w:rsidR="00EC78B9">
        <w:rPr>
          <w:rFonts w:ascii="Calibri" w:eastAsia="Calibri" w:hAnsi="Calibri"/>
        </w:rPr>
        <w:t xml:space="preserve"> since </w:t>
      </w:r>
      <w:r w:rsidR="000B36A7" w:rsidRPr="00E13771">
        <w:rPr>
          <w:rFonts w:ascii="Calibri" w:eastAsia="Calibri" w:hAnsi="Calibri"/>
        </w:rPr>
        <w:t xml:space="preserve">additional pathology </w:t>
      </w:r>
      <w:r w:rsidR="00EC78B9">
        <w:rPr>
          <w:rFonts w:ascii="Calibri" w:eastAsia="Calibri" w:hAnsi="Calibri"/>
        </w:rPr>
        <w:t xml:space="preserve">can be identified </w:t>
      </w:r>
      <w:r w:rsidR="000B36A7" w:rsidRPr="00E13771">
        <w:rPr>
          <w:rFonts w:ascii="Calibri" w:eastAsia="Calibri" w:hAnsi="Calibri"/>
        </w:rPr>
        <w:t>as compared to CrUSS</w:t>
      </w:r>
      <w:r w:rsidR="00D727AC" w:rsidRPr="00E13771">
        <w:rPr>
          <w:rFonts w:ascii="Calibri" w:eastAsia="Calibri" w:hAnsi="Calibri"/>
        </w:rPr>
        <w:t>.</w:t>
      </w:r>
      <w:r w:rsidR="00703E6F" w:rsidRPr="00E13771">
        <w:rPr>
          <w:rFonts w:ascii="Calibri" w:eastAsia="Calibri" w:hAnsi="Calibri"/>
        </w:rPr>
        <w:fldChar w:fldCharType="begin">
          <w:fldData xml:space="preserve">PFJlZm1hbj48Q2l0ZT48QXV0aG9yPkNhcHJldHRpPC9BdXRob3I+PFllYXI+MjAxNDwvWWVhcj48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</w:fldData>
        </w:fldChar>
      </w:r>
      <w:r w:rsidR="002D02E9">
        <w:rPr>
          <w:rFonts w:ascii="Calibri" w:eastAsia="Calibri" w:hAnsi="Calibri"/>
        </w:rPr>
        <w:instrText xml:space="preserve"> ADDIN REFMGR.CITE </w:instrText>
      </w:r>
      <w:r w:rsidR="002D02E9">
        <w:rPr>
          <w:rFonts w:ascii="Calibri" w:eastAsia="Calibri" w:hAnsi="Calibri"/>
        </w:rPr>
        <w:fldChar w:fldCharType="begin">
          <w:fldData xml:space="preserve">PFJlZm1hbj48Q2l0ZT48QXV0aG9yPkNhcHJldHRpPC9BdXRob3I+PFllYXI+MjAxNDwvWWVhcj48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</w:fldData>
        </w:fldChar>
      </w:r>
      <w:r w:rsidR="002D02E9">
        <w:rPr>
          <w:rFonts w:ascii="Calibri" w:eastAsia="Calibri" w:hAnsi="Calibri"/>
        </w:rPr>
        <w:instrText xml:space="preserve"> ADDIN EN.CITE.DATA </w:instrText>
      </w:r>
      <w:r w:rsidR="002D02E9">
        <w:rPr>
          <w:rFonts w:ascii="Calibri" w:eastAsia="Calibri" w:hAnsi="Calibri"/>
        </w:rPr>
      </w:r>
      <w:r w:rsidR="002D02E9">
        <w:rPr>
          <w:rFonts w:ascii="Calibri" w:eastAsia="Calibri" w:hAnsi="Calibri"/>
        </w:rPr>
        <w:fldChar w:fldCharType="end"/>
      </w:r>
      <w:r w:rsidR="00703E6F" w:rsidRPr="00E13771">
        <w:rPr>
          <w:rFonts w:ascii="Calibri" w:eastAsia="Calibri" w:hAnsi="Calibri"/>
        </w:rPr>
      </w:r>
      <w:r w:rsidR="00703E6F" w:rsidRPr="00E13771">
        <w:rPr>
          <w:rFonts w:ascii="Calibri" w:eastAsia="Calibri" w:hAnsi="Calibri"/>
        </w:rPr>
        <w:fldChar w:fldCharType="separate"/>
      </w:r>
      <w:r w:rsidR="002D02E9" w:rsidRPr="002D02E9">
        <w:rPr>
          <w:rFonts w:ascii="Calibri" w:eastAsia="Calibri" w:hAnsi="Calibri"/>
          <w:noProof/>
          <w:vertAlign w:val="superscript"/>
        </w:rPr>
        <w:t>38-40</w:t>
      </w:r>
      <w:r w:rsidR="00703E6F" w:rsidRPr="00E13771">
        <w:rPr>
          <w:rFonts w:ascii="Calibri" w:eastAsia="Calibri" w:hAnsi="Calibri"/>
        </w:rPr>
        <w:fldChar w:fldCharType="end"/>
      </w:r>
      <w:r w:rsidR="00DF5212" w:rsidRPr="00E13771">
        <w:rPr>
          <w:rFonts w:ascii="Calibri" w:eastAsia="Calibri" w:hAnsi="Calibri"/>
        </w:rPr>
        <w:t xml:space="preserve">  (</w:t>
      </w:r>
      <w:r w:rsidR="000B36A7" w:rsidRPr="00E13771">
        <w:rPr>
          <w:rFonts w:ascii="Calibri" w:eastAsia="Calibri" w:hAnsi="Calibri"/>
        </w:rPr>
        <w:t xml:space="preserve">Quality </w:t>
      </w:r>
      <w:r w:rsidR="00DF5212" w:rsidRPr="00E13771">
        <w:rPr>
          <w:rFonts w:ascii="Calibri" w:eastAsia="Calibri" w:hAnsi="Calibri"/>
        </w:rPr>
        <w:t xml:space="preserve">D, </w:t>
      </w:r>
      <w:r w:rsidR="00972B87" w:rsidRPr="00E13771">
        <w:rPr>
          <w:rFonts w:ascii="Calibri" w:eastAsia="Calibri" w:hAnsi="Calibri"/>
        </w:rPr>
        <w:t>Strength</w:t>
      </w:r>
      <w:r w:rsidR="00DF5212" w:rsidRPr="00E13771">
        <w:rPr>
          <w:rFonts w:ascii="Calibri" w:eastAsia="Calibri" w:hAnsi="Calibri"/>
        </w:rPr>
        <w:t xml:space="preserve"> 2)</w:t>
      </w:r>
    </w:p>
    <w:p w14:paraId="76E92D82" w14:textId="77777777" w:rsidR="007F3E38" w:rsidRDefault="007F3E38" w:rsidP="002D2C80">
      <w:pPr>
        <w:spacing w:line="480" w:lineRule="auto"/>
        <w:rPr>
          <w:b/>
          <w:u w:val="single"/>
        </w:rPr>
      </w:pPr>
      <w:r w:rsidRPr="007000F9">
        <w:rPr>
          <w:b/>
          <w:u w:val="single"/>
        </w:rPr>
        <w:t>Tr</w:t>
      </w:r>
      <w:r w:rsidRPr="00E107D9">
        <w:rPr>
          <w:b/>
          <w:u w:val="single"/>
        </w:rPr>
        <w:t>eatment</w:t>
      </w:r>
    </w:p>
    <w:p w14:paraId="6A83DE64" w14:textId="46E2ED40" w:rsidR="00981C29" w:rsidRDefault="00E13771" w:rsidP="002D2C80">
      <w:pPr>
        <w:spacing w:line="480" w:lineRule="auto"/>
      </w:pPr>
      <w:r>
        <w:t>N</w:t>
      </w:r>
      <w:r w:rsidR="00156ECE">
        <w:t xml:space="preserve">o antiviral drugs </w:t>
      </w:r>
      <w:r>
        <w:t xml:space="preserve">are </w:t>
      </w:r>
      <w:r w:rsidR="00156ECE">
        <w:t>currently license</w:t>
      </w:r>
      <w:r>
        <w:t>d</w:t>
      </w:r>
      <w:r w:rsidR="00156ECE">
        <w:t xml:space="preserve"> for the treatment of cCMV.  </w:t>
      </w:r>
      <w:r w:rsidR="00796BB8">
        <w:t xml:space="preserve">Although many case reports and cohort studies have reported </w:t>
      </w:r>
      <w:r w:rsidR="00656265">
        <w:t xml:space="preserve">on </w:t>
      </w:r>
      <w:r w:rsidR="00796BB8">
        <w:t>treatm</w:t>
      </w:r>
      <w:r w:rsidR="00656265">
        <w:t>ent for cCMV</w:t>
      </w:r>
      <w:r w:rsidR="00796BB8">
        <w:t xml:space="preserve"> there are </w:t>
      </w:r>
      <w:r w:rsidR="00981C29">
        <w:t xml:space="preserve">results from </w:t>
      </w:r>
      <w:r w:rsidR="00796BB8">
        <w:t>only 2 rand</w:t>
      </w:r>
      <w:r w:rsidR="00C07C51">
        <w:t>omiz</w:t>
      </w:r>
      <w:r w:rsidR="00981C29">
        <w:t>ed controlled trials</w:t>
      </w:r>
      <w:r w:rsidR="005A1425">
        <w:t xml:space="preserve"> (RCTs)</w:t>
      </w:r>
      <w:r w:rsidR="0076596D">
        <w:t>.</w:t>
      </w:r>
      <w:r w:rsidR="00DD0351">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Q2l0ZT48QXV0aG9yPkx1Y2s8L0F1dGhvcj48WWVhcj4yMDA2PC9Z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</w:fldData>
        </w:fldChar>
      </w:r>
      <w:r w:rsidR="002D02E9">
        <w:instrText xml:space="preserve"> ADDIN REFMGR.CITE </w:instrText>
      </w:r>
      <w:r w:rsidR="002D02E9">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Q2l0ZT48QXV0aG9yPkx1Y2s8L0F1dGhvcj48WWVhcj4yMDA2PC9Z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</w:fldData>
        </w:fldChar>
      </w:r>
      <w:r w:rsidR="002D02E9">
        <w:instrText xml:space="preserve"> ADDIN EN.CITE.DATA </w:instrText>
      </w:r>
      <w:r w:rsidR="002D02E9">
        <w:fldChar w:fldCharType="end"/>
      </w:r>
      <w:r w:rsidR="00DD0351">
        <w:fldChar w:fldCharType="separate"/>
      </w:r>
      <w:r w:rsidR="000E1845" w:rsidRPr="000E1845">
        <w:rPr>
          <w:noProof/>
          <w:vertAlign w:val="superscript"/>
        </w:rPr>
        <w:t>7;41-44</w:t>
      </w:r>
      <w:r w:rsidR="00DD0351">
        <w:fldChar w:fldCharType="end"/>
      </w:r>
      <w:r w:rsidR="00796BB8">
        <w:t xml:space="preserve">  </w:t>
      </w:r>
      <w:r w:rsidR="00B95CB5">
        <w:t xml:space="preserve">The first of these </w:t>
      </w:r>
      <w:r w:rsidR="00C07C51">
        <w:t>studies</w:t>
      </w:r>
      <w:r w:rsidR="00B95CB5">
        <w:t xml:space="preserve"> evaluated 6 weeks</w:t>
      </w:r>
      <w:r w:rsidR="005A1425">
        <w:t>’</w:t>
      </w:r>
      <w:r w:rsidR="00B95CB5">
        <w:t xml:space="preserve"> </w:t>
      </w:r>
      <w:r w:rsidR="00CE4A9D">
        <w:t xml:space="preserve">intravenous </w:t>
      </w:r>
      <w:r w:rsidR="00B95CB5">
        <w:t>ganciclovir</w:t>
      </w:r>
      <w:r w:rsidR="006D57B3">
        <w:t xml:space="preserve"> </w:t>
      </w:r>
      <w:r w:rsidR="005A1425">
        <w:t>treatment</w:t>
      </w:r>
      <w:r w:rsidR="00B95CB5">
        <w:t xml:space="preserve"> </w:t>
      </w:r>
      <w:r w:rsidR="00C72CDD">
        <w:t>in neonates (&lt; 1 month of age),</w:t>
      </w:r>
      <w:r w:rsidR="005A1425">
        <w:t xml:space="preserve"> </w:t>
      </w:r>
      <w:r w:rsidR="00B95CB5">
        <w:t>gestational age ≥32</w:t>
      </w:r>
      <w:r w:rsidR="00C07C51">
        <w:t xml:space="preserve"> weeks</w:t>
      </w:r>
      <w:r w:rsidR="005A1425">
        <w:t>,</w:t>
      </w:r>
      <w:r w:rsidR="00B95CB5">
        <w:t xml:space="preserve"> </w:t>
      </w:r>
      <w:r w:rsidR="00CE4A9D">
        <w:t xml:space="preserve">and </w:t>
      </w:r>
      <w:r w:rsidR="00D67B50">
        <w:t xml:space="preserve">clinically apparent disease in the newborn period </w:t>
      </w:r>
      <w:r w:rsidR="00C72CDD">
        <w:t xml:space="preserve">with </w:t>
      </w:r>
      <w:r w:rsidR="00B95CB5" w:rsidRPr="00C72CDD">
        <w:t>evidence</w:t>
      </w:r>
      <w:r w:rsidR="00B95CB5">
        <w:t xml:space="preserve"> of CNS disease</w:t>
      </w:r>
      <w:r w:rsidR="00C150DE">
        <w:t xml:space="preserve"> (including microcephaly, intracranial calcification, abnormal CSF indices for age, hearing deficit and chorioretinitis)</w:t>
      </w:r>
      <w:r w:rsidR="00CE4A9D">
        <w:t>.</w:t>
      </w:r>
      <w:r w:rsidR="00742040">
        <w:fldChar w:fldCharType="begin"/>
      </w:r>
      <w:r w:rsidR="002D02E9">
        <w:instrText xml:space="preserve"> ADDIN REFMGR.CITE &lt;Refman&gt;&lt;Cite&gt;&lt;Author&gt;Kimberlin&lt;/Author&gt;&lt;Year&gt;2003&lt;/Year&gt;&lt;RecNum&gt;KIMBERLIN2003&lt;/RecNum&gt;&lt;IDText&gt;Effect Of Ganciclovir Therapy On Hearing In Symptomatic Congenital Cytomegalovirus Disease Involving The Central Nervous System: A Randomized, Controlled Trial&lt;/IDText&gt;&lt;MDL Ref_Type="Journal"&gt;&lt;Ref_Type&gt;Journal&lt;/Ref_Type&gt;&lt;Ref_ID&gt;KIMBERLIN2003&lt;/Ref_ID&gt;&lt;Title_Primary&gt;Effect Of Ganciclovir Therapy On Hearing In Symptomatic Congenital Cytomegalovirus Disease Involving The Central Nervous System: A Randomized, Controlled Trial&lt;/Title_Primary&gt;&lt;Authors_Primary&gt;Kimberlin,D&lt;/Authors_Primary&gt;&lt;Authors_Primary&gt;Lin,CY&lt;/Authors_Primary&gt;&lt;Authors_Primary&gt;Sanchez,PJ&lt;/Authors_Primary&gt;&lt;Authors_Primary&gt;Demmler,GJ&lt;/Authors_Primary&gt;&lt;Authors_Primary&gt;Dankner,W&lt;/Authors_Primary&gt;&lt;Authors_Primary&gt;Shelton,M&lt;/Authors_Primary&gt;&lt;Authors_Primary&gt;Jacobs,RF&lt;/Authors_Primary&gt;&lt;Authors_Primary&gt;Vaudry,W&lt;/Authors_Primary&gt;&lt;Authors_Primary&gt;Pass,RF&lt;/Authors_Primary&gt;&lt;Authors_Primary&gt;Kiell,JM&lt;/Authors_Primary&gt;&lt;Authors_Primary&gt;Soong,SJ&lt;/Authors_Primary&gt;&lt;Authors_Primary&gt;Whitley,RJ&lt;/Authors_Primary&gt;&lt;Date_Primary&gt;2003&lt;/Date_Primary&gt;&lt;Keywords&gt;Ganciclovir&lt;/Keywords&gt;&lt;Keywords&gt;therapy&lt;/Keywords&gt;&lt;Keywords&gt;congenital&lt;/Keywords&gt;&lt;Keywords&gt;Cytomegalovirus&lt;/Keywords&gt;&lt;Keywords&gt;Central Nervous System&lt;/Keywords&gt;&lt;Keywords&gt;Safety&lt;/Keywords&gt;&lt;Keywords&gt;neonate&lt;/Keywords&gt;&lt;Keywords&gt;CMV&lt;/Keywords&gt;&lt;Keywords&gt;treatment&lt;/Keywords&gt;&lt;Keywords&gt;Neutropenia&lt;/Keywords&gt;&lt;Keywords&gt;Infant&lt;/Keywords&gt;&lt;Reprint&gt;Not in File&lt;/Reprint&gt;&lt;Start_Page&gt;16&lt;/Start_Page&gt;&lt;End_Page&gt;25&lt;/End_Page&gt;&lt;Periodical&gt;Journal of Pediatrics&lt;/Periodical&gt;&lt;Volume&gt;143&lt;/Volume&gt;&lt;ZZ_JournalFull&gt;&lt;f name="System"&gt;Journal of Pediatrics&lt;/f&gt;&lt;/ZZ_JournalFull&gt;&lt;ZZ_WorkformID&gt;1&lt;/ZZ_WorkformID&gt;&lt;/MDL&gt;&lt;/Cite&gt;&lt;/Refman&gt;</w:instrText>
      </w:r>
      <w:r w:rsidR="00742040">
        <w:fldChar w:fldCharType="separate"/>
      </w:r>
      <w:r w:rsidR="00856D35" w:rsidRPr="00856D35">
        <w:rPr>
          <w:noProof/>
          <w:vertAlign w:val="superscript"/>
        </w:rPr>
        <w:t>7</w:t>
      </w:r>
      <w:r w:rsidR="00742040">
        <w:fldChar w:fldCharType="end"/>
      </w:r>
      <w:r w:rsidR="00CE4A9D">
        <w:t xml:space="preserve">  Improved hearing and neurodevelopmental outcomes were shown but there was significant loss to follow-up.</w:t>
      </w:r>
      <w:r w:rsidR="00742040">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9saXZlcjwvQXV0aG9yPjxZZWFyPjIwMDk8L1llYXI+PFJlY051bT5PTElWRVIyMDA5PC9SZWNO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</w:fldData>
        </w:fldChar>
      </w:r>
      <w:r w:rsidR="002D02E9">
        <w:instrText xml:space="preserve"> ADDIN REFMGR.CITE </w:instrText>
      </w:r>
      <w:r w:rsidR="002D02E9">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9saXZlcjwvQXV0aG9yPjxZZWFyPjIwMDk8L1llYXI+PFJlY051bT5PTElWRVIyMDA5PC9SZWNO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</w:fldData>
        </w:fldChar>
      </w:r>
      <w:r w:rsidR="002D02E9">
        <w:instrText xml:space="preserve"> ADDIN EN.CITE.DATA </w:instrText>
      </w:r>
      <w:r w:rsidR="002D02E9">
        <w:fldChar w:fldCharType="end"/>
      </w:r>
      <w:r w:rsidR="00742040">
        <w:fldChar w:fldCharType="separate"/>
      </w:r>
      <w:r w:rsidR="000E1845" w:rsidRPr="000E1845">
        <w:rPr>
          <w:noProof/>
          <w:vertAlign w:val="superscript"/>
        </w:rPr>
        <w:t>7;44</w:t>
      </w:r>
      <w:r w:rsidR="00742040">
        <w:fldChar w:fldCharType="end"/>
      </w:r>
      <w:r>
        <w:t xml:space="preserve">  A</w:t>
      </w:r>
      <w:r w:rsidR="00B95CB5">
        <w:t xml:space="preserve"> more recent </w:t>
      </w:r>
      <w:r w:rsidR="005A1425">
        <w:t xml:space="preserve">trial </w:t>
      </w:r>
      <w:r w:rsidR="00B95CB5">
        <w:t xml:space="preserve">compared 6 weeks </w:t>
      </w:r>
      <w:r>
        <w:t>to</w:t>
      </w:r>
      <w:r w:rsidR="00B95CB5">
        <w:t xml:space="preserve"> 6 months treatment with oral valganciclovir</w:t>
      </w:r>
      <w:r w:rsidR="006D57B3">
        <w:t xml:space="preserve"> </w:t>
      </w:r>
      <w:r w:rsidR="00B95CB5">
        <w:t xml:space="preserve">and </w:t>
      </w:r>
      <w:r w:rsidR="008D1715">
        <w:t>included</w:t>
      </w:r>
      <w:r w:rsidR="00B95CB5">
        <w:t xml:space="preserve"> babies with </w:t>
      </w:r>
      <w:r w:rsidR="00327D69">
        <w:t xml:space="preserve">any </w:t>
      </w:r>
      <w:r w:rsidR="005A1425">
        <w:t xml:space="preserve">evidence of </w:t>
      </w:r>
      <w:r w:rsidR="00327D69">
        <w:t xml:space="preserve">symptomatic (including </w:t>
      </w:r>
      <w:r w:rsidR="00B95CB5">
        <w:t>non-CNS</w:t>
      </w:r>
      <w:r w:rsidR="00327D69">
        <w:t xml:space="preserve">) </w:t>
      </w:r>
      <w:r w:rsidR="00C150DE">
        <w:t>c</w:t>
      </w:r>
      <w:r w:rsidR="00327D69">
        <w:t>CMV</w:t>
      </w:r>
      <w:r w:rsidR="00B95CB5">
        <w:t xml:space="preserve"> disease</w:t>
      </w:r>
      <w:r w:rsidR="00327D69">
        <w:t>.</w:t>
      </w:r>
      <w:r w:rsidR="00742040">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2D02E9">
        <w:instrText xml:space="preserve"> ADDIN REFMGR.CITE </w:instrText>
      </w:r>
      <w:r w:rsidR="002D02E9">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2D02E9">
        <w:instrText xml:space="preserve"> ADDIN EN.CITE.DATA </w:instrText>
      </w:r>
      <w:r w:rsidR="002D02E9">
        <w:fldChar w:fldCharType="end"/>
      </w:r>
      <w:r w:rsidR="00742040">
        <w:fldChar w:fldCharType="separate"/>
      </w:r>
      <w:r w:rsidR="000E1845" w:rsidRPr="000E1845">
        <w:rPr>
          <w:noProof/>
          <w:vertAlign w:val="superscript"/>
        </w:rPr>
        <w:t>41</w:t>
      </w:r>
      <w:r w:rsidR="00742040">
        <w:fldChar w:fldCharType="end"/>
      </w:r>
      <w:r w:rsidR="00327D69">
        <w:t xml:space="preserve">  </w:t>
      </w:r>
      <w:r w:rsidR="00327D69" w:rsidRPr="002770C3">
        <w:t>F</w:t>
      </w:r>
      <w:r w:rsidR="00B95CB5" w:rsidRPr="002770C3">
        <w:t xml:space="preserve">ew </w:t>
      </w:r>
      <w:r w:rsidR="00327D69" w:rsidRPr="002770C3">
        <w:t xml:space="preserve">babies enrolled, however, </w:t>
      </w:r>
      <w:r w:rsidR="00B95CB5" w:rsidRPr="002770C3">
        <w:t>had isolated, mild clinical features</w:t>
      </w:r>
      <w:r w:rsidR="005D6C03" w:rsidRPr="002770C3">
        <w:t xml:space="preserve"> and none</w:t>
      </w:r>
      <w:r w:rsidR="005E7A77" w:rsidRPr="002770C3">
        <w:t xml:space="preserve"> in the 6 month treatment group</w:t>
      </w:r>
      <w:r w:rsidR="005D6C03" w:rsidRPr="002770C3">
        <w:t xml:space="preserve"> had </w:t>
      </w:r>
      <w:r w:rsidR="005D6C03">
        <w:t xml:space="preserve">isolated SNHL </w:t>
      </w:r>
      <w:r w:rsidR="00B95CB5">
        <w:t>(</w:t>
      </w:r>
      <w:r w:rsidR="00982CC0">
        <w:t xml:space="preserve">D Kimberlin 2015, </w:t>
      </w:r>
      <w:r w:rsidR="00B95CB5" w:rsidRPr="00982CC0">
        <w:t xml:space="preserve">personal </w:t>
      </w:r>
      <w:r w:rsidR="00982CC0" w:rsidRPr="00982CC0">
        <w:t xml:space="preserve">email </w:t>
      </w:r>
      <w:r w:rsidR="00B95CB5" w:rsidRPr="00982CC0">
        <w:t>correspondence</w:t>
      </w:r>
      <w:r w:rsidR="00982CC0" w:rsidRPr="00982CC0">
        <w:t>,</w:t>
      </w:r>
      <w:r w:rsidR="00982CC0">
        <w:t xml:space="preserve"> 28 April</w:t>
      </w:r>
      <w:r w:rsidR="00B95CB5">
        <w:t xml:space="preserve">).  A modest benefit on both 2 </w:t>
      </w:r>
      <w:r w:rsidR="00B95CB5">
        <w:lastRenderedPageBreak/>
        <w:t xml:space="preserve">year hearing and neurodevelopmental outcomes was shown with the 6 month treatment course.  </w:t>
      </w:r>
      <w:r w:rsidR="00A129E7">
        <w:t>T</w:t>
      </w:r>
      <w:r w:rsidR="000B2E8D">
        <w:t>he longer treatment</w:t>
      </w:r>
      <w:r w:rsidR="007B3C5A">
        <w:t xml:space="preserve"> course</w:t>
      </w:r>
      <w:r w:rsidR="000B2E8D">
        <w:t xml:space="preserve"> </w:t>
      </w:r>
      <w:r w:rsidR="00A129E7">
        <w:t xml:space="preserve">improved </w:t>
      </w:r>
      <w:r w:rsidR="007B3C5A">
        <w:t xml:space="preserve">likelihood of better </w:t>
      </w:r>
      <w:r w:rsidR="00A129E7">
        <w:t xml:space="preserve">hearing outcomes </w:t>
      </w:r>
      <w:r w:rsidR="007B3C5A">
        <w:t xml:space="preserve">most notably </w:t>
      </w:r>
      <w:r w:rsidR="000B2E8D">
        <w:t xml:space="preserve">in those with pre-existing CNS involvement.  </w:t>
      </w:r>
      <w:r w:rsidR="007B3C5A">
        <w:t>L</w:t>
      </w:r>
      <w:r w:rsidR="005A1425">
        <w:t xml:space="preserve">onger </w:t>
      </w:r>
      <w:r w:rsidR="007B3C5A">
        <w:t xml:space="preserve">duration </w:t>
      </w:r>
      <w:r w:rsidR="005A1425">
        <w:t>of therapy</w:t>
      </w:r>
      <w:r w:rsidR="000B2E8D">
        <w:t xml:space="preserve"> was </w:t>
      </w:r>
      <w:r w:rsidR="00B95CB5">
        <w:t>only statistically significant</w:t>
      </w:r>
      <w:r w:rsidR="000B2E8D">
        <w:t>, however,</w:t>
      </w:r>
      <w:r w:rsidR="00B95CB5">
        <w:t xml:space="preserve"> </w:t>
      </w:r>
      <w:r w:rsidR="000B2E8D">
        <w:t>for ‘total ear</w:t>
      </w:r>
      <w:r w:rsidR="0065686F">
        <w:t>’</w:t>
      </w:r>
      <w:r w:rsidR="000B2E8D">
        <w:t xml:space="preserve"> hearing as opposed to ‘best ear’ hearing (which is of greater functional significance) and </w:t>
      </w:r>
      <w:r w:rsidR="005A1425">
        <w:t xml:space="preserve">only </w:t>
      </w:r>
      <w:r w:rsidR="000B2E8D">
        <w:t xml:space="preserve">once adjusted for baseline </w:t>
      </w:r>
      <w:r w:rsidR="00DB08BA">
        <w:t xml:space="preserve">CNS </w:t>
      </w:r>
      <w:r w:rsidR="000B2E8D">
        <w:t>involvement</w:t>
      </w:r>
      <w:r w:rsidR="00B95CB5">
        <w:t xml:space="preserve">.  </w:t>
      </w:r>
      <w:r w:rsidR="00DF0AFE">
        <w:t xml:space="preserve">Given </w:t>
      </w:r>
      <w:r w:rsidR="00981C29">
        <w:t xml:space="preserve">the natural resolution </w:t>
      </w:r>
      <w:r w:rsidR="00327D69">
        <w:t>of some features of c</w:t>
      </w:r>
      <w:r w:rsidR="00DF0AFE">
        <w:t xml:space="preserve">CMV </w:t>
      </w:r>
      <w:r w:rsidR="00981C29">
        <w:t xml:space="preserve">disease </w:t>
      </w:r>
      <w:r w:rsidR="00327D69">
        <w:t>in published cohorts,</w:t>
      </w:r>
      <w:r w:rsidR="00981C29">
        <w:t xml:space="preserve"> </w:t>
      </w:r>
      <w:r w:rsidR="00DF0AFE">
        <w:t xml:space="preserve">alongside the </w:t>
      </w:r>
      <w:r w:rsidR="00327D69">
        <w:t>delayed onset of hearing loss and</w:t>
      </w:r>
      <w:r w:rsidR="00DF0AFE">
        <w:t xml:space="preserve"> fluctuations </w:t>
      </w:r>
      <w:r w:rsidR="00327D69">
        <w:t xml:space="preserve">in SNHL reported in </w:t>
      </w:r>
      <w:r w:rsidR="005A1425">
        <w:t>cCMV</w:t>
      </w:r>
      <w:r w:rsidR="00101577">
        <w:t>,</w:t>
      </w:r>
      <w:r w:rsidR="00327D69">
        <w:t xml:space="preserve"> it is even more challenging to draw any conclusions regarding treatment effect from </w:t>
      </w:r>
      <w:r w:rsidR="00DF0AFE">
        <w:t>uncontrolled studies</w:t>
      </w:r>
      <w:r w:rsidR="00797DF6">
        <w:t>.</w:t>
      </w:r>
      <w:r w:rsidR="00DD0351">
        <w:fldChar w:fldCharType="begin">
          <w:fldData xml:space="preserve">PFJlZm1hbj48Q2l0ZT48QXV0aG9yPkRhaGxlPC9BdXRob3I+PFllYXI+MjAwMDwvWWVhcj48UmVj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</w:fldData>
        </w:fldChar>
      </w:r>
      <w:r w:rsidR="002D02E9">
        <w:instrText xml:space="preserve"> ADDIN REFMGR.CITE </w:instrText>
      </w:r>
      <w:r w:rsidR="002D02E9">
        <w:fldChar w:fldCharType="begin">
          <w:fldData xml:space="preserve">PFJlZm1hbj48Q2l0ZT48QXV0aG9yPkRhaGxlPC9BdXRob3I+PFllYXI+MjAwMDwvWWVhcj48UmVj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</w:fldData>
        </w:fldChar>
      </w:r>
      <w:r w:rsidR="002D02E9">
        <w:instrText xml:space="preserve"> ADDIN EN.CITE.DATA </w:instrText>
      </w:r>
      <w:r w:rsidR="002D02E9">
        <w:fldChar w:fldCharType="end"/>
      </w:r>
      <w:r w:rsidR="00DD0351">
        <w:fldChar w:fldCharType="separate"/>
      </w:r>
      <w:r w:rsidR="000E1845" w:rsidRPr="000E1845">
        <w:rPr>
          <w:noProof/>
          <w:vertAlign w:val="superscript"/>
        </w:rPr>
        <w:t>7;16;45</w:t>
      </w:r>
      <w:r w:rsidR="00DD0351">
        <w:fldChar w:fldCharType="end"/>
      </w:r>
      <w:r w:rsidR="00DF0AFE">
        <w:t xml:space="preserve"> </w:t>
      </w:r>
      <w:r w:rsidR="00981C29">
        <w:t xml:space="preserve"> </w:t>
      </w:r>
    </w:p>
    <w:p w14:paraId="5FF7A06E" w14:textId="7D742D82" w:rsidR="00796BB8" w:rsidRDefault="00EE3C00" w:rsidP="002D2C80">
      <w:pPr>
        <w:spacing w:line="480" w:lineRule="auto"/>
      </w:pPr>
      <w:r>
        <w:t>Clinical trial</w:t>
      </w:r>
      <w:r w:rsidR="002C2023">
        <w:t xml:space="preserve">s </w:t>
      </w:r>
      <w:r>
        <w:t xml:space="preserve">to date </w:t>
      </w:r>
      <w:r w:rsidR="002C2023">
        <w:t>do</w:t>
      </w:r>
      <w:r w:rsidR="009C4723">
        <w:t xml:space="preserve"> not</w:t>
      </w:r>
      <w:r w:rsidR="00E3191A">
        <w:t>,</w:t>
      </w:r>
      <w:r w:rsidR="005A1425">
        <w:t xml:space="preserve"> therefore</w:t>
      </w:r>
      <w:r w:rsidR="00E3191A">
        <w:t>,</w:t>
      </w:r>
      <w:r w:rsidR="009C4723">
        <w:t xml:space="preserve"> </w:t>
      </w:r>
      <w:r w:rsidR="002C2023">
        <w:t xml:space="preserve">provide </w:t>
      </w:r>
      <w:r w:rsidR="009C4723">
        <w:t xml:space="preserve">good evidence </w:t>
      </w:r>
      <w:r w:rsidR="00E3191A">
        <w:t>on which to base</w:t>
      </w:r>
      <w:r w:rsidR="009C4723">
        <w:t xml:space="preserve"> treatment </w:t>
      </w:r>
      <w:r w:rsidR="006D57B3">
        <w:t>decisions for</w:t>
      </w:r>
      <w:r w:rsidR="009C4723">
        <w:t xml:space="preserve"> many of the </w:t>
      </w:r>
      <w:r w:rsidR="006D57B3">
        <w:t>infant</w:t>
      </w:r>
      <w:r w:rsidR="009C4723">
        <w:t xml:space="preserve">s presenting to clinicians in </w:t>
      </w:r>
      <w:r w:rsidR="00B95CB5">
        <w:t>everyday</w:t>
      </w:r>
      <w:r w:rsidR="009C4723">
        <w:t xml:space="preserve"> </w:t>
      </w:r>
      <w:r w:rsidR="00B95CB5">
        <w:t xml:space="preserve">clinical </w:t>
      </w:r>
      <w:r w:rsidR="009C4723">
        <w:t xml:space="preserve">practice.  </w:t>
      </w:r>
    </w:p>
    <w:p w14:paraId="39D290B3" w14:textId="065A7630" w:rsidR="002C1C1D" w:rsidRDefault="008D1715" w:rsidP="002D2C80">
      <w:pPr>
        <w:spacing w:line="480" w:lineRule="auto"/>
      </w:pPr>
      <w:r>
        <w:t>Table 4</w:t>
      </w:r>
      <w:r w:rsidR="001661FE">
        <w:t xml:space="preserve"> </w:t>
      </w:r>
      <w:r w:rsidR="002C1C1D" w:rsidRPr="002C1C1D">
        <w:t xml:space="preserve">provides guidance on which infants should be offered treatment following a risk versus benefit discussion with the family. </w:t>
      </w:r>
      <w:r w:rsidR="002C1C1D">
        <w:t xml:space="preserve"> </w:t>
      </w:r>
      <w:r w:rsidR="006F4D3E">
        <w:t xml:space="preserve">This table </w:t>
      </w:r>
      <w:r w:rsidR="0000245F">
        <w:t xml:space="preserve">and </w:t>
      </w:r>
      <w:r w:rsidR="000D0BC6">
        <w:t>associated</w:t>
      </w:r>
      <w:r w:rsidR="0000245F">
        <w:t xml:space="preserve"> text </w:t>
      </w:r>
      <w:r w:rsidR="006D57B3">
        <w:t>indicate</w:t>
      </w:r>
      <w:r w:rsidR="006F4D3E">
        <w:t xml:space="preserve"> areas where consensus was reached.  </w:t>
      </w:r>
      <w:r w:rsidR="002C2023">
        <w:t>Much</w:t>
      </w:r>
      <w:r w:rsidR="006F4D3E">
        <w:t xml:space="preserve"> discussion </w:t>
      </w:r>
      <w:r w:rsidR="00562479">
        <w:t>focu</w:t>
      </w:r>
      <w:r w:rsidR="002C2023">
        <w:t>sed</w:t>
      </w:r>
      <w:r w:rsidR="006F4D3E">
        <w:t xml:space="preserve"> around the treatment of babies with less severe </w:t>
      </w:r>
      <w:r w:rsidR="00902255">
        <w:t>c</w:t>
      </w:r>
      <w:r w:rsidR="006F4D3E">
        <w:t xml:space="preserve">CMV disease and whether the minimal additional benefit shown in the 6 month treatment course was sufficient to </w:t>
      </w:r>
      <w:r w:rsidR="0085511C">
        <w:t>justify such a prolonged</w:t>
      </w:r>
      <w:r w:rsidR="006F4D3E">
        <w:t xml:space="preserve"> course of treatment.  </w:t>
      </w:r>
      <w:r w:rsidR="008C1033">
        <w:t xml:space="preserve">Although clinical findings such as SGA and petechiae have been shown in historical cohorts to predict risk for SNHL, more recent re-analysis of data </w:t>
      </w:r>
      <w:r w:rsidR="006D57B3">
        <w:t>i</w:t>
      </w:r>
      <w:r w:rsidR="008C1033">
        <w:t>ndicate</w:t>
      </w:r>
      <w:r w:rsidR="006D57B3">
        <w:t>s</w:t>
      </w:r>
      <w:r w:rsidR="008C1033">
        <w:t xml:space="preserve"> that </w:t>
      </w:r>
      <w:r w:rsidR="00797DF6">
        <w:t xml:space="preserve">these findings in isolation </w:t>
      </w:r>
      <w:r w:rsidR="008C1033">
        <w:t>are generally associated with disease-free outcomes in babies presenting without o</w:t>
      </w:r>
      <w:r w:rsidR="00FA1970">
        <w:t xml:space="preserve">ther manifestations of symptomatic </w:t>
      </w:r>
      <w:r w:rsidR="008C1033">
        <w:t>disease</w:t>
      </w:r>
      <w:r w:rsidR="00797DF6">
        <w:t>.</w:t>
      </w:r>
      <w:r w:rsidR="00DD0351">
        <w:fldChar w:fldCharType="begin">
          <w:fldData xml:space="preserve">PFJlZm1hbj48Q2l0ZT48QXV0aG9yPkRyZWhlcjwvQXV0aG9yPjxZZWFyPjIwMTQ8L1llYXI+PFJl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8L0Fk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</w:fldData>
        </w:fldChar>
      </w:r>
      <w:r w:rsidR="002D02E9">
        <w:instrText xml:space="preserve"> ADDIN REFMGR.CITE </w:instrText>
      </w:r>
      <w:r w:rsidR="002D02E9">
        <w:fldChar w:fldCharType="begin">
          <w:fldData xml:space="preserve">PFJlZm1hbj48Q2l0ZT48QXV0aG9yPkRyZWhlcjwvQXV0aG9yPjxZZWFyPjIwMTQ8L1llYXI+PFJl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mI3hB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</w:fldData>
        </w:fldChar>
      </w:r>
      <w:r w:rsidR="002D02E9">
        <w:instrText xml:space="preserve"> ADDIN EN.CITE.DATA </w:instrText>
      </w:r>
      <w:r w:rsidR="002D02E9">
        <w:fldChar w:fldCharType="end"/>
      </w:r>
      <w:r w:rsidR="00DD0351">
        <w:fldChar w:fldCharType="separate"/>
      </w:r>
      <w:r w:rsidR="000E1845" w:rsidRPr="000E1845">
        <w:rPr>
          <w:noProof/>
          <w:vertAlign w:val="superscript"/>
        </w:rPr>
        <w:t>9;46</w:t>
      </w:r>
      <w:r w:rsidR="00DD0351">
        <w:fldChar w:fldCharType="end"/>
      </w:r>
      <w:r w:rsidR="008C1033">
        <w:t xml:space="preserve">  </w:t>
      </w:r>
      <w:r w:rsidR="006F4D3E">
        <w:t xml:space="preserve">Opinion </w:t>
      </w:r>
      <w:r w:rsidR="008930FC">
        <w:t xml:space="preserve">on the severity, or </w:t>
      </w:r>
      <w:r w:rsidR="00C96EC4">
        <w:t>number</w:t>
      </w:r>
      <w:r w:rsidR="008930FC">
        <w:t xml:space="preserve">, of symptoms justifying antiviral treatment </w:t>
      </w:r>
      <w:r w:rsidR="006F4D3E">
        <w:t xml:space="preserve">remains divided </w:t>
      </w:r>
      <w:r w:rsidR="0085511C">
        <w:t>and i</w:t>
      </w:r>
      <w:r w:rsidR="006F4D3E">
        <w:t xml:space="preserve">t is therefore strongly </w:t>
      </w:r>
      <w:r w:rsidR="00C96EC4">
        <w:t>recommend</w:t>
      </w:r>
      <w:r w:rsidR="006F4D3E">
        <w:t xml:space="preserve">ed that clinicians discuss treatment initiation and duration with an expert in </w:t>
      </w:r>
      <w:r w:rsidR="0000245F">
        <w:t>this area</w:t>
      </w:r>
      <w:r w:rsidR="006F4D3E">
        <w:t xml:space="preserve">.  </w:t>
      </w:r>
    </w:p>
    <w:p w14:paraId="12A9BC91" w14:textId="77777777" w:rsidR="00EE4612" w:rsidRPr="00DB08BA" w:rsidRDefault="00EE4612" w:rsidP="00EE4612">
      <w:pPr>
        <w:spacing w:line="480" w:lineRule="auto"/>
        <w:rPr>
          <w:b/>
          <w:i/>
        </w:rPr>
      </w:pPr>
      <w:r w:rsidRPr="009603FA">
        <w:rPr>
          <w:b/>
          <w:i/>
        </w:rPr>
        <w:lastRenderedPageBreak/>
        <w:t xml:space="preserve">Full consensus </w:t>
      </w:r>
      <w:r>
        <w:rPr>
          <w:b/>
          <w:i/>
        </w:rPr>
        <w:t xml:space="preserve">within this expert group was </w:t>
      </w:r>
      <w:r w:rsidRPr="009E1470">
        <w:rPr>
          <w:b/>
          <w:i/>
        </w:rPr>
        <w:t>that</w:t>
      </w:r>
      <w:r>
        <w:rPr>
          <w:b/>
          <w:i/>
        </w:rPr>
        <w:t>:-</w:t>
      </w:r>
      <w:r w:rsidRPr="00DB08BA">
        <w:rPr>
          <w:b/>
          <w:i/>
        </w:rPr>
        <w:t xml:space="preserve"> </w:t>
      </w:r>
    </w:p>
    <w:p w14:paraId="14B3C851" w14:textId="1CDD9449" w:rsidR="00EE4612" w:rsidRDefault="00EE4612" w:rsidP="00EE4612">
      <w:pPr>
        <w:pStyle w:val="ListParagraph"/>
        <w:numPr>
          <w:ilvl w:val="0"/>
          <w:numId w:val="5"/>
        </w:numPr>
        <w:spacing w:line="480" w:lineRule="auto"/>
      </w:pPr>
      <w:r>
        <w:t>Babies with evidence of CNS disease should receive antiviral treatment (Quality A, Strength 1).   Treatment should be preferably for 6 months duration</w:t>
      </w:r>
      <w:r w:rsidR="00A3472D">
        <w:t xml:space="preserve"> </w:t>
      </w:r>
      <w:r>
        <w:t>(Quality B, Strength 2)</w:t>
      </w:r>
    </w:p>
    <w:p w14:paraId="50188366" w14:textId="694512BF" w:rsidR="00EE4612" w:rsidRPr="009603FA" w:rsidRDefault="00C03B28" w:rsidP="00EE4612">
      <w:pPr>
        <w:pStyle w:val="ListParagraph"/>
        <w:numPr>
          <w:ilvl w:val="0"/>
          <w:numId w:val="5"/>
        </w:numPr>
        <w:spacing w:line="480" w:lineRule="auto"/>
      </w:pPr>
      <w:r w:rsidRPr="009603FA">
        <w:t>B</w:t>
      </w:r>
      <w:r w:rsidR="00EE4612" w:rsidRPr="009603FA">
        <w:t>abies with</w:t>
      </w:r>
      <w:r w:rsidR="00DA3E4C" w:rsidRPr="009603FA">
        <w:t xml:space="preserve"> no</w:t>
      </w:r>
      <w:r w:rsidR="00EE4612" w:rsidRPr="009603FA">
        <w:t xml:space="preserve"> clinical/laboratory</w:t>
      </w:r>
      <w:r w:rsidRPr="009603FA">
        <w:t xml:space="preserve"> </w:t>
      </w:r>
      <w:r w:rsidR="00DA3E4C" w:rsidRPr="009603FA">
        <w:t>findings consistent with</w:t>
      </w:r>
      <w:r w:rsidRPr="009603FA">
        <w:t xml:space="preserve"> CMV disease should not receive treatment since no evidence exists to support treatment in </w:t>
      </w:r>
      <w:r w:rsidR="00DA3E4C" w:rsidRPr="009603FA">
        <w:t>this group</w:t>
      </w:r>
      <w:r w:rsidR="00EE4612" w:rsidRPr="009603FA">
        <w:t xml:space="preserve"> (Quality D, Strength 1 (not to treat)).</w:t>
      </w:r>
    </w:p>
    <w:p w14:paraId="5775ADD4" w14:textId="3C45BCD7" w:rsidR="00EE4612" w:rsidRPr="009603FA" w:rsidRDefault="004A4708" w:rsidP="00EE4612">
      <w:pPr>
        <w:pStyle w:val="ListParagraph"/>
        <w:numPr>
          <w:ilvl w:val="0"/>
          <w:numId w:val="5"/>
        </w:numPr>
        <w:spacing w:line="480" w:lineRule="auto"/>
      </w:pPr>
      <w:r w:rsidRPr="009603FA">
        <w:t>B</w:t>
      </w:r>
      <w:r w:rsidR="00EE4612" w:rsidRPr="009603FA">
        <w:t xml:space="preserve">abies with evidence of </w:t>
      </w:r>
      <w:r w:rsidRPr="009603FA">
        <w:t>life-threatening disease or severe</w:t>
      </w:r>
      <w:r w:rsidR="00720538" w:rsidRPr="009603FA">
        <w:t xml:space="preserve"> single organ disease</w:t>
      </w:r>
      <w:r w:rsidRPr="009603FA">
        <w:t xml:space="preserve"> </w:t>
      </w:r>
      <w:r w:rsidR="00EE4612" w:rsidRPr="009603FA">
        <w:t>and/or multi-organ involvement</w:t>
      </w:r>
      <w:r w:rsidRPr="009603FA">
        <w:t xml:space="preserve"> should receive treatment.  Although </w:t>
      </w:r>
      <w:r w:rsidR="00EE4612" w:rsidRPr="009603FA">
        <w:t>evidence</w:t>
      </w:r>
      <w:r w:rsidRPr="009603FA">
        <w:t xml:space="preserve"> is limited, particularly for life-threatening disease,</w:t>
      </w:r>
      <w:r w:rsidR="00EE4612" w:rsidRPr="009603FA">
        <w:t xml:space="preserve"> consensus was that treatment should be considered in this group (Quality B, Strength 1).</w:t>
      </w:r>
      <w:r w:rsidR="00720538" w:rsidRPr="009603FA">
        <w:t xml:space="preserve">  Consensus could not be reached on duration of treatment in this group.</w:t>
      </w:r>
      <w:r w:rsidR="00EE4612" w:rsidRPr="009603FA">
        <w:t xml:space="preserve"> </w:t>
      </w:r>
    </w:p>
    <w:p w14:paraId="4E8EBBFE" w14:textId="18A90A1F" w:rsidR="00720538" w:rsidRPr="009603FA" w:rsidRDefault="00720538" w:rsidP="00720538">
      <w:pPr>
        <w:pStyle w:val="ListParagraph"/>
        <w:numPr>
          <w:ilvl w:val="0"/>
          <w:numId w:val="5"/>
        </w:numPr>
        <w:spacing w:line="480" w:lineRule="auto"/>
      </w:pPr>
      <w:r w:rsidRPr="009603FA">
        <w:t xml:space="preserve">Oral valganciclovir is now the drug of choice.  IV ganciclovir should be used in babies unable to tolerate oral drug or where gastrointestinal absorption is uncertain. (Quality A, Strength 1) </w:t>
      </w:r>
    </w:p>
    <w:p w14:paraId="54B0A474" w14:textId="77777777" w:rsidR="00720538" w:rsidRDefault="00720538" w:rsidP="00720538">
      <w:pPr>
        <w:spacing w:line="480" w:lineRule="auto"/>
        <w:contextualSpacing/>
        <w:rPr>
          <w:rFonts w:ascii="Calibri" w:eastAsia="Calibri" w:hAnsi="Calibri"/>
        </w:rPr>
      </w:pPr>
      <w:r w:rsidRPr="00DB52B6">
        <w:rPr>
          <w:b/>
          <w:i/>
        </w:rPr>
        <w:t>The majority agreed that:-</w:t>
      </w:r>
    </w:p>
    <w:p w14:paraId="5BA82E27" w14:textId="1601C754" w:rsidR="00EE4612" w:rsidRPr="009603FA" w:rsidRDefault="00720538" w:rsidP="002D2C80">
      <w:pPr>
        <w:pStyle w:val="ListParagraph"/>
        <w:numPr>
          <w:ilvl w:val="0"/>
          <w:numId w:val="5"/>
        </w:numPr>
        <w:spacing w:line="480" w:lineRule="auto"/>
      </w:pPr>
      <w:r w:rsidRPr="009603FA">
        <w:t xml:space="preserve">Babies with </w:t>
      </w:r>
      <w:r w:rsidR="00EE4612" w:rsidRPr="009603FA">
        <w:t>‘mild’ cCMV disease (as defined earlier)</w:t>
      </w:r>
      <w:r w:rsidRPr="009603FA">
        <w:t xml:space="preserve"> should not receive treatment.  </w:t>
      </w:r>
      <w:r w:rsidR="00EE4612" w:rsidRPr="009603FA">
        <w:t>No studies have clearl</w:t>
      </w:r>
      <w:r w:rsidRPr="009603FA">
        <w:t>y addressed treatment in this</w:t>
      </w:r>
      <w:r w:rsidR="00EE4612" w:rsidRPr="009603FA">
        <w:t xml:space="preserve"> group.  Most present at this meeting would not, </w:t>
      </w:r>
      <w:r w:rsidR="00AD144D" w:rsidRPr="009603FA">
        <w:t>therefore</w:t>
      </w:r>
      <w:r w:rsidR="00EE4612" w:rsidRPr="009603FA">
        <w:t xml:space="preserve">, treat babies with </w:t>
      </w:r>
      <w:r w:rsidRPr="009603FA">
        <w:t xml:space="preserve">one or two </w:t>
      </w:r>
      <w:r w:rsidR="00EE4612" w:rsidRPr="009603FA">
        <w:t>isolated or transient, clinically insignificant, manifestations of disease. (Quality C, Strength 2)</w:t>
      </w:r>
    </w:p>
    <w:p w14:paraId="69A8D2B5" w14:textId="4C30099B" w:rsidR="00720538" w:rsidRPr="005A5481" w:rsidRDefault="00720538" w:rsidP="00720538">
      <w:pPr>
        <w:pStyle w:val="ListParagraph"/>
        <w:numPr>
          <w:ilvl w:val="0"/>
          <w:numId w:val="5"/>
        </w:numPr>
        <w:spacing w:line="480" w:lineRule="auto"/>
      </w:pPr>
      <w:r w:rsidRPr="009603FA">
        <w:t xml:space="preserve">Babies with ‘moderate’ cCMV disease (as defined earlier).  </w:t>
      </w:r>
      <w:r w:rsidRPr="005A5481">
        <w:t xml:space="preserve">Evidence for treating </w:t>
      </w:r>
      <w:r>
        <w:t xml:space="preserve">babies </w:t>
      </w:r>
      <w:r w:rsidRPr="005A5481">
        <w:t xml:space="preserve">with </w:t>
      </w:r>
      <w:r w:rsidR="001F7D1B">
        <w:t xml:space="preserve">multiple, but not severe, </w:t>
      </w:r>
      <w:r w:rsidR="001F7D1B" w:rsidRPr="005A5481">
        <w:t xml:space="preserve">manifestations of disease (including </w:t>
      </w:r>
      <w:r w:rsidR="001F7D1B" w:rsidRPr="005A5481">
        <w:lastRenderedPageBreak/>
        <w:t xml:space="preserve">jaundice, </w:t>
      </w:r>
      <w:r w:rsidR="001F7D1B">
        <w:t xml:space="preserve">hepatosplenomegaly without significantly raised liver enzymes, </w:t>
      </w:r>
      <w:r w:rsidR="001F7D1B" w:rsidRPr="005A5481">
        <w:t>SGA)</w:t>
      </w:r>
      <w:r w:rsidR="00AD144D">
        <w:t xml:space="preserve"> </w:t>
      </w:r>
      <w:r w:rsidR="00AD144D" w:rsidRPr="009603FA">
        <w:t>is limited</w:t>
      </w:r>
      <w:r w:rsidRPr="009603FA">
        <w:t>.  It is therefore recommended that</w:t>
      </w:r>
      <w:r w:rsidR="001F7D1B" w:rsidRPr="009603FA">
        <w:t xml:space="preserve"> these</w:t>
      </w:r>
      <w:r w:rsidRPr="009603FA">
        <w:t xml:space="preserve"> cases are discussed on a case-</w:t>
      </w:r>
      <w:r w:rsidRPr="005A5481">
        <w:t xml:space="preserve">by-case basis with a clinician with experience of managing babies with cCMV (such as a pediatric </w:t>
      </w:r>
      <w:r>
        <w:t>infectious disease specialist</w:t>
      </w:r>
      <w:proofErr w:type="gramStart"/>
      <w:r>
        <w:t>)</w:t>
      </w:r>
      <w:r w:rsidRPr="005A5481">
        <w:t>(</w:t>
      </w:r>
      <w:proofErr w:type="gramEnd"/>
      <w:r>
        <w:t>Quality B, Strength 2).</w:t>
      </w:r>
      <w:r w:rsidRPr="005A5481">
        <w:t xml:space="preserve"> </w:t>
      </w:r>
    </w:p>
    <w:p w14:paraId="32A55CCF" w14:textId="0BEDA46D" w:rsidR="00720538" w:rsidRDefault="00720538" w:rsidP="00720538">
      <w:pPr>
        <w:pStyle w:val="ListParagraph"/>
        <w:numPr>
          <w:ilvl w:val="0"/>
          <w:numId w:val="5"/>
        </w:numPr>
        <w:spacing w:line="480" w:lineRule="auto"/>
      </w:pPr>
      <w:r>
        <w:t>Treatment of isolated SNHL</w:t>
      </w:r>
      <w:r w:rsidRPr="001D345A">
        <w:t>:   The majority at this meeting would</w:t>
      </w:r>
      <w:r>
        <w:t xml:space="preserve"> include SNHL at birth in their indications for treatment since this was in the inclusion criteria for treatment in previous RCT’s.  Furthermore the main benefit of treatment is in preserving hearing rather than improving hearing once damage exists with good outcomes reported in observational studies (with likely bias).</w:t>
      </w:r>
      <w:r>
        <w:fldChar w:fldCharType="begin">
          <w:fldData xml:space="preserve">PFJlZm1hbj48Q2l0ZT48QXV0aG9yPkJpbGF2c2t5PC9BdXRob3I+PFllYXI+MjAxNjwvWWVhcj48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</w:fldData>
        </w:fldChar>
      </w:r>
      <w:r w:rsidR="002D02E9">
        <w:instrText xml:space="preserve"> ADDIN REFMGR.CITE </w:instrText>
      </w:r>
      <w:r w:rsidR="002D02E9">
        <w:fldChar w:fldCharType="begin">
          <w:fldData xml:space="preserve">PFJlZm1hbj48Q2l0ZT48QXV0aG9yPkJpbGF2c2t5PC9BdXRob3I+PFllYXI+MjAxNjwvWWVhcj48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</w:fldData>
        </w:fldChar>
      </w:r>
      <w:r w:rsidR="002D02E9">
        <w:instrText xml:space="preserve"> ADDIN EN.CITE.DATA </w:instrText>
      </w:r>
      <w:r w:rsidR="002D02E9">
        <w:fldChar w:fldCharType="end"/>
      </w:r>
      <w:r>
        <w:fldChar w:fldCharType="separate"/>
      </w:r>
      <w:r w:rsidR="002D02E9" w:rsidRPr="002D02E9">
        <w:rPr>
          <w:noProof/>
          <w:vertAlign w:val="superscript"/>
        </w:rPr>
        <w:t>7;41;47</w:t>
      </w:r>
      <w:r>
        <w:fldChar w:fldCharType="end"/>
      </w:r>
      <w:r>
        <w:t xml:space="preserve">  There was not, however, consensus and it is acknowledged that no RCT’s have specifically addressed treatment effect in this group of babies who are usually now identified through NHSPs (Grade C, Strength 1).</w:t>
      </w:r>
    </w:p>
    <w:p w14:paraId="0CE63A08" w14:textId="03CEBCBE" w:rsidR="00720538" w:rsidRDefault="00720538" w:rsidP="00720538">
      <w:pPr>
        <w:pStyle w:val="ListParagraph"/>
        <w:numPr>
          <w:ilvl w:val="0"/>
          <w:numId w:val="5"/>
        </w:numPr>
        <w:spacing w:line="480" w:lineRule="auto"/>
      </w:pPr>
      <w:r>
        <w:t xml:space="preserve">Drug dose and formulation:  </w:t>
      </w:r>
      <w:r w:rsidR="001F7D1B" w:rsidRPr="009603FA">
        <w:t>Although o</w:t>
      </w:r>
      <w:r w:rsidRPr="009603FA">
        <w:t>ral valganciclovir is now first</w:t>
      </w:r>
      <w:r w:rsidR="001F7D1B" w:rsidRPr="009603FA">
        <w:t xml:space="preserve"> line treatment in most cases i</w:t>
      </w:r>
      <w:r w:rsidR="002D02E9" w:rsidRPr="009603FA">
        <w:t xml:space="preserve">t is currently unknown </w:t>
      </w:r>
      <w:r w:rsidRPr="009603FA">
        <w:t>whether valganciclovir reaches target areas as effectively as ganciclovir or, indeed, where drug should be targeted (e.g. CNS or inner ear)</w:t>
      </w:r>
      <w:r w:rsidR="001F7D1B" w:rsidRPr="009603FA">
        <w:t xml:space="preserve"> since no studies have directly compared the two </w:t>
      </w:r>
      <w:r w:rsidR="00AD144D" w:rsidRPr="009603FA">
        <w:t>drugs</w:t>
      </w:r>
      <w:r w:rsidRPr="009603FA">
        <w:t xml:space="preserve">.  </w:t>
      </w:r>
      <w:r w:rsidR="00AD144D" w:rsidRPr="009603FA">
        <w:t>I</w:t>
      </w:r>
      <w:r w:rsidRPr="009603FA">
        <w:t xml:space="preserve">n those with severe disease, particularly if absorption is uncertain, IV ganciclovir is </w:t>
      </w:r>
      <w:r w:rsidR="00AD144D" w:rsidRPr="009603FA">
        <w:t xml:space="preserve">therefore </w:t>
      </w:r>
      <w:r w:rsidRPr="009603FA">
        <w:t xml:space="preserve">preferred </w:t>
      </w:r>
      <w:r w:rsidR="00AD144D" w:rsidRPr="009603FA">
        <w:t>by some in early stages of treatment until oral therapy can be reliably tolerated</w:t>
      </w:r>
      <w:r w:rsidRPr="009603FA">
        <w:t xml:space="preserve"> (</w:t>
      </w:r>
      <w:r>
        <w:t xml:space="preserve">Quality C, Strength 1).  </w:t>
      </w:r>
    </w:p>
    <w:p w14:paraId="5B9AE5E9" w14:textId="45479E2E" w:rsidR="006032D7" w:rsidRPr="00400146" w:rsidRDefault="006032D7" w:rsidP="006032D7">
      <w:pPr>
        <w:pStyle w:val="ListParagraph"/>
        <w:numPr>
          <w:ilvl w:val="0"/>
          <w:numId w:val="5"/>
        </w:numPr>
        <w:spacing w:line="480" w:lineRule="auto"/>
      </w:pPr>
      <w:r>
        <w:t>Treatment duration in cases without CNS involvement:  In those infants in whom the decision is taken to give antiviral treatment, the majority would treat for 6 months.  However, there was not consensus on this point in light of the modest benefit shown for longer treatment courses in the only RCT (Quality B, Strength 2).</w:t>
      </w:r>
    </w:p>
    <w:p w14:paraId="07539D87" w14:textId="0008B80C" w:rsidR="00720538" w:rsidRDefault="00720538" w:rsidP="009F4397">
      <w:pPr>
        <w:pStyle w:val="ListParagraph"/>
        <w:numPr>
          <w:ilvl w:val="0"/>
          <w:numId w:val="5"/>
        </w:numPr>
        <w:spacing w:line="480" w:lineRule="auto"/>
      </w:pPr>
      <w:r>
        <w:lastRenderedPageBreak/>
        <w:t>Treating babies older than 28 days: Treatment of older children has not been addressed in any RCTs although it is acknowledged that the 28 day cut-off is also not evidence-based.  Retrospective case series of small numbers of babies treated outside the newborn period have reported good outcomes.</w:t>
      </w:r>
      <w:r>
        <w:fldChar w:fldCharType="begin">
          <w:fldData xml:space="preserve">PFJlZm1hbj48Q2l0ZT48QXV0aG9yPkFtaXI8L0F1dGhvcj48WWVhcj4yMDE0PC9ZZWFyPjxSZWNO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==
</w:fldData>
        </w:fldChar>
      </w:r>
      <w:r w:rsidR="002D02E9">
        <w:instrText xml:space="preserve"> ADDIN REFMGR.CITE </w:instrText>
      </w:r>
      <w:r w:rsidR="002D02E9">
        <w:fldChar w:fldCharType="begin">
          <w:fldData xml:space="preserve">PFJlZm1hbj48Q2l0ZT48QXV0aG9yPkFtaXI8L0F1dGhvcj48WWVhcj4yMDE0PC9ZZWFyPjxSZWNO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==
</w:fldData>
        </w:fldChar>
      </w:r>
      <w:r w:rsidR="002D02E9">
        <w:instrText xml:space="preserve"> ADDIN EN.CITE.DATA </w:instrText>
      </w:r>
      <w:r w:rsidR="002D02E9">
        <w:fldChar w:fldCharType="end"/>
      </w:r>
      <w:r>
        <w:fldChar w:fldCharType="separate"/>
      </w:r>
      <w:r w:rsidR="002D02E9" w:rsidRPr="002D02E9">
        <w:rPr>
          <w:noProof/>
          <w:vertAlign w:val="superscript"/>
        </w:rPr>
        <w:t>48;49</w:t>
      </w:r>
      <w:r>
        <w:fldChar w:fldCharType="end"/>
      </w:r>
      <w:r>
        <w:t xml:space="preserve">   Babies found to have SNHL following hearing screening at birth often do not have a diagnosis of cCMV confirmed until outside the one month ‘window of evidence’ for treatment.  No consensus was reached on how late it might be acceptable to start treatment in this scenario, and/or in the eventuality of hearing deterioration.  Two RCT’s are currently evaluating the use of treatment in older children with cCMV and SNHL (</w:t>
      </w:r>
      <w:r w:rsidRPr="00F31EE1">
        <w:t>clinicaltrials.gov</w:t>
      </w:r>
      <w:r>
        <w:t xml:space="preserve"> </w:t>
      </w:r>
      <w:r w:rsidRPr="00F31EE1">
        <w:t>NCT01649869</w:t>
      </w:r>
      <w:r>
        <w:t xml:space="preserve"> and </w:t>
      </w:r>
      <w:r w:rsidRPr="002E3CE3">
        <w:t>NCT02606266</w:t>
      </w:r>
      <w:r>
        <w:t>) which may clarify this debate.   (Evidence for treating outside the newborn period Quality D, Strength 2)</w:t>
      </w:r>
    </w:p>
    <w:p w14:paraId="5E05FCB7" w14:textId="101F19D7" w:rsidR="0000245F" w:rsidRDefault="0000245F" w:rsidP="002D2C80">
      <w:pPr>
        <w:spacing w:line="480" w:lineRule="auto"/>
        <w:rPr>
          <w:b/>
        </w:rPr>
      </w:pPr>
      <w:r>
        <w:rPr>
          <w:b/>
        </w:rPr>
        <w:t>Side effects</w:t>
      </w:r>
      <w:r w:rsidR="006D57B3">
        <w:rPr>
          <w:b/>
        </w:rPr>
        <w:t xml:space="preserve"> of antiviral treatment</w:t>
      </w:r>
      <w:r w:rsidR="00417A6D">
        <w:rPr>
          <w:b/>
        </w:rPr>
        <w:t>:</w:t>
      </w:r>
    </w:p>
    <w:p w14:paraId="26BCE295" w14:textId="54266B60" w:rsidR="0000245F" w:rsidRDefault="0000245F" w:rsidP="002D2C80">
      <w:pPr>
        <w:spacing w:line="480" w:lineRule="auto"/>
      </w:pPr>
      <w:r>
        <w:t>Much of the debate around treating less severely affected babies relate</w:t>
      </w:r>
      <w:r w:rsidR="006D57B3">
        <w:t>s to the</w:t>
      </w:r>
      <w:r>
        <w:t xml:space="preserve"> potential side effects of </w:t>
      </w:r>
      <w:r w:rsidR="005A1425">
        <w:t>currently available antiviral drugs</w:t>
      </w:r>
      <w:r>
        <w:t>.</w:t>
      </w:r>
    </w:p>
    <w:p w14:paraId="2639FB88" w14:textId="31049127" w:rsidR="0000245F" w:rsidRDefault="00EC106A" w:rsidP="002D2C80">
      <w:pPr>
        <w:autoSpaceDE w:val="0"/>
        <w:autoSpaceDN w:val="0"/>
        <w:adjustRightInd w:val="0"/>
        <w:spacing w:after="0" w:line="480" w:lineRule="auto"/>
      </w:pPr>
      <w:r>
        <w:t>S</w:t>
      </w:r>
      <w:r w:rsidR="0000245F">
        <w:t xml:space="preserve">ignificant neutropenia </w:t>
      </w:r>
      <w:r>
        <w:t xml:space="preserve">is frequently observed during </w:t>
      </w:r>
      <w:r w:rsidR="006D57B3">
        <w:t xml:space="preserve">antiviral </w:t>
      </w:r>
      <w:r>
        <w:t xml:space="preserve">treatment in </w:t>
      </w:r>
      <w:r w:rsidR="006D57B3">
        <w:t>infant</w:t>
      </w:r>
      <w:r>
        <w:t>s</w:t>
      </w:r>
      <w:r w:rsidR="006D57B3">
        <w:t xml:space="preserve">.  This </w:t>
      </w:r>
      <w:r w:rsidR="00591276">
        <w:t>is reported less</w:t>
      </w:r>
      <w:r w:rsidR="0000245F">
        <w:t xml:space="preserve"> common</w:t>
      </w:r>
      <w:r w:rsidR="00591276">
        <w:t>ly</w:t>
      </w:r>
      <w:r w:rsidR="0000245F">
        <w:t xml:space="preserve"> with </w:t>
      </w:r>
      <w:r w:rsidR="006D57B3">
        <w:t>val</w:t>
      </w:r>
      <w:r w:rsidR="003A04BB">
        <w:t>ganciclovir</w:t>
      </w:r>
      <w:r w:rsidR="006D57B3">
        <w:t xml:space="preserve"> than with</w:t>
      </w:r>
      <w:r w:rsidR="003A04BB">
        <w:t xml:space="preserve"> ganciclovir</w:t>
      </w:r>
      <w:r w:rsidR="006D57B3">
        <w:t xml:space="preserve"> </w:t>
      </w:r>
      <w:r w:rsidR="0000245F">
        <w:t>(21% compared to 65%)</w:t>
      </w:r>
      <w:r w:rsidR="00797DF6">
        <w:t>.</w:t>
      </w:r>
      <w:r w:rsidR="00DD0351">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Dg8L1llYXI+PFJlY051bT5LSU1CRVJMSU4yMDA4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</w:fldData>
        </w:fldChar>
      </w:r>
      <w:r w:rsidR="002D02E9">
        <w:instrText xml:space="preserve"> ADDIN REFMGR.CITE </w:instrText>
      </w:r>
      <w:r w:rsidR="002D02E9">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Dg8L1llYXI+PFJlY051bT5LSU1CRVJMSU4yMDA4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</w:fldData>
        </w:fldChar>
      </w:r>
      <w:r w:rsidR="002D02E9">
        <w:instrText xml:space="preserve"> ADDIN EN.CITE.DATA </w:instrText>
      </w:r>
      <w:r w:rsidR="002D02E9">
        <w:fldChar w:fldCharType="end"/>
      </w:r>
      <w:r w:rsidR="00DD0351">
        <w:fldChar w:fldCharType="separate"/>
      </w:r>
      <w:r w:rsidR="002D02E9" w:rsidRPr="002D02E9">
        <w:rPr>
          <w:noProof/>
          <w:vertAlign w:val="superscript"/>
        </w:rPr>
        <w:t>7;41;44;50</w:t>
      </w:r>
      <w:r w:rsidR="00DD0351">
        <w:fldChar w:fldCharType="end"/>
      </w:r>
      <w:r w:rsidR="00417A6D">
        <w:t xml:space="preserve">  </w:t>
      </w:r>
      <w:r w:rsidR="006D57B3">
        <w:t>N</w:t>
      </w:r>
      <w:r w:rsidR="00417A6D">
        <w:t xml:space="preserve">eutropenia </w:t>
      </w:r>
      <w:r w:rsidR="006D57B3">
        <w:t xml:space="preserve">generally </w:t>
      </w:r>
      <w:r w:rsidR="00417A6D">
        <w:t>occur</w:t>
      </w:r>
      <w:r w:rsidR="006D57B3">
        <w:t>s</w:t>
      </w:r>
      <w:r w:rsidR="00417A6D">
        <w:t xml:space="preserve"> during the first month of treatment with no increased toxicity observed </w:t>
      </w:r>
      <w:r w:rsidR="00591276">
        <w:t xml:space="preserve">after 6 weeks in those randomized to receive </w:t>
      </w:r>
      <w:r w:rsidR="00417A6D">
        <w:t>6 month</w:t>
      </w:r>
      <w:r w:rsidR="00591276">
        <w:t>s</w:t>
      </w:r>
      <w:r w:rsidR="00417A6D">
        <w:t xml:space="preserve"> treatment compared to </w:t>
      </w:r>
      <w:r w:rsidR="004C28DE">
        <w:t>placebo in the on</w:t>
      </w:r>
      <w:r w:rsidR="003E230E">
        <w:t>ly</w:t>
      </w:r>
      <w:r w:rsidR="004C28DE">
        <w:t xml:space="preserve"> RCT evaluating this</w:t>
      </w:r>
      <w:r w:rsidR="00797DF6">
        <w:t>.</w:t>
      </w:r>
      <w:r w:rsidR="00DD0351">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2D02E9">
        <w:instrText xml:space="preserve"> ADDIN REFMGR.CITE </w:instrText>
      </w:r>
      <w:r w:rsidR="002D02E9">
        <w:fldChar w:fldCharType="begin">
          <w:fldData xml:space="preserve">PFJlZm1hbj48Q2l0ZT48QXV0aG9yPktpbWJlcmxpbjwvQXV0aG9yPjxZZWFyPjIwMTU8L1llYXI+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=
</w:fldData>
        </w:fldChar>
      </w:r>
      <w:r w:rsidR="002D02E9">
        <w:instrText xml:space="preserve"> ADDIN EN.CITE.DATA </w:instrText>
      </w:r>
      <w:r w:rsidR="002D02E9">
        <w:fldChar w:fldCharType="end"/>
      </w:r>
      <w:r w:rsidR="00DD0351">
        <w:fldChar w:fldCharType="separate"/>
      </w:r>
      <w:r w:rsidR="000E1845" w:rsidRPr="000E1845">
        <w:rPr>
          <w:noProof/>
          <w:vertAlign w:val="superscript"/>
        </w:rPr>
        <w:t>41</w:t>
      </w:r>
      <w:r w:rsidR="00DD0351">
        <w:fldChar w:fldCharType="end"/>
      </w:r>
      <w:r w:rsidR="00417A6D">
        <w:t xml:space="preserve">  The oral administration of</w:t>
      </w:r>
      <w:r w:rsidR="003A04BB">
        <w:t xml:space="preserve"> valganciclovir</w:t>
      </w:r>
      <w:r w:rsidR="00417A6D">
        <w:t xml:space="preserve"> also removes </w:t>
      </w:r>
      <w:r w:rsidR="00902255">
        <w:t xml:space="preserve">the burden of hospitalization and risk of nosocomial infections and central line complications observed during treatment with </w:t>
      </w:r>
      <w:r w:rsidR="003A04BB">
        <w:t>ganciclovir</w:t>
      </w:r>
      <w:r w:rsidR="00417A6D">
        <w:t>.</w:t>
      </w:r>
      <w:r w:rsidR="0000245F">
        <w:t xml:space="preserve">  Hepatotoxicity </w:t>
      </w:r>
      <w:r w:rsidR="00417A6D">
        <w:t xml:space="preserve">has been </w:t>
      </w:r>
      <w:r w:rsidR="006D57B3">
        <w:t>reported</w:t>
      </w:r>
      <w:r w:rsidR="0000245F">
        <w:t xml:space="preserve"> in up to</w:t>
      </w:r>
      <w:r w:rsidR="004C28DE">
        <w:t xml:space="preserve"> 30% of those treated with </w:t>
      </w:r>
      <w:r w:rsidR="003A04BB">
        <w:t>ganciclovir</w:t>
      </w:r>
      <w:r w:rsidR="004C28DE">
        <w:t xml:space="preserve"> </w:t>
      </w:r>
      <w:r w:rsidR="00417A6D">
        <w:t xml:space="preserve">and thrombocytopenia in a </w:t>
      </w:r>
      <w:r w:rsidR="00417A6D">
        <w:lastRenderedPageBreak/>
        <w:t xml:space="preserve">similar </w:t>
      </w:r>
      <w:r w:rsidR="006D57B3">
        <w:t>proportion</w:t>
      </w:r>
      <w:r w:rsidR="00797DF6">
        <w:t>.</w:t>
      </w:r>
      <w:r w:rsidR="00DD0351">
        <w:fldChar w:fldCharType="begin">
          <w:fldData xml:space="preserve">PFJlZm1hbj48Q2l0ZT48QXV0aG9yPkd3ZWU8L0F1dGhvcj48WWVhcj4yMDE0PC9ZZWFyPjxSZWNO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</w:fldData>
        </w:fldChar>
      </w:r>
      <w:r w:rsidR="002D02E9">
        <w:instrText xml:space="preserve"> ADDIN REFMGR.CITE </w:instrText>
      </w:r>
      <w:r w:rsidR="002D02E9">
        <w:fldChar w:fldCharType="begin">
          <w:fldData xml:space="preserve">PFJlZm1hbj48Q2l0ZT48QXV0aG9yPkd3ZWU8L0F1dGhvcj48WWVhcj4yMDE0PC9ZZWFyPjxSZWNO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</w:fldData>
        </w:fldChar>
      </w:r>
      <w:r w:rsidR="002D02E9">
        <w:instrText xml:space="preserve"> ADDIN EN.CITE.DATA </w:instrText>
      </w:r>
      <w:r w:rsidR="002D02E9">
        <w:fldChar w:fldCharType="end"/>
      </w:r>
      <w:r w:rsidR="00DD0351">
        <w:fldChar w:fldCharType="separate"/>
      </w:r>
      <w:r w:rsidR="002D02E9" w:rsidRPr="002D02E9">
        <w:rPr>
          <w:noProof/>
          <w:vertAlign w:val="superscript"/>
        </w:rPr>
        <w:t>51</w:t>
      </w:r>
      <w:r w:rsidR="00DD0351">
        <w:fldChar w:fldCharType="end"/>
      </w:r>
      <w:r w:rsidR="00F02170">
        <w:t xml:space="preserve">  In the most recent study of treatment with val</w:t>
      </w:r>
      <w:r w:rsidR="003A04BB">
        <w:t>ganciclovir</w:t>
      </w:r>
      <w:r w:rsidR="00F02170">
        <w:t xml:space="preserve"> deranged liver function was observed but </w:t>
      </w:r>
      <w:r w:rsidR="00911437">
        <w:t xml:space="preserve">this </w:t>
      </w:r>
      <w:r w:rsidR="00F02170">
        <w:t xml:space="preserve">was neither clinically </w:t>
      </w:r>
      <w:r w:rsidR="00911437">
        <w:t xml:space="preserve">nor statistically significant </w:t>
      </w:r>
      <w:r w:rsidR="00284394">
        <w:t xml:space="preserve">when </w:t>
      </w:r>
      <w:r w:rsidR="00F02170">
        <w:t xml:space="preserve">compared to placebo.  </w:t>
      </w:r>
      <w:r w:rsidR="006E6C7B">
        <w:t>In all stu</w:t>
      </w:r>
      <w:r w:rsidR="008D1715">
        <w:t>dies abnormal biochemical and h</w:t>
      </w:r>
      <w:r w:rsidR="006E6C7B">
        <w:t>ematological parameters resolved following drug discontinuation</w:t>
      </w:r>
      <w:r w:rsidR="00F02170">
        <w:t xml:space="preserve">.  </w:t>
      </w:r>
      <w:r w:rsidR="004C28DE">
        <w:t xml:space="preserve">  </w:t>
      </w:r>
    </w:p>
    <w:p w14:paraId="44D38A2F" w14:textId="506F356F" w:rsidR="007A4049" w:rsidRDefault="00417A6D" w:rsidP="002D2C80">
      <w:pPr>
        <w:autoSpaceDE w:val="0"/>
        <w:autoSpaceDN w:val="0"/>
        <w:adjustRightInd w:val="0"/>
        <w:spacing w:after="0" w:line="480" w:lineRule="auto"/>
      </w:pPr>
      <w:r>
        <w:t>Long-term s</w:t>
      </w:r>
      <w:r w:rsidR="007A4049">
        <w:t xml:space="preserve">ide effects have not been </w:t>
      </w:r>
      <w:r>
        <w:t>evaluated in neonat</w:t>
      </w:r>
      <w:r w:rsidR="00D51997">
        <w:t>es t</w:t>
      </w:r>
      <w:r>
        <w:t>reat</w:t>
      </w:r>
      <w:r w:rsidR="00D51997">
        <w:t>ed</w:t>
      </w:r>
      <w:r w:rsidR="007A4049">
        <w:t xml:space="preserve"> with </w:t>
      </w:r>
      <w:r w:rsidR="003A04BB">
        <w:t xml:space="preserve">ganciclovir </w:t>
      </w:r>
      <w:r w:rsidR="007A4049">
        <w:t>or val</w:t>
      </w:r>
      <w:r w:rsidR="003A04BB">
        <w:t>ganciclovir</w:t>
      </w:r>
      <w:r w:rsidR="007A4049">
        <w:t>.  A</w:t>
      </w:r>
      <w:r>
        <w:t xml:space="preserve">nimal studies </w:t>
      </w:r>
      <w:r w:rsidR="007A4049">
        <w:t xml:space="preserve">raise the theoretical risk </w:t>
      </w:r>
      <w:r>
        <w:t xml:space="preserve">of </w:t>
      </w:r>
      <w:proofErr w:type="spellStart"/>
      <w:r>
        <w:t>gonadotoxicity</w:t>
      </w:r>
      <w:proofErr w:type="spellEnd"/>
      <w:r>
        <w:t xml:space="preserve"> and carcinogenicity.</w:t>
      </w:r>
      <w:r w:rsidR="005A5481">
        <w:fldChar w:fldCharType="begin">
          <w:fldData xml:space="preserve">PFJlZm1hbj48Q2l0ZT48WWVhcj4yMDEwPC9ZZWFyPjxSZWNOdW0+QU5PTjIwMTA8L1JlY051bT48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==
</w:fldData>
        </w:fldChar>
      </w:r>
      <w:r w:rsidR="002D02E9">
        <w:instrText xml:space="preserve"> ADDIN REFMGR.CITE </w:instrText>
      </w:r>
      <w:r w:rsidR="002D02E9">
        <w:fldChar w:fldCharType="begin">
          <w:fldData xml:space="preserve">PFJlZm1hbj48Q2l0ZT48WWVhcj4yMDEwPC9ZZWFyPjxSZWNOdW0+QU5PTjIwMTA8L1JlY051bT48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==
</w:fldData>
        </w:fldChar>
      </w:r>
      <w:r w:rsidR="002D02E9">
        <w:instrText xml:space="preserve"> ADDIN EN.CITE.DATA </w:instrText>
      </w:r>
      <w:r w:rsidR="002D02E9">
        <w:fldChar w:fldCharType="end"/>
      </w:r>
      <w:r w:rsidR="005A5481">
        <w:fldChar w:fldCharType="separate"/>
      </w:r>
      <w:r w:rsidR="002D02E9" w:rsidRPr="002D02E9">
        <w:rPr>
          <w:noProof/>
          <w:vertAlign w:val="superscript"/>
        </w:rPr>
        <w:t>52;53</w:t>
      </w:r>
      <w:r w:rsidR="005A5481">
        <w:fldChar w:fldCharType="end"/>
      </w:r>
      <w:r>
        <w:t xml:space="preserve">  Although this has not been observed in humans </w:t>
      </w:r>
      <w:r w:rsidR="008D1715">
        <w:t>to date</w:t>
      </w:r>
      <w:r w:rsidR="00EC106A">
        <w:t xml:space="preserve"> </w:t>
      </w:r>
      <w:r w:rsidR="007A4049">
        <w:t>parents should be counselled about</w:t>
      </w:r>
      <w:r>
        <w:t xml:space="preserve"> these po</w:t>
      </w:r>
      <w:r w:rsidR="000D0BC6">
        <w:t>tential</w:t>
      </w:r>
      <w:r>
        <w:t xml:space="preserve"> risks, particularly when considering treatment in those groups </w:t>
      </w:r>
      <w:r w:rsidR="007A4049">
        <w:t xml:space="preserve">in </w:t>
      </w:r>
      <w:r w:rsidR="003A04BB">
        <w:t>which</w:t>
      </w:r>
      <w:r>
        <w:t xml:space="preserve"> benefit has not been clearly shown</w:t>
      </w:r>
      <w:r w:rsidR="00F02170">
        <w:t xml:space="preserve">.  No </w:t>
      </w:r>
      <w:r w:rsidR="00911437">
        <w:t>adverse long-term</w:t>
      </w:r>
      <w:r w:rsidR="00F02170">
        <w:t xml:space="preserve"> effects have been documented in a </w:t>
      </w:r>
      <w:r w:rsidR="00911437">
        <w:t xml:space="preserve">small </w:t>
      </w:r>
      <w:r w:rsidR="00F02170">
        <w:t xml:space="preserve">cohort </w:t>
      </w:r>
      <w:r w:rsidR="00911437">
        <w:t>of babies treated in early neonatal studies</w:t>
      </w:r>
      <w:r w:rsidR="007A4049">
        <w:t xml:space="preserve"> and followed up to puberty</w:t>
      </w:r>
      <w:r w:rsidR="00911437">
        <w:t xml:space="preserve"> </w:t>
      </w:r>
      <w:r w:rsidR="00F02170">
        <w:t>(</w:t>
      </w:r>
      <w:r w:rsidR="00E933F7">
        <w:t>NCT00031421</w:t>
      </w:r>
      <w:r w:rsidR="000D0BC6" w:rsidRPr="00E933F7">
        <w:t xml:space="preserve"> </w:t>
      </w:r>
      <w:r w:rsidR="00CD3C09">
        <w:t>–</w:t>
      </w:r>
      <w:r w:rsidR="000D0BC6" w:rsidRPr="00E933F7">
        <w:t xml:space="preserve"> </w:t>
      </w:r>
      <w:r w:rsidR="00CD3C09">
        <w:t>unpublished data</w:t>
      </w:r>
      <w:r w:rsidR="00F02170">
        <w:t>)</w:t>
      </w:r>
      <w:r w:rsidR="007A4049">
        <w:t>.</w:t>
      </w:r>
    </w:p>
    <w:p w14:paraId="7AB190B6" w14:textId="77777777" w:rsidR="00417A6D" w:rsidRDefault="00417A6D" w:rsidP="002D2C80">
      <w:pPr>
        <w:autoSpaceDE w:val="0"/>
        <w:autoSpaceDN w:val="0"/>
        <w:adjustRightInd w:val="0"/>
        <w:spacing w:after="0" w:line="480" w:lineRule="auto"/>
      </w:pPr>
    </w:p>
    <w:p w14:paraId="0909999F" w14:textId="77777777" w:rsidR="009C0616" w:rsidRDefault="009C0616" w:rsidP="002D2C80">
      <w:pPr>
        <w:spacing w:line="480" w:lineRule="auto"/>
        <w:rPr>
          <w:b/>
        </w:rPr>
      </w:pPr>
      <w:r>
        <w:rPr>
          <w:b/>
        </w:rPr>
        <w:t>Monitoring</w:t>
      </w:r>
      <w:r w:rsidR="00B41A2C">
        <w:rPr>
          <w:b/>
        </w:rPr>
        <w:t xml:space="preserve"> of babies during treatment</w:t>
      </w:r>
      <w:r>
        <w:rPr>
          <w:b/>
        </w:rPr>
        <w:t xml:space="preserve">: </w:t>
      </w:r>
    </w:p>
    <w:p w14:paraId="505713D8" w14:textId="06AAB96E" w:rsidR="009C0616" w:rsidRDefault="00F1240E" w:rsidP="002D2C80">
      <w:pPr>
        <w:spacing w:line="480" w:lineRule="auto"/>
      </w:pPr>
      <w:r>
        <w:t>Table 5</w:t>
      </w:r>
      <w:r w:rsidR="00780CBD">
        <w:t xml:space="preserve"> </w:t>
      </w:r>
      <w:r w:rsidR="00A877B9">
        <w:t>summariz</w:t>
      </w:r>
      <w:r w:rsidR="00284394">
        <w:t xml:space="preserve">es </w:t>
      </w:r>
      <w:r w:rsidR="007A4049">
        <w:t xml:space="preserve">a proposed </w:t>
      </w:r>
      <w:r w:rsidR="00284394">
        <w:t>monitoring</w:t>
      </w:r>
      <w:r w:rsidR="007A4049">
        <w:t xml:space="preserve"> strategy for</w:t>
      </w:r>
      <w:r w:rsidR="00374A54">
        <w:t xml:space="preserve"> babies </w:t>
      </w:r>
      <w:r w:rsidR="007A4049">
        <w:t>treated</w:t>
      </w:r>
      <w:r w:rsidR="00EC452A">
        <w:t xml:space="preserve"> for</w:t>
      </w:r>
      <w:r w:rsidR="004213F3">
        <w:t xml:space="preserve"> cCMV.  These recommendations are based on the safety monitoring and data obtained from the</w:t>
      </w:r>
      <w:r w:rsidR="00374A54">
        <w:t xml:space="preserve"> published RCTs.</w:t>
      </w:r>
      <w:r w:rsidR="00742040">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L1JlZm1hbj4A
</w:fldData>
        </w:fldChar>
      </w:r>
      <w:r w:rsidR="002D02E9">
        <w:instrText xml:space="preserve"> ADDIN REFMGR.CITE </w:instrText>
      </w:r>
      <w:r w:rsidR="002D02E9">
        <w:fldChar w:fldCharType="begin">
          <w:fldData xml:space="preserve">PFJlZm1hbj48Q2l0ZT48QXV0aG9yPktpbWJlcmxpbjwvQXV0aG9yPjxZZWFyPjIwMDM8L1llYXI+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</w:fldData>
        </w:fldChar>
      </w:r>
      <w:r w:rsidR="002D02E9">
        <w:instrText xml:space="preserve"> ADDIN EN.CITE.DATA </w:instrText>
      </w:r>
      <w:r w:rsidR="002D02E9">
        <w:fldChar w:fldCharType="end"/>
      </w:r>
      <w:r w:rsidR="00742040">
        <w:fldChar w:fldCharType="separate"/>
      </w:r>
      <w:r w:rsidR="000E1845" w:rsidRPr="000E1845">
        <w:rPr>
          <w:noProof/>
          <w:vertAlign w:val="superscript"/>
        </w:rPr>
        <w:t>7;41</w:t>
      </w:r>
      <w:r w:rsidR="00742040">
        <w:fldChar w:fldCharType="end"/>
      </w:r>
      <w:r w:rsidR="00D02560">
        <w:t xml:space="preserve">  </w:t>
      </w:r>
    </w:p>
    <w:p w14:paraId="37A13051" w14:textId="30CEFD27" w:rsidR="00F255CE" w:rsidRPr="009603FA" w:rsidRDefault="0033784F" w:rsidP="002D2C80">
      <w:pPr>
        <w:spacing w:line="480" w:lineRule="auto"/>
      </w:pPr>
      <w:r>
        <w:t xml:space="preserve">There </w:t>
      </w:r>
      <w:r w:rsidR="00EC452A">
        <w:t>are no data</w:t>
      </w:r>
      <w:r>
        <w:t xml:space="preserve"> to support </w:t>
      </w:r>
      <w:r w:rsidR="002A1D45">
        <w:t xml:space="preserve">therapeutic drug </w:t>
      </w:r>
      <w:r>
        <w:t>monitoring</w:t>
      </w:r>
      <w:r w:rsidR="002A1D45">
        <w:t xml:space="preserve"> (TDM)</w:t>
      </w:r>
      <w:r w:rsidR="00EC106A">
        <w:t>.</w:t>
      </w:r>
      <w:r w:rsidR="00DD0351">
        <w:fldChar w:fldCharType="begin"/>
      </w:r>
      <w:r w:rsidR="002D02E9">
        <w:instrText xml:space="preserve"> ADDIN REFMGR.CITE &lt;Refman&gt;&lt;Cite&gt;&lt;Author&gt;Scott&lt;/Author&gt;&lt;Year&gt;2004&lt;/Year&gt;&lt;RecNum&gt;SCOTT2004&lt;/RecNum&gt;&lt;IDText&gt;Ganciclovir in solid organ transplant recipients: is there a role for clinical pharmacokinetic monitoring?&lt;/IDText&gt;&lt;MDL Ref_Type="Journal"&gt;&lt;Ref_Type&gt;Journal&lt;/Ref_Type&gt;&lt;Ref_ID&gt;SCOTT2004&lt;/Ref_ID&gt;&lt;Title_Primary&gt;Ganciclovir in solid organ transplant recipients: is there a role for clinical pharmacokinetic monitoring?&lt;/Title_Primary&gt;&lt;Authors_Primary&gt;Scott,J.C.&lt;/Authors_Primary&gt;&lt;Authors_Primary&gt;Partovi,N.&lt;/Authors_Primary&gt;&lt;Authors_Primary&gt;Ensom,M.H.&lt;/Authors_Primary&gt;&lt;Date_Primary&gt;2004/2&lt;/Date_Primary&gt;&lt;Keywords&gt;antiviral&lt;/Keywords&gt;&lt;Keywords&gt;Antiviral Agents&lt;/Keywords&gt;&lt;Keywords&gt;Area Under Curve&lt;/Keywords&gt;&lt;Keywords&gt;blood&lt;/Keywords&gt;&lt;Keywords&gt;Clinical Trials as Topic&lt;/Keywords&gt;&lt;Keywords&gt;CMV&lt;/Keywords&gt;&lt;Keywords&gt;Creatinine&lt;/Keywords&gt;&lt;Keywords&gt;Cytomegalovirus&lt;/Keywords&gt;&lt;Keywords&gt;Drug Monitoring&lt;/Keywords&gt;&lt;Keywords&gt;Ganciclovir&lt;/Keywords&gt;&lt;Keywords&gt;Half-Life&lt;/Keywords&gt;&lt;Keywords&gt;Humans&lt;/Keywords&gt;&lt;Keywords&gt;Kidney Failure&lt;/Keywords&gt;&lt;Keywords&gt;Metabolic Clearance Rate&lt;/Keywords&gt;&lt;Keywords&gt;metabolism&lt;/Keywords&gt;&lt;Keywords&gt;Organ Transplantation&lt;/Keywords&gt;&lt;Keywords&gt;PCR&lt;/Keywords&gt;&lt;Keywords&gt;Pediatric&lt;/Keywords&gt;&lt;Keywords&gt;pharmacokinetics&lt;/Keywords&gt;&lt;Keywords&gt;Polymerase Chain Reaction&lt;/Keywords&gt;&lt;Keywords&gt;prophylaxis&lt;/Keywords&gt;&lt;Keywords&gt;Review&lt;/Keywords&gt;&lt;Keywords&gt;solid organ transplant&lt;/Keywords&gt;&lt;Keywords&gt;therapy&lt;/Keywords&gt;&lt;Keywords&gt;Transplant&lt;/Keywords&gt;&lt;Keywords&gt;treatment&lt;/Keywords&gt;&lt;Reprint&gt;Not in File&lt;/Reprint&gt;&lt;Start_Page&gt;68&lt;/Start_Page&gt;&lt;End_Page&gt;77&lt;/End_Page&gt;&lt;Periodical&gt;Therapeutic Drug Monitoring&lt;/Periodical&gt;&lt;Volume&gt;26&lt;/Volume&gt;&lt;Issue&gt;1&lt;/Issue&gt;&lt;Address&gt;Faculty of Pharmaceutical Sciences, University of British Columbia, Vancouver, British Columbia, Canada&lt;/Address&gt;&lt;Web_URL&gt;PM:14749553&lt;/Web_URL&gt;&lt;ZZ_JournalFull&gt;&lt;f name="System"&gt;Therapeutic Drug Monitoring&lt;/f&gt;&lt;/ZZ_JournalFull&gt;&lt;ZZ_WorkformID&gt;1&lt;/ZZ_WorkformID&gt;&lt;/MDL&gt;&lt;/Cite&gt;&lt;/Refman&gt;</w:instrText>
      </w:r>
      <w:r w:rsidR="00DD0351">
        <w:fldChar w:fldCharType="separate"/>
      </w:r>
      <w:r w:rsidR="002D02E9" w:rsidRPr="002D02E9">
        <w:rPr>
          <w:noProof/>
          <w:vertAlign w:val="superscript"/>
        </w:rPr>
        <w:t>54</w:t>
      </w:r>
      <w:r w:rsidR="00DD0351">
        <w:fldChar w:fldCharType="end"/>
      </w:r>
      <w:r w:rsidR="007A4049">
        <w:t xml:space="preserve">  </w:t>
      </w:r>
      <w:r w:rsidR="002A1D45" w:rsidRPr="009603FA">
        <w:t xml:space="preserve">TDM </w:t>
      </w:r>
      <w:r w:rsidR="007A4049" w:rsidRPr="009603FA">
        <w:t>may, however, have a role when</w:t>
      </w:r>
      <w:r w:rsidR="00635EBF" w:rsidRPr="009603FA">
        <w:t xml:space="preserve"> toxicity is a concern</w:t>
      </w:r>
      <w:r w:rsidR="007A4049" w:rsidRPr="009603FA">
        <w:t xml:space="preserve"> (</w:t>
      </w:r>
      <w:r w:rsidR="00A23590" w:rsidRPr="009603FA">
        <w:t>for example</w:t>
      </w:r>
      <w:r w:rsidR="007A4049" w:rsidRPr="009603FA">
        <w:t xml:space="preserve"> in those with impaired renal function)</w:t>
      </w:r>
      <w:r w:rsidR="00654B58" w:rsidRPr="009603FA">
        <w:t xml:space="preserve"> or where there are concerns about treatment response</w:t>
      </w:r>
      <w:r w:rsidR="00635EBF" w:rsidRPr="009603FA">
        <w:t xml:space="preserve">.  </w:t>
      </w:r>
    </w:p>
    <w:p w14:paraId="3DC76E04" w14:textId="576979C7" w:rsidR="008B4FE0" w:rsidRPr="00DB08BA" w:rsidRDefault="00EE4612" w:rsidP="002D2C80">
      <w:pPr>
        <w:spacing w:line="480" w:lineRule="auto"/>
        <w:rPr>
          <w:b/>
          <w:i/>
        </w:rPr>
      </w:pPr>
      <w:r w:rsidRPr="009603FA">
        <w:rPr>
          <w:b/>
          <w:i/>
        </w:rPr>
        <w:t xml:space="preserve">Full consensus </w:t>
      </w:r>
      <w:r w:rsidR="00400146">
        <w:rPr>
          <w:b/>
          <w:i/>
        </w:rPr>
        <w:t xml:space="preserve">within this expert group was </w:t>
      </w:r>
      <w:r w:rsidR="00400146" w:rsidRPr="009E1470">
        <w:rPr>
          <w:b/>
          <w:i/>
        </w:rPr>
        <w:t>that</w:t>
      </w:r>
      <w:r w:rsidR="00B01C1F">
        <w:rPr>
          <w:b/>
          <w:i/>
        </w:rPr>
        <w:t>:-</w:t>
      </w:r>
      <w:r w:rsidR="007F3E38" w:rsidRPr="00DB08BA">
        <w:rPr>
          <w:b/>
          <w:i/>
        </w:rPr>
        <w:t xml:space="preserve"> </w:t>
      </w:r>
    </w:p>
    <w:p w14:paraId="7A4A7476" w14:textId="44500CCC" w:rsidR="00814966" w:rsidRDefault="00814966" w:rsidP="00720538">
      <w:pPr>
        <w:pStyle w:val="ListParagraph"/>
        <w:numPr>
          <w:ilvl w:val="0"/>
          <w:numId w:val="34"/>
        </w:numPr>
        <w:spacing w:line="480" w:lineRule="auto"/>
      </w:pPr>
      <w:r>
        <w:lastRenderedPageBreak/>
        <w:t xml:space="preserve">Where treatment is given </w:t>
      </w:r>
      <w:r w:rsidR="00CF22EE">
        <w:t xml:space="preserve">babies should have </w:t>
      </w:r>
      <w:r w:rsidR="00CF22EE">
        <w:rPr>
          <w:rFonts w:ascii="Calibri" w:hAnsi="Calibri" w:cs="Calibri"/>
          <w:color w:val="000000"/>
          <w:shd w:val="clear" w:color="auto" w:fill="FFFFFF"/>
        </w:rPr>
        <w:t xml:space="preserve">regular weight measurement and safety monitoring </w:t>
      </w:r>
      <w:r w:rsidR="00CF22EE" w:rsidRPr="00CF22EE">
        <w:rPr>
          <w:rFonts w:ascii="Calibri" w:hAnsi="Calibri" w:cs="Calibri"/>
          <w:color w:val="000000"/>
          <w:shd w:val="clear" w:color="auto" w:fill="FFFFFF"/>
        </w:rPr>
        <w:t xml:space="preserve">to enable </w:t>
      </w:r>
      <w:r w:rsidR="00CF22EE">
        <w:rPr>
          <w:rFonts w:ascii="Calibri" w:hAnsi="Calibri" w:cs="Calibri"/>
          <w:color w:val="000000"/>
          <w:shd w:val="clear" w:color="auto" w:fill="FFFFFF"/>
        </w:rPr>
        <w:t xml:space="preserve">appropriate </w:t>
      </w:r>
      <w:r w:rsidR="00CF22EE" w:rsidRPr="00CF22EE">
        <w:rPr>
          <w:rFonts w:ascii="Calibri" w:hAnsi="Calibri" w:cs="Calibri"/>
          <w:color w:val="000000"/>
          <w:shd w:val="clear" w:color="auto" w:fill="FFFFFF"/>
        </w:rPr>
        <w:t>dose adjustment</w:t>
      </w:r>
      <w:r w:rsidR="00CF22EE">
        <w:rPr>
          <w:rFonts w:ascii="Calibri" w:hAnsi="Calibri" w:cs="Calibri"/>
          <w:color w:val="000000"/>
          <w:shd w:val="clear" w:color="auto" w:fill="FFFFFF"/>
        </w:rPr>
        <w:t xml:space="preserve"> of medication</w:t>
      </w:r>
      <w:r w:rsidR="00CF22EE" w:rsidRPr="00CF22EE">
        <w:rPr>
          <w:rFonts w:ascii="Calibri" w:hAnsi="Calibri" w:cs="Calibri"/>
          <w:color w:val="000000"/>
          <w:shd w:val="clear" w:color="auto" w:fill="FFFFFF"/>
        </w:rPr>
        <w:t xml:space="preserve"> (see Table 5)</w:t>
      </w:r>
      <w:r w:rsidR="00146F73">
        <w:rPr>
          <w:rFonts w:ascii="Calibri" w:hAnsi="Calibri" w:cs="Calibri"/>
          <w:color w:val="000000"/>
          <w:shd w:val="clear" w:color="auto" w:fill="FFFFFF"/>
        </w:rPr>
        <w:t>.</w:t>
      </w:r>
      <w:r w:rsidR="00BD2778">
        <w:t>(Quality A, Strength 1)</w:t>
      </w:r>
      <w:r>
        <w:t xml:space="preserve"> </w:t>
      </w:r>
    </w:p>
    <w:p w14:paraId="38769FF5" w14:textId="2A1D1256" w:rsidR="008B4FE0" w:rsidRDefault="00780CBD" w:rsidP="00720538">
      <w:pPr>
        <w:pStyle w:val="ListParagraph"/>
        <w:numPr>
          <w:ilvl w:val="0"/>
          <w:numId w:val="34"/>
        </w:numPr>
        <w:spacing w:line="480" w:lineRule="auto"/>
      </w:pPr>
      <w:r>
        <w:t xml:space="preserve">Where treatment is given parents should be fully counselled </w:t>
      </w:r>
      <w:r w:rsidR="0016191A">
        <w:t>about</w:t>
      </w:r>
      <w:r>
        <w:t xml:space="preserve"> both the known and potential side effects of treatment with current antivirals</w:t>
      </w:r>
      <w:r w:rsidR="001D345A">
        <w:t>.</w:t>
      </w:r>
      <w:r w:rsidR="00635EBF">
        <w:t xml:space="preserve"> (</w:t>
      </w:r>
      <w:r w:rsidR="00EE3C00">
        <w:t xml:space="preserve">Quality A, Strength 1 for short-term side effects;  </w:t>
      </w:r>
      <w:r w:rsidR="00BD2778">
        <w:t>Long-term no published studies</w:t>
      </w:r>
      <w:r w:rsidR="00635EBF">
        <w:t>)</w:t>
      </w:r>
    </w:p>
    <w:p w14:paraId="7AC7603A" w14:textId="10AF8534" w:rsidR="00101577" w:rsidRDefault="009F4397" w:rsidP="00720538">
      <w:pPr>
        <w:pStyle w:val="ListParagraph"/>
        <w:numPr>
          <w:ilvl w:val="0"/>
          <w:numId w:val="34"/>
        </w:numPr>
        <w:spacing w:line="480" w:lineRule="auto"/>
      </w:pPr>
      <w:r>
        <w:t xml:space="preserve">Although there are theoretical risks of longer term treatment toxicity no large cohorts have been followed up to enable this to be fully evaluated in humans treated during early life.  </w:t>
      </w:r>
      <w:r w:rsidR="00101577">
        <w:t>Where possible children</w:t>
      </w:r>
      <w:r w:rsidR="00EE3C00">
        <w:t xml:space="preserve"> receiving antiviral treatment</w:t>
      </w:r>
      <w:r w:rsidR="00101577">
        <w:t xml:space="preserve"> should </w:t>
      </w:r>
      <w:r>
        <w:t xml:space="preserve">therefore </w:t>
      </w:r>
      <w:proofErr w:type="gramStart"/>
      <w:r w:rsidR="00101577">
        <w:t>be</w:t>
      </w:r>
      <w:proofErr w:type="gramEnd"/>
      <w:r w:rsidR="00101577">
        <w:t xml:space="preserve"> entered into a registry </w:t>
      </w:r>
      <w:r w:rsidR="00146F73">
        <w:t>to enable ongoing pharmacovigilance</w:t>
      </w:r>
      <w:r w:rsidR="00101577">
        <w:t>.</w:t>
      </w:r>
    </w:p>
    <w:p w14:paraId="5F70AA05" w14:textId="23CFA4DF" w:rsidR="007F3E38" w:rsidRPr="00CC35B1" w:rsidRDefault="009F4397" w:rsidP="002D2C80">
      <w:pPr>
        <w:spacing w:line="480" w:lineRule="auto"/>
        <w:contextualSpacing/>
        <w:rPr>
          <w:rFonts w:ascii="Calibri" w:eastAsia="Calibri" w:hAnsi="Calibri"/>
        </w:rPr>
      </w:pPr>
      <w:r>
        <w:rPr>
          <w:b/>
          <w:i/>
        </w:rPr>
        <w:t>Only a minority agreed that</w:t>
      </w:r>
      <w:r w:rsidR="00711C61">
        <w:rPr>
          <w:b/>
          <w:i/>
        </w:rPr>
        <w:t>:-</w:t>
      </w:r>
    </w:p>
    <w:p w14:paraId="071CB797" w14:textId="44236F12" w:rsidR="00F255CE" w:rsidRDefault="00A450E4" w:rsidP="00400146">
      <w:pPr>
        <w:pStyle w:val="ListParagraph"/>
        <w:numPr>
          <w:ilvl w:val="0"/>
          <w:numId w:val="27"/>
        </w:numPr>
        <w:spacing w:line="480" w:lineRule="auto"/>
      </w:pPr>
      <w:r>
        <w:t>V</w:t>
      </w:r>
      <w:r w:rsidR="00F255CE">
        <w:t>iral load mo</w:t>
      </w:r>
      <w:r w:rsidR="00F31EE1">
        <w:t xml:space="preserve">nitoring:  </w:t>
      </w:r>
      <w:r w:rsidR="00C433A3">
        <w:t>Some centers report monitoring viral load to assist in decisions regarding adequate drug dosing and detectio</w:t>
      </w:r>
      <w:r w:rsidR="002C2B68">
        <w:t>n of potential drug resistance;</w:t>
      </w:r>
      <w:r w:rsidR="00C96AB9">
        <w:t xml:space="preserve"> </w:t>
      </w:r>
      <w:r w:rsidR="00C433A3">
        <w:t>however, m</w:t>
      </w:r>
      <w:r>
        <w:t xml:space="preserve">ost </w:t>
      </w:r>
      <w:r w:rsidR="00535FE2">
        <w:t>experts</w:t>
      </w:r>
      <w:r w:rsidR="001D5088">
        <w:t xml:space="preserve"> at </w:t>
      </w:r>
      <w:r>
        <w:t>this meeting</w:t>
      </w:r>
      <w:r w:rsidR="002C2B68">
        <w:t xml:space="preserve"> do </w:t>
      </w:r>
      <w:r w:rsidR="00535FE2">
        <w:t xml:space="preserve">not </w:t>
      </w:r>
      <w:r w:rsidR="002C2B68">
        <w:t xml:space="preserve">conduct this </w:t>
      </w:r>
      <w:r w:rsidR="00B052AE">
        <w:t>routinely</w:t>
      </w:r>
      <w:r w:rsidR="00F255CE">
        <w:t xml:space="preserve">.  Treatment duration is not </w:t>
      </w:r>
      <w:r>
        <w:t>altered by any viral parameters and</w:t>
      </w:r>
      <w:r w:rsidR="00B41A2C">
        <w:t xml:space="preserve"> rebound of virus after treatment discontinuation is well-documented</w:t>
      </w:r>
      <w:r w:rsidR="00F31EE1">
        <w:t xml:space="preserve"> with no </w:t>
      </w:r>
      <w:r w:rsidR="002A1D45">
        <w:t xml:space="preserve">demonstrable </w:t>
      </w:r>
      <w:r w:rsidR="00F31EE1">
        <w:t>association</w:t>
      </w:r>
      <w:r w:rsidR="001202BF">
        <w:t xml:space="preserve"> </w:t>
      </w:r>
      <w:r>
        <w:t xml:space="preserve">with </w:t>
      </w:r>
      <w:r w:rsidR="00F955C6">
        <w:t>long-term outcomes</w:t>
      </w:r>
      <w:r w:rsidR="00F255CE">
        <w:t>.</w:t>
      </w:r>
      <w:r>
        <w:t xml:space="preserve"> </w:t>
      </w:r>
      <w:r w:rsidR="0083355A">
        <w:t xml:space="preserve">(Quality D, Strength 2)  </w:t>
      </w:r>
      <w:r w:rsidR="007314F7" w:rsidRPr="0065229F">
        <w:t xml:space="preserve">If viral load is checked after discontinuing drug it is suggested that parents are </w:t>
      </w:r>
      <w:r w:rsidR="002753EB">
        <w:t>fore</w:t>
      </w:r>
      <w:r w:rsidR="007314F7" w:rsidRPr="0065229F">
        <w:t xml:space="preserve">warned of the likelihood that virus will be detectable and that this is </w:t>
      </w:r>
      <w:r w:rsidR="002C2B68">
        <w:t>of un</w:t>
      </w:r>
      <w:r w:rsidR="001202BF" w:rsidRPr="0065229F">
        <w:t>known significance</w:t>
      </w:r>
      <w:r w:rsidR="007314F7" w:rsidRPr="0065229F">
        <w:t>.</w:t>
      </w:r>
      <w:r w:rsidR="0083355A">
        <w:t xml:space="preserve">  </w:t>
      </w:r>
      <w:r w:rsidR="007314F7">
        <w:t xml:space="preserve"> </w:t>
      </w:r>
    </w:p>
    <w:p w14:paraId="086C71C7" w14:textId="77777777" w:rsidR="00421339" w:rsidRDefault="00421339" w:rsidP="002D2C80">
      <w:pPr>
        <w:spacing w:line="480" w:lineRule="auto"/>
      </w:pPr>
      <w:r>
        <w:rPr>
          <w:b/>
          <w:u w:val="single"/>
        </w:rPr>
        <w:t>Follow-up</w:t>
      </w:r>
    </w:p>
    <w:p w14:paraId="43558E46" w14:textId="5351289C" w:rsidR="00780CBD" w:rsidRDefault="00E86070" w:rsidP="002D2C80">
      <w:pPr>
        <w:spacing w:line="480" w:lineRule="auto"/>
      </w:pPr>
      <w:r>
        <w:lastRenderedPageBreak/>
        <w:t>Table 5</w:t>
      </w:r>
      <w:r w:rsidR="00780CBD">
        <w:t xml:space="preserve"> </w:t>
      </w:r>
      <w:r w:rsidR="00B052AE">
        <w:t>summarizes</w:t>
      </w:r>
      <w:r w:rsidR="00780CBD">
        <w:t xml:space="preserve"> recommended follow-up of babies with cCMV (both treated and untreated).</w:t>
      </w:r>
    </w:p>
    <w:p w14:paraId="443FE8FF" w14:textId="7D50B56A" w:rsidR="00421339" w:rsidRDefault="00EC452A" w:rsidP="002D2C80">
      <w:pPr>
        <w:spacing w:line="480" w:lineRule="auto"/>
      </w:pPr>
      <w:r>
        <w:t>The recommendation for a</w:t>
      </w:r>
      <w:r w:rsidR="00421339">
        <w:t>udiological</w:t>
      </w:r>
      <w:r>
        <w:t xml:space="preserve"> follow-up is </w:t>
      </w:r>
      <w:r w:rsidR="00F955C6">
        <w:t>based on</w:t>
      </w:r>
      <w:r w:rsidR="00EB0424">
        <w:t xml:space="preserve"> </w:t>
      </w:r>
      <w:r w:rsidR="00F955C6">
        <w:t xml:space="preserve">long-term surveillance studies of </w:t>
      </w:r>
      <w:r>
        <w:t xml:space="preserve">SNHL </w:t>
      </w:r>
      <w:r w:rsidR="00F955C6">
        <w:t>in cCMV</w:t>
      </w:r>
      <w:r w:rsidR="008052C6">
        <w:t>.</w:t>
      </w:r>
      <w:r w:rsidR="00DD0351">
        <w:fldChar w:fldCharType="begin">
          <w:fldData xml:space="preserve">PFJlZm1hbj48Q2l0ZT48QXV0aG9yPkZvd2xlcjwvQXV0aG9yPjxZZWFyPjE5OTk8L1llYXI+PFJl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</w:fldData>
        </w:fldChar>
      </w:r>
      <w:r w:rsidR="002D02E9">
        <w:instrText xml:space="preserve"> ADDIN REFMGR.CITE </w:instrText>
      </w:r>
      <w:r w:rsidR="002D02E9">
        <w:fldChar w:fldCharType="begin">
          <w:fldData xml:space="preserve">PFJlZm1hbj48Q2l0ZT48QXV0aG9yPkZvd2xlcjwvQXV0aG9yPjxZZWFyPjE5OTk8L1llYXI+PFJl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</w:fldData>
        </w:fldChar>
      </w:r>
      <w:r w:rsidR="002D02E9">
        <w:instrText xml:space="preserve"> ADDIN EN.CITE.DATA </w:instrText>
      </w:r>
      <w:r w:rsidR="002D02E9">
        <w:fldChar w:fldCharType="end"/>
      </w:r>
      <w:r w:rsidR="00DD0351">
        <w:fldChar w:fldCharType="separate"/>
      </w:r>
      <w:r w:rsidR="000E1845" w:rsidRPr="000E1845">
        <w:rPr>
          <w:noProof/>
          <w:vertAlign w:val="superscript"/>
        </w:rPr>
        <w:t>4;16</w:t>
      </w:r>
      <w:r w:rsidR="00DD0351">
        <w:fldChar w:fldCharType="end"/>
      </w:r>
      <w:r w:rsidR="00F955C6">
        <w:t xml:space="preserve">  </w:t>
      </w:r>
      <w:proofErr w:type="gramStart"/>
      <w:r w:rsidR="00EB0424">
        <w:t>Frequent</w:t>
      </w:r>
      <w:proofErr w:type="gramEnd"/>
      <w:r w:rsidR="00EB0424">
        <w:t xml:space="preserve"> follow-up is suggested during the first two years of life since this is the period of highest risk for</w:t>
      </w:r>
      <w:r w:rsidR="00BD460F">
        <w:t xml:space="preserve"> development of</w:t>
      </w:r>
      <w:r w:rsidR="00EB0424">
        <w:t xml:space="preserve"> </w:t>
      </w:r>
      <w:r w:rsidR="00BD460F">
        <w:t>c</w:t>
      </w:r>
      <w:r w:rsidR="00EB0424">
        <w:t>CMV-associated hearing loss</w:t>
      </w:r>
      <w:r w:rsidR="00C96AB9">
        <w:t xml:space="preserve"> and a critical period for language development</w:t>
      </w:r>
      <w:r w:rsidR="00BD460F">
        <w:t>.  E</w:t>
      </w:r>
      <w:r w:rsidR="00EB0424">
        <w:t>arly detection of SNHL during this period is also most likely to improve long-term outcomes</w:t>
      </w:r>
      <w:r w:rsidR="002753EB">
        <w:t>.</w:t>
      </w:r>
      <w:r w:rsidR="00EB0424">
        <w:t xml:space="preserve"> </w:t>
      </w:r>
      <w:r w:rsidR="00EB0424">
        <w:fldChar w:fldCharType="begin">
          <w:fldData xml:space="preserve">PFJlZm1hbj48Q2l0ZT48QXV0aG9yPkRhdmlzPC9BdXRob3I+PFllYXI+MTk5NzwvWWVhcj48UmVj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</w:fldData>
        </w:fldChar>
      </w:r>
      <w:r w:rsidR="002D02E9">
        <w:instrText xml:space="preserve"> ADDIN REFMGR.CITE </w:instrText>
      </w:r>
      <w:r w:rsidR="002D02E9">
        <w:fldChar w:fldCharType="begin">
          <w:fldData xml:space="preserve">PFJlZm1hbj48Q2l0ZT48QXV0aG9yPkRhdmlzPC9BdXRob3I+PFllYXI+MTk5NzwvWWVhcj48UmVj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</w:fldData>
        </w:fldChar>
      </w:r>
      <w:r w:rsidR="002D02E9">
        <w:instrText xml:space="preserve"> ADDIN EN.CITE.DATA </w:instrText>
      </w:r>
      <w:r w:rsidR="002D02E9">
        <w:fldChar w:fldCharType="end"/>
      </w:r>
      <w:r w:rsidR="00EB0424">
        <w:fldChar w:fldCharType="separate"/>
      </w:r>
      <w:r w:rsidR="000E1845" w:rsidRPr="000E1845">
        <w:rPr>
          <w:noProof/>
          <w:vertAlign w:val="superscript"/>
        </w:rPr>
        <w:t>55</w:t>
      </w:r>
      <w:r w:rsidR="00EB0424">
        <w:fldChar w:fldCharType="end"/>
      </w:r>
      <w:r w:rsidR="00EB0424">
        <w:t xml:space="preserve">  Monitoring should continue into early childhood, however, since deterioration in hearing continues throughout </w:t>
      </w:r>
      <w:r w:rsidR="00BD460F">
        <w:t>early life</w:t>
      </w:r>
      <w:r w:rsidR="00421339">
        <w:t>.</w:t>
      </w:r>
      <w:r w:rsidR="007314F7">
        <w:fldChar w:fldCharType="begin">
          <w:fldData xml:space="preserve">PFJlZm1hbj48Q2l0ZT48QXV0aG9yPkRhdmlzPC9BdXRob3I+PFllYXI+MTk5NzwvWWVhcj48UmVj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</w:fldData>
        </w:fldChar>
      </w:r>
      <w:r w:rsidR="002D02E9">
        <w:instrText xml:space="preserve"> ADDIN REFMGR.CITE </w:instrText>
      </w:r>
      <w:r w:rsidR="002D02E9">
        <w:fldChar w:fldCharType="begin">
          <w:fldData xml:space="preserve">PFJlZm1hbj48Q2l0ZT48QXV0aG9yPkRhdmlzPC9BdXRob3I+PFllYXI+MTk5NzwvWWVhcj48UmVj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</w:fldData>
        </w:fldChar>
      </w:r>
      <w:r w:rsidR="002D02E9">
        <w:instrText xml:space="preserve"> ADDIN EN.CITE.DATA </w:instrText>
      </w:r>
      <w:r w:rsidR="002D02E9">
        <w:fldChar w:fldCharType="end"/>
      </w:r>
      <w:r w:rsidR="007314F7">
        <w:fldChar w:fldCharType="separate"/>
      </w:r>
      <w:r w:rsidR="000E1845" w:rsidRPr="000E1845">
        <w:rPr>
          <w:noProof/>
          <w:vertAlign w:val="superscript"/>
        </w:rPr>
        <w:t>55</w:t>
      </w:r>
      <w:r w:rsidR="007314F7">
        <w:fldChar w:fldCharType="end"/>
      </w:r>
      <w:r w:rsidR="00421339">
        <w:t xml:space="preserve">  </w:t>
      </w:r>
      <w:r w:rsidR="00C430EA">
        <w:t>(</w:t>
      </w:r>
      <w:r w:rsidR="00FD080E">
        <w:t>Quality B, Strength 1</w:t>
      </w:r>
      <w:r w:rsidR="00C430EA">
        <w:t>)</w:t>
      </w:r>
    </w:p>
    <w:p w14:paraId="62DA691C" w14:textId="348F055D" w:rsidR="00421339" w:rsidRDefault="00421339" w:rsidP="002D2C80">
      <w:pPr>
        <w:spacing w:line="480" w:lineRule="auto"/>
      </w:pPr>
      <w:r>
        <w:t>Neuro</w:t>
      </w:r>
      <w:r w:rsidR="002753EB">
        <w:t>development</w:t>
      </w:r>
      <w:r>
        <w:t xml:space="preserve">al follow-up </w:t>
      </w:r>
      <w:r w:rsidR="00800378">
        <w:t xml:space="preserve">is suggested </w:t>
      </w:r>
      <w:r>
        <w:t>at one</w:t>
      </w:r>
      <w:r w:rsidR="00164251">
        <w:t xml:space="preserve"> and two</w:t>
      </w:r>
      <w:r>
        <w:t xml:space="preserve"> year</w:t>
      </w:r>
      <w:r w:rsidR="00164251">
        <w:t>s of age</w:t>
      </w:r>
      <w:r>
        <w:t xml:space="preserve"> ideally with formal neurodevelopmental assessment.  This is not, however, routinely conducted in all </w:t>
      </w:r>
      <w:r w:rsidR="00B052AE">
        <w:t>centers</w:t>
      </w:r>
      <w:r w:rsidR="00C96AB9">
        <w:t xml:space="preserve"> and there is no evidence-</w:t>
      </w:r>
      <w:r w:rsidR="00800378">
        <w:t>base</w:t>
      </w:r>
      <w:r w:rsidR="00C96AB9">
        <w:t>d</w:t>
      </w:r>
      <w:r w:rsidR="00800378">
        <w:t xml:space="preserve"> benefit in this particular group</w:t>
      </w:r>
      <w:r w:rsidR="00C430EA">
        <w:t xml:space="preserve"> although </w:t>
      </w:r>
      <w:r w:rsidR="000B7230">
        <w:t xml:space="preserve">early </w:t>
      </w:r>
      <w:r w:rsidR="00C430EA">
        <w:t>detecti</w:t>
      </w:r>
      <w:r w:rsidR="000B7230">
        <w:t>o</w:t>
      </w:r>
      <w:r w:rsidR="00C430EA">
        <w:t>n</w:t>
      </w:r>
      <w:r w:rsidR="000B7230">
        <w:t xml:space="preserve"> of functional impairments is generally agreed to be beneficial</w:t>
      </w:r>
      <w:r w:rsidRPr="008052C6">
        <w:t xml:space="preserve">.  </w:t>
      </w:r>
    </w:p>
    <w:p w14:paraId="6FFF3547" w14:textId="410AB094" w:rsidR="00421339" w:rsidRDefault="004B6A36" w:rsidP="002D2C80">
      <w:pPr>
        <w:spacing w:line="480" w:lineRule="auto"/>
      </w:pPr>
      <w:r>
        <w:t>Ophthalmic</w:t>
      </w:r>
      <w:r w:rsidR="00421339">
        <w:t xml:space="preserve"> </w:t>
      </w:r>
      <w:r w:rsidR="00800378">
        <w:t>follow-up is r</w:t>
      </w:r>
      <w:r w:rsidR="00421339">
        <w:t>ecommended annual</w:t>
      </w:r>
      <w:r w:rsidR="00800378">
        <w:t>ly</w:t>
      </w:r>
      <w:r w:rsidR="00421339">
        <w:t xml:space="preserve"> </w:t>
      </w:r>
      <w:r w:rsidR="00D704EC">
        <w:t xml:space="preserve">at least </w:t>
      </w:r>
      <w:r w:rsidR="00421339">
        <w:t>until</w:t>
      </w:r>
      <w:r w:rsidR="00800378">
        <w:t xml:space="preserve"> children</w:t>
      </w:r>
      <w:r w:rsidR="00421339">
        <w:t xml:space="preserve"> can talk</w:t>
      </w:r>
      <w:r w:rsidR="00800378">
        <w:t xml:space="preserve"> in those with clinically detectable disease at birth</w:t>
      </w:r>
      <w:r w:rsidR="00535FE2">
        <w:t>, but not in those without,</w:t>
      </w:r>
      <w:r w:rsidR="00800378">
        <w:t xml:space="preserve"> since d</w:t>
      </w:r>
      <w:r w:rsidR="00416320">
        <w:t xml:space="preserve">eterioration in vision has been observed in </w:t>
      </w:r>
      <w:r w:rsidR="00295FE5">
        <w:t>this group</w:t>
      </w:r>
      <w:r w:rsidR="00535FE2">
        <w:t xml:space="preserve">. </w:t>
      </w:r>
      <w:r w:rsidR="00295FE5">
        <w:t>(</w:t>
      </w:r>
      <w:r w:rsidR="00160E0C">
        <w:t>Quality C, Strength 1</w:t>
      </w:r>
      <w:r w:rsidR="00295FE5">
        <w:t>).</w:t>
      </w:r>
      <w:r w:rsidR="00B052AE">
        <w:fldChar w:fldCharType="begin">
          <w:fldData xml:space="preserve">PFJlZm1hbj48Q2l0ZT48QXV0aG9yPkNvYXRzPC9BdXRob3I+PFllYXI+MjAwMDwvWWVhcj48UmVj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</w:fldData>
        </w:fldChar>
      </w:r>
      <w:r w:rsidR="002D02E9">
        <w:instrText xml:space="preserve"> ADDIN REFMGR.CITE </w:instrText>
      </w:r>
      <w:r w:rsidR="002D02E9">
        <w:fldChar w:fldCharType="begin">
          <w:fldData xml:space="preserve">PFJlZm1hbj48Q2l0ZT48QXV0aG9yPkNvYXRzPC9BdXRob3I+PFllYXI+MjAwMDwvWWVhcj48UmVj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</w:fldData>
        </w:fldChar>
      </w:r>
      <w:r w:rsidR="002D02E9">
        <w:instrText xml:space="preserve"> ADDIN EN.CITE.DATA </w:instrText>
      </w:r>
      <w:r w:rsidR="002D02E9">
        <w:fldChar w:fldCharType="end"/>
      </w:r>
      <w:r w:rsidR="00B052AE">
        <w:fldChar w:fldCharType="separate"/>
      </w:r>
      <w:r w:rsidR="00856D35" w:rsidRPr="00856D35">
        <w:rPr>
          <w:noProof/>
          <w:vertAlign w:val="superscript"/>
        </w:rPr>
        <w:t>6</w:t>
      </w:r>
      <w:r w:rsidR="00B052AE">
        <w:fldChar w:fldCharType="end"/>
      </w:r>
      <w:r w:rsidR="00295FE5">
        <w:t xml:space="preserve">  </w:t>
      </w:r>
    </w:p>
    <w:p w14:paraId="2CABEA64" w14:textId="4E511A7D" w:rsidR="00421339" w:rsidRDefault="00295FE5" w:rsidP="002D2C80">
      <w:pPr>
        <w:spacing w:line="480" w:lineRule="auto"/>
      </w:pPr>
      <w:r>
        <w:t>Families should be given information for local/national</w:t>
      </w:r>
      <w:r w:rsidR="00421339">
        <w:t xml:space="preserve"> support</w:t>
      </w:r>
      <w:r>
        <w:t xml:space="preserve"> groups where these exist</w:t>
      </w:r>
      <w:r w:rsidR="00947184">
        <w:t xml:space="preserve"> (see acknowledgements)</w:t>
      </w:r>
      <w:r>
        <w:t xml:space="preserve">.  </w:t>
      </w:r>
      <w:r w:rsidR="00947184">
        <w:t>Where</w:t>
      </w:r>
      <w:r>
        <w:t xml:space="preserve"> cCMV parent groups are not easily accessible parents of children with hearing loss may find </w:t>
      </w:r>
      <w:r w:rsidR="003A761F">
        <w:t xml:space="preserve">support from </w:t>
      </w:r>
      <w:r>
        <w:t xml:space="preserve">groups for those with </w:t>
      </w:r>
      <w:r w:rsidR="003A761F">
        <w:t>hearing impairment</w:t>
      </w:r>
      <w:r w:rsidR="00F57D4D">
        <w:t>.</w:t>
      </w:r>
      <w:r w:rsidR="003A761F">
        <w:t xml:space="preserve"> </w:t>
      </w:r>
    </w:p>
    <w:p w14:paraId="5A4BD312" w14:textId="7E7BE99D" w:rsidR="00E0038F" w:rsidRDefault="00E0038F" w:rsidP="002D2C80">
      <w:pPr>
        <w:spacing w:line="480" w:lineRule="auto"/>
        <w:rPr>
          <w:b/>
          <w:u w:val="single"/>
        </w:rPr>
      </w:pPr>
      <w:r>
        <w:rPr>
          <w:b/>
          <w:u w:val="single"/>
        </w:rPr>
        <w:t>Recommendations</w:t>
      </w:r>
      <w:r w:rsidR="004F63F8">
        <w:rPr>
          <w:b/>
          <w:u w:val="single"/>
        </w:rPr>
        <w:t xml:space="preserve"> for future </w:t>
      </w:r>
      <w:r w:rsidR="00D25B1B">
        <w:rPr>
          <w:b/>
          <w:u w:val="single"/>
        </w:rPr>
        <w:t>pediatric</w:t>
      </w:r>
      <w:r w:rsidR="00D11885">
        <w:rPr>
          <w:b/>
          <w:u w:val="single"/>
        </w:rPr>
        <w:t xml:space="preserve"> </w:t>
      </w:r>
      <w:r w:rsidR="004F63F8">
        <w:rPr>
          <w:b/>
          <w:u w:val="single"/>
        </w:rPr>
        <w:t>research</w:t>
      </w:r>
    </w:p>
    <w:p w14:paraId="07C664D4" w14:textId="77777777" w:rsidR="00B17BE0" w:rsidRDefault="00B17BE0" w:rsidP="00B17BE0">
      <w:pPr>
        <w:pStyle w:val="ListParagraph"/>
        <w:numPr>
          <w:ilvl w:val="0"/>
          <w:numId w:val="35"/>
        </w:numPr>
        <w:spacing w:line="480" w:lineRule="auto"/>
      </w:pPr>
      <w:r>
        <w:t>Clinical trials addressing treatment of those with more ‘minor’ manifestations of disease/no clinically detectable disease at birth and those with isolated SNHL.</w:t>
      </w:r>
    </w:p>
    <w:p w14:paraId="765FCC5E" w14:textId="6116DC26" w:rsidR="00B17BE0" w:rsidRPr="00B17BE0" w:rsidRDefault="00B17BE0" w:rsidP="00B17BE0">
      <w:pPr>
        <w:pStyle w:val="ListParagraph"/>
        <w:numPr>
          <w:ilvl w:val="0"/>
          <w:numId w:val="35"/>
        </w:numPr>
        <w:spacing w:line="480" w:lineRule="auto"/>
      </w:pPr>
      <w:r w:rsidRPr="00B17BE0">
        <w:rPr>
          <w:rFonts w:ascii="Calibri" w:hAnsi="Calibri"/>
          <w:lang w:val="en-GB"/>
        </w:rPr>
        <w:lastRenderedPageBreak/>
        <w:t>Clinical studies of antenatal therapies to decrease transmission of infection and cCMV disease once infection is established.</w:t>
      </w:r>
    </w:p>
    <w:p w14:paraId="5B57B593" w14:textId="7ABDE4EE" w:rsidR="00030927" w:rsidRDefault="00164251" w:rsidP="00B17BE0">
      <w:pPr>
        <w:pStyle w:val="ListParagraph"/>
        <w:numPr>
          <w:ilvl w:val="0"/>
          <w:numId w:val="35"/>
        </w:numPr>
        <w:spacing w:line="480" w:lineRule="auto"/>
      </w:pPr>
      <w:r>
        <w:t>Publications</w:t>
      </w:r>
      <w:r w:rsidR="00E0038F">
        <w:t xml:space="preserve"> relating to cCMV </w:t>
      </w:r>
      <w:r>
        <w:t xml:space="preserve">should </w:t>
      </w:r>
      <w:r w:rsidR="00E0038F">
        <w:t xml:space="preserve">make </w:t>
      </w:r>
      <w:r>
        <w:t xml:space="preserve">it </w:t>
      </w:r>
      <w:r w:rsidR="00E0038F">
        <w:t>clear</w:t>
      </w:r>
      <w:r w:rsidR="00121D4C">
        <w:t xml:space="preserve"> how those included were identified (i.e. babies presenting with clinical</w:t>
      </w:r>
      <w:r w:rsidR="009F4397">
        <w:t>ly detected</w:t>
      </w:r>
      <w:r w:rsidR="00121D4C">
        <w:t xml:space="preserve"> “symptoms” vs “screened” babies </w:t>
      </w:r>
      <w:r w:rsidR="009F4397">
        <w:t>identifi</w:t>
      </w:r>
      <w:r w:rsidR="00121D4C">
        <w:t>ed</w:t>
      </w:r>
      <w:r>
        <w:t xml:space="preserve"> through</w:t>
      </w:r>
      <w:r w:rsidR="00791B3E">
        <w:t xml:space="preserve"> </w:t>
      </w:r>
      <w:r>
        <w:t xml:space="preserve">existing </w:t>
      </w:r>
      <w:r w:rsidR="00791B3E">
        <w:t>antenatal</w:t>
      </w:r>
      <w:r>
        <w:t xml:space="preserve"> </w:t>
      </w:r>
      <w:r w:rsidR="00791B3E">
        <w:t>or postnatal</w:t>
      </w:r>
      <w:r>
        <w:t xml:space="preserve"> scree</w:t>
      </w:r>
      <w:r w:rsidR="0065229F">
        <w:t xml:space="preserve">ning </w:t>
      </w:r>
      <w:r w:rsidR="00F57D4D">
        <w:t>pathways</w:t>
      </w:r>
      <w:r w:rsidR="00121D4C">
        <w:t xml:space="preserve"> including hearing screening </w:t>
      </w:r>
      <w:r w:rsidR="00947184">
        <w:t>programs</w:t>
      </w:r>
      <w:r w:rsidR="00121D4C">
        <w:t>)</w:t>
      </w:r>
      <w:r w:rsidR="00F57D4D">
        <w:t xml:space="preserve">, </w:t>
      </w:r>
      <w:r w:rsidR="0065229F">
        <w:t xml:space="preserve">or </w:t>
      </w:r>
      <w:r w:rsidR="00F57D4D">
        <w:t xml:space="preserve">following </w:t>
      </w:r>
      <w:r w:rsidR="00121D4C">
        <w:t xml:space="preserve">further </w:t>
      </w:r>
      <w:r w:rsidR="0065229F">
        <w:t>in</w:t>
      </w:r>
      <w:r w:rsidR="00DF6E82">
        <w:t>vestigation of abnormalities</w:t>
      </w:r>
      <w:r w:rsidR="00F57D4D">
        <w:t>,</w:t>
      </w:r>
      <w:r w:rsidR="0065229F">
        <w:t xml:space="preserve"> such as thrombocytopenia</w:t>
      </w:r>
      <w:r w:rsidR="00F57D4D">
        <w:t xml:space="preserve">, </w:t>
      </w:r>
      <w:r w:rsidR="00DF6E82">
        <w:t xml:space="preserve">found incidentally </w:t>
      </w:r>
      <w:r w:rsidR="00F57D4D">
        <w:t xml:space="preserve">when </w:t>
      </w:r>
      <w:r w:rsidR="00DF6E82">
        <w:t xml:space="preserve">blood sampling is </w:t>
      </w:r>
      <w:r w:rsidR="00F57D4D">
        <w:t>performed</w:t>
      </w:r>
      <w:r w:rsidR="0065229F">
        <w:t xml:space="preserve"> for other indications</w:t>
      </w:r>
      <w:r w:rsidR="008052C6">
        <w:t>.</w:t>
      </w:r>
      <w:r w:rsidR="00121D4C">
        <w:t xml:space="preserve">  </w:t>
      </w:r>
    </w:p>
    <w:p w14:paraId="7AE0AEF7" w14:textId="0151CA92" w:rsidR="008052C6" w:rsidRDefault="008052C6" w:rsidP="00B17BE0">
      <w:pPr>
        <w:pStyle w:val="ListParagraph"/>
        <w:numPr>
          <w:ilvl w:val="0"/>
          <w:numId w:val="35"/>
        </w:numPr>
        <w:spacing w:line="480" w:lineRule="auto"/>
        <w:contextualSpacing w:val="0"/>
      </w:pPr>
      <w:r>
        <w:t xml:space="preserve">Development of </w:t>
      </w:r>
      <w:r w:rsidR="00BA44F8">
        <w:t>clinical prediction models</w:t>
      </w:r>
      <w:r>
        <w:t xml:space="preserve"> to better </w:t>
      </w:r>
      <w:r w:rsidR="0065229F">
        <w:t>categorize</w:t>
      </w:r>
      <w:r>
        <w:t xml:space="preserve"> severity of disease (CNS vs non-CNS and babies with single vs multiple findings of disease) and </w:t>
      </w:r>
      <w:r w:rsidR="007171E1">
        <w:t>associated outcomes to assist</w:t>
      </w:r>
      <w:r>
        <w:t xml:space="preserve"> counselling of parents.</w:t>
      </w:r>
    </w:p>
    <w:p w14:paraId="01CA0226" w14:textId="638D0237" w:rsidR="00F8195A" w:rsidRDefault="00CC1DED" w:rsidP="00B17BE0">
      <w:pPr>
        <w:pStyle w:val="ListParagraph"/>
        <w:numPr>
          <w:ilvl w:val="0"/>
          <w:numId w:val="35"/>
        </w:numPr>
        <w:spacing w:line="480" w:lineRule="auto"/>
        <w:contextualSpacing w:val="0"/>
      </w:pPr>
      <w:r>
        <w:t xml:space="preserve">Studies of </w:t>
      </w:r>
      <w:r w:rsidR="00E0038F">
        <w:t>neuroimaging</w:t>
      </w:r>
      <w:r>
        <w:t xml:space="preserve">, particularly MRI, and added-value with regards to predicting </w:t>
      </w:r>
      <w:r w:rsidR="00E0038F">
        <w:t xml:space="preserve">long-term </w:t>
      </w:r>
      <w:r>
        <w:t>impairments</w:t>
      </w:r>
      <w:r w:rsidR="005E6F9B">
        <w:t xml:space="preserve"> particularly in those without clinically detectable disease at birth</w:t>
      </w:r>
      <w:r w:rsidR="00A14A08">
        <w:t xml:space="preserve"> through studies involving </w:t>
      </w:r>
      <w:r w:rsidR="0065229F">
        <w:t>unselected cCMV cohorts</w:t>
      </w:r>
      <w:r w:rsidR="00E0038F">
        <w:t xml:space="preserve">.  </w:t>
      </w:r>
    </w:p>
    <w:p w14:paraId="7DA489AE" w14:textId="719A2FBE" w:rsidR="00B17BE0" w:rsidRDefault="00B17BE0" w:rsidP="00B17BE0">
      <w:pPr>
        <w:pStyle w:val="ListParagraph"/>
        <w:numPr>
          <w:ilvl w:val="0"/>
          <w:numId w:val="35"/>
        </w:numPr>
        <w:spacing w:line="480" w:lineRule="auto"/>
      </w:pPr>
      <w:r w:rsidRPr="00947184">
        <w:t xml:space="preserve">Clinical trials of alternative treatment durations and new anti-CMV therapies when available. </w:t>
      </w:r>
    </w:p>
    <w:p w14:paraId="3C5FE1B6" w14:textId="77777777" w:rsidR="008B4FE0" w:rsidRDefault="008B4FE0" w:rsidP="00B17BE0">
      <w:pPr>
        <w:pStyle w:val="ListParagraph"/>
        <w:numPr>
          <w:ilvl w:val="0"/>
          <w:numId w:val="35"/>
        </w:numPr>
        <w:spacing w:line="480" w:lineRule="auto"/>
        <w:contextualSpacing w:val="0"/>
      </w:pPr>
      <w:r>
        <w:t xml:space="preserve">Biomarkers.  It seems unlikely that a pre-defined duration of treatment </w:t>
      </w:r>
      <w:r w:rsidR="005E6F9B">
        <w:t>will</w:t>
      </w:r>
      <w:r>
        <w:t xml:space="preserve"> be similarly beneficial </w:t>
      </w:r>
      <w:r w:rsidR="005E6F9B">
        <w:t xml:space="preserve">in </w:t>
      </w:r>
      <w:r>
        <w:t>babies with</w:t>
      </w:r>
      <w:r w:rsidR="00164251">
        <w:t xml:space="preserve"> such</w:t>
      </w:r>
      <w:r>
        <w:t xml:space="preserve"> varying clinical manifestations of disease</w:t>
      </w:r>
      <w:r w:rsidR="00F255CE">
        <w:t xml:space="preserve"> and </w:t>
      </w:r>
      <w:r w:rsidR="00164251">
        <w:t xml:space="preserve">likely </w:t>
      </w:r>
      <w:r w:rsidR="00F255CE">
        <w:t xml:space="preserve">variable </w:t>
      </w:r>
      <w:r w:rsidR="005E6F9B">
        <w:t>viral burden</w:t>
      </w:r>
      <w:r w:rsidR="00164251">
        <w:t xml:space="preserve"> and host immune function</w:t>
      </w:r>
      <w:r>
        <w:t>.</w:t>
      </w:r>
      <w:r w:rsidR="00F255CE">
        <w:t xml:space="preserve">  </w:t>
      </w:r>
      <w:r w:rsidR="00164251">
        <w:t>The development of both host and virological biomarkers of long-term outcomes woul</w:t>
      </w:r>
      <w:r w:rsidR="00B139AC">
        <w:t xml:space="preserve">d greatly enhance design of </w:t>
      </w:r>
      <w:r w:rsidR="00164251">
        <w:t>future</w:t>
      </w:r>
      <w:r w:rsidR="00B139AC">
        <w:t xml:space="preserve"> RCTs </w:t>
      </w:r>
      <w:r w:rsidR="00164251">
        <w:t>and enable more accurate counselling</w:t>
      </w:r>
      <w:r w:rsidR="00B139AC">
        <w:t>, and resource allocation</w:t>
      </w:r>
      <w:r w:rsidR="00164251">
        <w:t>.</w:t>
      </w:r>
    </w:p>
    <w:p w14:paraId="58143D2A" w14:textId="0FF0682D" w:rsidR="00B17BE0" w:rsidRDefault="00B17BE0" w:rsidP="00B17BE0">
      <w:pPr>
        <w:pStyle w:val="ListParagraph"/>
        <w:numPr>
          <w:ilvl w:val="0"/>
          <w:numId w:val="35"/>
        </w:numPr>
        <w:spacing w:line="480" w:lineRule="auto"/>
      </w:pPr>
      <w:r w:rsidRPr="009603FA">
        <w:t xml:space="preserve">All children receiving treatment should be captured in a registry to enable ongoing pharmacovigilance </w:t>
      </w:r>
      <w:r w:rsidR="006D628E">
        <w:t xml:space="preserve">for any </w:t>
      </w:r>
      <w:r w:rsidR="00BA44F8">
        <w:t>long-term effects of antiviral medication.</w:t>
      </w:r>
    </w:p>
    <w:p w14:paraId="5B95EA00" w14:textId="316C8C13" w:rsidR="00654B58" w:rsidRDefault="00B17BE0" w:rsidP="00B17BE0">
      <w:pPr>
        <w:numPr>
          <w:ilvl w:val="0"/>
          <w:numId w:val="35"/>
        </w:numPr>
        <w:autoSpaceDE w:val="0"/>
        <w:autoSpaceDN w:val="0"/>
        <w:adjustRightInd w:val="0"/>
        <w:spacing w:after="0" w:line="480" w:lineRule="auto"/>
      </w:pPr>
      <w:r w:rsidRPr="00B17BE0">
        <w:rPr>
          <w:rFonts w:ascii="Calibri" w:hAnsi="Calibri"/>
          <w:lang w:val="en-GB"/>
        </w:rPr>
        <w:lastRenderedPageBreak/>
        <w:t xml:space="preserve">Identification of risk factors for maternal virus transmission, particularly in those mothers with previous known exposure to CMV (CMV IgG seropositive).  </w:t>
      </w:r>
    </w:p>
    <w:p w14:paraId="4562E32D" w14:textId="77777777" w:rsidR="003C1A5B" w:rsidRDefault="003C1A5B" w:rsidP="002D2C80">
      <w:pPr>
        <w:spacing w:line="480" w:lineRule="auto"/>
        <w:rPr>
          <w:b/>
          <w:u w:val="single"/>
        </w:rPr>
      </w:pPr>
      <w:r>
        <w:rPr>
          <w:b/>
          <w:u w:val="single"/>
        </w:rPr>
        <w:t>Conclusions</w:t>
      </w:r>
    </w:p>
    <w:p w14:paraId="7DB209F0" w14:textId="70F583B3" w:rsidR="003C1A5B" w:rsidRDefault="003A761F" w:rsidP="002D2C80">
      <w:pPr>
        <w:spacing w:line="480" w:lineRule="auto"/>
      </w:pPr>
      <w:r>
        <w:t>As stated at the outset</w:t>
      </w:r>
      <w:r w:rsidR="000A4C24">
        <w:t xml:space="preserve"> </w:t>
      </w:r>
      <w:r w:rsidR="003C1A5B">
        <w:t xml:space="preserve">this article represents the consensus opinion of a group of professionals with a particular interest in </w:t>
      </w:r>
      <w:r w:rsidR="00BB214D">
        <w:t>cCMV</w:t>
      </w:r>
      <w:r>
        <w:t xml:space="preserve">.  </w:t>
      </w:r>
      <w:r w:rsidR="00FE12D6">
        <w:t xml:space="preserve">It </w:t>
      </w:r>
      <w:r w:rsidR="00104A20">
        <w:t>highlights that much of our</w:t>
      </w:r>
      <w:r w:rsidR="00BA44F8">
        <w:t xml:space="preserve"> practice is based on</w:t>
      </w:r>
      <w:r w:rsidR="00FE12D6">
        <w:t xml:space="preserve"> limited data, but </w:t>
      </w:r>
      <w:r w:rsidR="00104A20">
        <w:t>identifies areas where</w:t>
      </w:r>
      <w:r w:rsidR="00BA44F8">
        <w:t xml:space="preserve"> </w:t>
      </w:r>
      <w:r w:rsidR="00104A20">
        <w:t xml:space="preserve">there is nonetheless </w:t>
      </w:r>
      <w:r w:rsidR="00FE12D6">
        <w:t>consensus</w:t>
      </w:r>
      <w:r w:rsidR="00104A20">
        <w:t xml:space="preserve"> amongst experts</w:t>
      </w:r>
      <w:r w:rsidR="00BA44F8">
        <w:t xml:space="preserve">.  </w:t>
      </w:r>
      <w:r w:rsidR="002D02E9" w:rsidRPr="009603FA">
        <w:t>Recent publications have shown potential cost effectiveness of screening at birth for cCMV although these calculations are constrained by the issues raised in this article regarding true quantification of benefits of treatment and agreed treatment duration in certain patient groups.</w:t>
      </w:r>
      <w:r w:rsidR="002D02E9" w:rsidRPr="009603FA">
        <w:fldChar w:fldCharType="begin">
          <w:fldData xml:space="preserve">PFJlZm1hbj48Q2l0ZT48QXV0aG9yPkdhbnR0PC9BdXRob3I+PFllYXI+MjAxNjwvWWVhcj48UmVj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</w:fldData>
        </w:fldChar>
      </w:r>
      <w:r w:rsidR="002D02E9" w:rsidRPr="009603FA">
        <w:instrText xml:space="preserve"> ADDIN REFMGR.CITE </w:instrText>
      </w:r>
      <w:r w:rsidR="002D02E9" w:rsidRPr="009603FA">
        <w:fldChar w:fldCharType="begin">
          <w:fldData xml:space="preserve">PFJlZm1hbj48Q2l0ZT48QXV0aG9yPkdhbnR0PC9BdXRob3I+PFllYXI+MjAxNjwvWWVhcj48UmVj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</w:fldData>
        </w:fldChar>
      </w:r>
      <w:r w:rsidR="002D02E9" w:rsidRPr="009603FA">
        <w:instrText xml:space="preserve"> ADDIN EN.CITE.DATA </w:instrText>
      </w:r>
      <w:r w:rsidR="002D02E9" w:rsidRPr="009603FA">
        <w:fldChar w:fldCharType="end"/>
      </w:r>
      <w:r w:rsidR="002D02E9" w:rsidRPr="009603FA">
        <w:fldChar w:fldCharType="separate"/>
      </w:r>
      <w:r w:rsidR="002D02E9" w:rsidRPr="009603FA">
        <w:rPr>
          <w:noProof/>
          <w:vertAlign w:val="superscript"/>
        </w:rPr>
        <w:t>56;57</w:t>
      </w:r>
      <w:r w:rsidR="002D02E9" w:rsidRPr="009603FA">
        <w:fldChar w:fldCharType="end"/>
      </w:r>
      <w:r w:rsidR="002D02E9" w:rsidRPr="009603FA">
        <w:t xml:space="preserve">   </w:t>
      </w:r>
      <w:r w:rsidRPr="009603FA">
        <w:t xml:space="preserve">It </w:t>
      </w:r>
      <w:r w:rsidR="000A4C24">
        <w:t>will be challenging to address</w:t>
      </w:r>
      <w:r w:rsidR="00B139AC">
        <w:t xml:space="preserve"> </w:t>
      </w:r>
      <w:r>
        <w:t xml:space="preserve">many of the research questions raised </w:t>
      </w:r>
      <w:r w:rsidR="00B139AC">
        <w:t xml:space="preserve">through RCT’s given the significant resources and long-term follow-up required alongside potential difficulties in recruiting into such studies when treatment is anecdotally being offered more freely.  Collecting accurate data on disease manifestations and treatment outcomes in different patient groups </w:t>
      </w:r>
      <w:r w:rsidR="00D25B1B">
        <w:t xml:space="preserve">alongside maternal demographics </w:t>
      </w:r>
      <w:r w:rsidR="00002419">
        <w:t>can</w:t>
      </w:r>
      <w:r w:rsidR="00B139AC">
        <w:t xml:space="preserve">, however, inform treatment strategies as previously shown </w:t>
      </w:r>
      <w:r w:rsidR="00002419">
        <w:t xml:space="preserve">very effectively </w:t>
      </w:r>
      <w:r w:rsidR="00B139AC">
        <w:t xml:space="preserve">for the management of </w:t>
      </w:r>
      <w:r w:rsidR="00D25B1B">
        <w:t>pediatric</w:t>
      </w:r>
      <w:r w:rsidR="00B139AC">
        <w:t xml:space="preserve"> HIV.  This requires a unified approach to initial diagnostic tests, definitions of symptomatology and follow-up which is currently being addressed by a network of clinicians with an interest in this area through</w:t>
      </w:r>
      <w:r w:rsidR="00D25B1B">
        <w:t xml:space="preserve"> both national and European initiatives such as</w:t>
      </w:r>
      <w:r w:rsidR="00B139AC">
        <w:t xml:space="preserve"> PENTA-ID, the ECCI and ESPID.  </w:t>
      </w:r>
      <w:r w:rsidR="000A4C24">
        <w:t>It should</w:t>
      </w:r>
      <w:r w:rsidR="00D11885">
        <w:t xml:space="preserve"> also</w:t>
      </w:r>
      <w:r w:rsidR="000A4C24">
        <w:t xml:space="preserve"> be reiterated </w:t>
      </w:r>
      <w:r w:rsidR="00D11885">
        <w:t xml:space="preserve">that this article focusses on postnatal aspects of diagnosis and treatment.  There is an associated and simultaneous need for work alongside obstetric and fetal medicine colleagues to address similar uncertainties in aspects of antenatal care. </w:t>
      </w:r>
      <w:r w:rsidR="002D02E9">
        <w:t xml:space="preserve"> </w:t>
      </w:r>
      <w:r w:rsidR="00D11885">
        <w:t>It is hoped that through such</w:t>
      </w:r>
      <w:r w:rsidR="003C1A5B">
        <w:t xml:space="preserve"> </w:t>
      </w:r>
      <w:r w:rsidR="003C1A5B">
        <w:lastRenderedPageBreak/>
        <w:t>collaboration</w:t>
      </w:r>
      <w:r w:rsidR="00D11885">
        <w:t xml:space="preserve">s </w:t>
      </w:r>
      <w:r w:rsidR="00F8195A">
        <w:t>progress will be made in decreasing infection and disease in fetuses</w:t>
      </w:r>
      <w:r w:rsidR="000A4C24">
        <w:t>, newborns and subsequently older children</w:t>
      </w:r>
      <w:r w:rsidR="00F8195A">
        <w:t xml:space="preserve"> with cCMV.</w:t>
      </w:r>
      <w:r w:rsidR="003C1A5B">
        <w:t xml:space="preserve"> </w:t>
      </w:r>
    </w:p>
    <w:p w14:paraId="2201682F" w14:textId="77777777" w:rsidR="00F8195A" w:rsidRDefault="00F8195A" w:rsidP="002D2C80">
      <w:pPr>
        <w:spacing w:line="480" w:lineRule="auto"/>
      </w:pPr>
    </w:p>
    <w:p w14:paraId="76C9E3F1" w14:textId="77777777" w:rsidR="007314F7" w:rsidRDefault="007314F7" w:rsidP="002D2C80">
      <w:pPr>
        <w:spacing w:line="480" w:lineRule="auto"/>
      </w:pPr>
    </w:p>
    <w:p w14:paraId="657FDCDE" w14:textId="77777777" w:rsidR="007314F7" w:rsidRDefault="007314F7" w:rsidP="002D2C80">
      <w:pPr>
        <w:spacing w:line="480" w:lineRule="auto"/>
        <w:sectPr w:rsidR="007314F7" w:rsidSect="00CD3C09">
          <w:footerReference w:type="default" r:id="rId8"/>
          <w:pgSz w:w="11906" w:h="16838"/>
          <w:pgMar w:top="1440" w:right="1440" w:bottom="1440" w:left="1440" w:header="708" w:footer="708" w:gutter="0"/>
          <w:lnNumType w:countBy="1" w:restart="continuous"/>
          <w:pgNumType w:start="6"/>
          <w:cols w:space="708"/>
          <w:docGrid w:linePitch="360"/>
        </w:sectPr>
      </w:pPr>
    </w:p>
    <w:p w14:paraId="3A3A8CD0" w14:textId="1D507FB4" w:rsidR="007314F7" w:rsidRDefault="007314F7" w:rsidP="00947184">
      <w:pPr>
        <w:spacing w:line="480" w:lineRule="auto"/>
        <w:rPr>
          <w:b/>
        </w:rPr>
      </w:pPr>
      <w:r>
        <w:rPr>
          <w:b/>
        </w:rPr>
        <w:lastRenderedPageBreak/>
        <w:t>Acknowledgements:</w:t>
      </w:r>
    </w:p>
    <w:p w14:paraId="5B03012A" w14:textId="758166A7" w:rsidR="007314F7" w:rsidRDefault="00A14A08" w:rsidP="00947184">
      <w:pPr>
        <w:pStyle w:val="CommentText"/>
        <w:spacing w:line="480" w:lineRule="auto"/>
      </w:pPr>
      <w:r>
        <w:t>The CMV-infected</w:t>
      </w:r>
      <w:r w:rsidR="00DB19EE">
        <w:t xml:space="preserve"> children </w:t>
      </w:r>
      <w:r w:rsidR="00D11885">
        <w:t xml:space="preserve">and </w:t>
      </w:r>
      <w:r>
        <w:t>their parents/</w:t>
      </w:r>
      <w:proofErr w:type="spellStart"/>
      <w:r>
        <w:t>carers</w:t>
      </w:r>
      <w:proofErr w:type="spellEnd"/>
      <w:r>
        <w:t xml:space="preserve"> </w:t>
      </w:r>
      <w:r w:rsidR="00D11885">
        <w:t xml:space="preserve">who </w:t>
      </w:r>
      <w:r w:rsidR="00DB19EE">
        <w:t xml:space="preserve">we have cared for and who </w:t>
      </w:r>
      <w:r w:rsidR="007314F7" w:rsidRPr="00D11885">
        <w:t>challen</w:t>
      </w:r>
      <w:r w:rsidR="00D11885" w:rsidRPr="00D11885">
        <w:t xml:space="preserve">ge us </w:t>
      </w:r>
      <w:r w:rsidR="00DB19EE">
        <w:t xml:space="preserve">on a daily basis </w:t>
      </w:r>
      <w:r w:rsidR="00D11885" w:rsidRPr="00D11885">
        <w:t>to</w:t>
      </w:r>
      <w:r w:rsidR="00D11885">
        <w:t xml:space="preserve"> provide evidence-based and consistent </w:t>
      </w:r>
      <w:r w:rsidR="00D11885" w:rsidRPr="00D11885">
        <w:t>care</w:t>
      </w:r>
      <w:r>
        <w:t xml:space="preserve"> </w:t>
      </w:r>
      <w:r w:rsidR="00D11885" w:rsidRPr="00D11885">
        <w:t xml:space="preserve">including </w:t>
      </w:r>
      <w:r w:rsidR="00D11885">
        <w:t>those parents who are involved with supporting other parents through local or national support groups including</w:t>
      </w:r>
      <w:r>
        <w:t xml:space="preserve"> (but not exclusively)</w:t>
      </w:r>
      <w:r w:rsidR="00D11885">
        <w:t xml:space="preserve">:  </w:t>
      </w:r>
      <w:r w:rsidR="00D11885" w:rsidRPr="00A4679B">
        <w:t>CMV Action (</w:t>
      </w:r>
      <w:hyperlink r:id="rId9" w:history="1">
        <w:r w:rsidR="001862D5" w:rsidRPr="00A4679B">
          <w:rPr>
            <w:rStyle w:val="Hyperlink"/>
          </w:rPr>
          <w:t>www.cmvaction.org.uk</w:t>
        </w:r>
      </w:hyperlink>
      <w:r w:rsidR="00A4679B">
        <w:t xml:space="preserve">); </w:t>
      </w:r>
      <w:hyperlink r:id="rId10" w:history="1">
        <w:r w:rsidR="00241844" w:rsidRPr="00286BB6">
          <w:rPr>
            <w:rStyle w:val="Hyperlink"/>
          </w:rPr>
          <w:t>https://www.stopcitomegalovirus.org</w:t>
        </w:r>
      </w:hyperlink>
      <w:r w:rsidR="00241844">
        <w:t xml:space="preserve"> </w:t>
      </w:r>
      <w:r w:rsidR="00D11885">
        <w:t xml:space="preserve"> </w:t>
      </w:r>
    </w:p>
    <w:p w14:paraId="1544F540" w14:textId="77777777" w:rsidR="00235B88" w:rsidRDefault="00235B88" w:rsidP="002D2C80">
      <w:pPr>
        <w:spacing w:line="480" w:lineRule="auto"/>
      </w:pPr>
    </w:p>
    <w:p w14:paraId="0C6528A1" w14:textId="301B0379" w:rsidR="006F52B0" w:rsidRDefault="006F52B0" w:rsidP="002D2C80">
      <w:pPr>
        <w:spacing w:line="480" w:lineRule="auto"/>
      </w:pPr>
      <w:r>
        <w:t>No grants were received in the production of this work.</w:t>
      </w:r>
    </w:p>
    <w:p w14:paraId="7578A33B" w14:textId="29B62B80" w:rsidR="006F52B0" w:rsidRDefault="006F52B0" w:rsidP="002D2C80">
      <w:pPr>
        <w:spacing w:line="480" w:lineRule="auto"/>
        <w:sectPr w:rsidR="006F52B0" w:rsidSect="002D2C80">
          <w:pgSz w:w="11906" w:h="16838"/>
          <w:pgMar w:top="1440" w:right="1440" w:bottom="1440" w:left="1440" w:header="708" w:footer="708" w:gutter="0"/>
          <w:lnNumType w:countBy="1" w:restart="continuous"/>
          <w:cols w:space="708"/>
          <w:docGrid w:linePitch="360"/>
        </w:sectPr>
      </w:pPr>
      <w:r>
        <w:t xml:space="preserve">No </w:t>
      </w:r>
      <w:proofErr w:type="gramStart"/>
      <w:r>
        <w:t>conflict of interests have</w:t>
      </w:r>
      <w:proofErr w:type="gramEnd"/>
      <w:r>
        <w:t xml:space="preserve"> been disclosed by any of the authors of this manuscript.</w:t>
      </w:r>
    </w:p>
    <w:p w14:paraId="52CF79FB" w14:textId="77777777" w:rsidR="002D02E9" w:rsidRPr="002D02E9" w:rsidRDefault="00DD0351" w:rsidP="002D02E9">
      <w:pPr>
        <w:jc w:val="center"/>
        <w:rPr>
          <w:rFonts w:ascii="Calibri" w:hAnsi="Calibri" w:cs="Calibri"/>
          <w:b/>
          <w:noProof/>
        </w:rPr>
      </w:pPr>
      <w:r>
        <w:rPr>
          <w:b/>
        </w:rPr>
        <w:lastRenderedPageBreak/>
        <w:fldChar w:fldCharType="begin"/>
      </w:r>
      <w:r w:rsidR="006E40A3">
        <w:rPr>
          <w:b/>
        </w:rPr>
        <w:instrText xml:space="preserve"> ADDIN REFMGR.REFLIST </w:instrText>
      </w:r>
      <w:r>
        <w:rPr>
          <w:b/>
        </w:rPr>
        <w:fldChar w:fldCharType="separate"/>
      </w:r>
      <w:r w:rsidR="002D02E9" w:rsidRPr="002D02E9">
        <w:rPr>
          <w:rFonts w:ascii="Calibri" w:hAnsi="Calibri" w:cs="Calibri"/>
          <w:b/>
          <w:noProof/>
        </w:rPr>
        <w:t>Reference List</w:t>
      </w:r>
    </w:p>
    <w:p w14:paraId="72F74BF6" w14:textId="77777777" w:rsidR="002D02E9" w:rsidRPr="002D02E9" w:rsidRDefault="002D02E9" w:rsidP="002D02E9">
      <w:pPr>
        <w:jc w:val="center"/>
        <w:rPr>
          <w:rFonts w:ascii="Calibri" w:hAnsi="Calibri" w:cs="Calibri"/>
          <w:b/>
          <w:noProof/>
        </w:rPr>
      </w:pPr>
    </w:p>
    <w:p w14:paraId="2B5B040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 </w:t>
      </w:r>
      <w:r>
        <w:rPr>
          <w:rFonts w:ascii="Calibri" w:hAnsi="Calibri" w:cs="Calibri"/>
          <w:b/>
          <w:noProof/>
        </w:rPr>
        <w:tab/>
        <w:t xml:space="preserve">Dollard S, Grosse S, Ross D. New estimates of the prevalence of neurological and sensory sequelae and mortality associated with congenital cytomegalovirus infection. </w:t>
      </w:r>
      <w:r w:rsidRPr="002D02E9">
        <w:rPr>
          <w:rFonts w:ascii="Calibri" w:hAnsi="Calibri" w:cs="Calibri"/>
          <w:b/>
          <w:i/>
          <w:noProof/>
        </w:rPr>
        <w:t>Reviews in Medical Virology</w:t>
      </w:r>
      <w:r>
        <w:rPr>
          <w:rFonts w:ascii="Calibri" w:hAnsi="Calibri" w:cs="Calibri"/>
          <w:b/>
          <w:noProof/>
        </w:rPr>
        <w:t xml:space="preserve"> 2007; 17(5):355-363.</w:t>
      </w:r>
    </w:p>
    <w:p w14:paraId="21CE65D4"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 </w:t>
      </w:r>
      <w:r>
        <w:rPr>
          <w:rFonts w:ascii="Calibri" w:hAnsi="Calibri" w:cs="Calibri"/>
          <w:b/>
          <w:noProof/>
        </w:rPr>
        <w:tab/>
        <w:t xml:space="preserve">Morton CC, Nance WE. Newborn hearing screening--a silent revolution. </w:t>
      </w:r>
      <w:r w:rsidRPr="002D02E9">
        <w:rPr>
          <w:rFonts w:ascii="Calibri" w:hAnsi="Calibri" w:cs="Calibri"/>
          <w:b/>
          <w:i/>
          <w:noProof/>
        </w:rPr>
        <w:t>N Engl J Med</w:t>
      </w:r>
      <w:r>
        <w:rPr>
          <w:rFonts w:ascii="Calibri" w:hAnsi="Calibri" w:cs="Calibri"/>
          <w:b/>
          <w:noProof/>
        </w:rPr>
        <w:t xml:space="preserve"> 2006; 354(20):2151-2164.</w:t>
      </w:r>
    </w:p>
    <w:p w14:paraId="34A7C9AF"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 </w:t>
      </w:r>
      <w:r>
        <w:rPr>
          <w:rFonts w:ascii="Calibri" w:hAnsi="Calibri" w:cs="Calibri"/>
          <w:b/>
          <w:noProof/>
        </w:rPr>
        <w:tab/>
        <w:t xml:space="preserve">Guyatt GH, Oxman AD, Vist GE, Kunz R, Falck-Ytter Y, Alonso-Coello P et al. GRADE: an emerging consensus on rating quality of evidence and strength of recommendations. </w:t>
      </w:r>
      <w:r w:rsidRPr="002D02E9">
        <w:rPr>
          <w:rFonts w:ascii="Calibri" w:hAnsi="Calibri" w:cs="Calibri"/>
          <w:b/>
          <w:i/>
          <w:noProof/>
        </w:rPr>
        <w:t>BMJ</w:t>
      </w:r>
      <w:r>
        <w:rPr>
          <w:rFonts w:ascii="Calibri" w:hAnsi="Calibri" w:cs="Calibri"/>
          <w:b/>
          <w:noProof/>
        </w:rPr>
        <w:t xml:space="preserve"> 2008; 336(7650):924-926.</w:t>
      </w:r>
    </w:p>
    <w:p w14:paraId="7281D4D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 </w:t>
      </w:r>
      <w:r>
        <w:rPr>
          <w:rFonts w:ascii="Calibri" w:hAnsi="Calibri" w:cs="Calibri"/>
          <w:b/>
          <w:noProof/>
        </w:rPr>
        <w:tab/>
        <w:t xml:space="preserve">Fowler K, Dahle A, Boppana S, Pass R. Newborn hearing screening: will children with hearing loss caused by congenital cytomegalovirus infection be missed? </w:t>
      </w:r>
      <w:r w:rsidRPr="002D02E9">
        <w:rPr>
          <w:rFonts w:ascii="Calibri" w:hAnsi="Calibri" w:cs="Calibri"/>
          <w:b/>
          <w:i/>
          <w:noProof/>
        </w:rPr>
        <w:t>Journal of Pediatrics</w:t>
      </w:r>
      <w:r>
        <w:rPr>
          <w:rFonts w:ascii="Calibri" w:hAnsi="Calibri" w:cs="Calibri"/>
          <w:b/>
          <w:noProof/>
        </w:rPr>
        <w:t xml:space="preserve"> 1999; 135(1):60-64.</w:t>
      </w:r>
    </w:p>
    <w:p w14:paraId="6F23859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 </w:t>
      </w:r>
      <w:r>
        <w:rPr>
          <w:rFonts w:ascii="Calibri" w:hAnsi="Calibri" w:cs="Calibri"/>
          <w:b/>
          <w:noProof/>
        </w:rPr>
        <w:tab/>
        <w:t xml:space="preserve">Boppana SB, Pass RF, Britt WJ, Stagno S, Alford CA. Symptomatic congenital cytomegalovirus infection: neonatal morbidity and mortality. </w:t>
      </w:r>
      <w:r w:rsidRPr="002D02E9">
        <w:rPr>
          <w:rFonts w:ascii="Calibri" w:hAnsi="Calibri" w:cs="Calibri"/>
          <w:b/>
          <w:i/>
          <w:noProof/>
        </w:rPr>
        <w:t>Pediatr Infect Dis J</w:t>
      </w:r>
      <w:r>
        <w:rPr>
          <w:rFonts w:ascii="Calibri" w:hAnsi="Calibri" w:cs="Calibri"/>
          <w:b/>
          <w:noProof/>
        </w:rPr>
        <w:t xml:space="preserve"> 1992; 11(2):93-99.</w:t>
      </w:r>
    </w:p>
    <w:p w14:paraId="4071F275"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6) </w:t>
      </w:r>
      <w:r>
        <w:rPr>
          <w:rFonts w:ascii="Calibri" w:hAnsi="Calibri" w:cs="Calibri"/>
          <w:b/>
          <w:noProof/>
        </w:rPr>
        <w:tab/>
        <w:t xml:space="preserve">Coats DK, Demmler GJ, Paysse EA, Du LT, Libby C. Ophthalmologic findings in children with congenital cytomegalovirus infection. </w:t>
      </w:r>
      <w:r w:rsidRPr="002D02E9">
        <w:rPr>
          <w:rFonts w:ascii="Calibri" w:hAnsi="Calibri" w:cs="Calibri"/>
          <w:b/>
          <w:i/>
          <w:noProof/>
        </w:rPr>
        <w:t>Journal of American Association for Pediatric Ophthalmology and Strabismus</w:t>
      </w:r>
      <w:r>
        <w:rPr>
          <w:rFonts w:ascii="Calibri" w:hAnsi="Calibri" w:cs="Calibri"/>
          <w:b/>
          <w:noProof/>
        </w:rPr>
        <w:t xml:space="preserve"> 2000; 4(2):110-116.</w:t>
      </w:r>
    </w:p>
    <w:p w14:paraId="7247610E"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7) </w:t>
      </w:r>
      <w:r>
        <w:rPr>
          <w:rFonts w:ascii="Calibri" w:hAnsi="Calibri" w:cs="Calibri"/>
          <w:b/>
          <w:noProof/>
        </w:rPr>
        <w:tab/>
        <w:t xml:space="preserve">Kimberlin D, Lin C, Sanchez P, Demmler G, Dankner W, Shelton M et al. Effect Of Ganciclovir Therapy On Hearing In Symptomatic Congenital Cytomegalovirus Disease Involving The Central Nervous System: A Randomized, Controlled Trial. </w:t>
      </w:r>
      <w:r w:rsidRPr="002D02E9">
        <w:rPr>
          <w:rFonts w:ascii="Calibri" w:hAnsi="Calibri" w:cs="Calibri"/>
          <w:b/>
          <w:i/>
          <w:noProof/>
        </w:rPr>
        <w:t>Journal of Pediatrics</w:t>
      </w:r>
      <w:r>
        <w:rPr>
          <w:rFonts w:ascii="Calibri" w:hAnsi="Calibri" w:cs="Calibri"/>
          <w:b/>
          <w:noProof/>
        </w:rPr>
        <w:t xml:space="preserve"> 2003; 143:16-25.</w:t>
      </w:r>
    </w:p>
    <w:p w14:paraId="0B263163"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8) </w:t>
      </w:r>
      <w:r>
        <w:rPr>
          <w:rFonts w:ascii="Calibri" w:hAnsi="Calibri" w:cs="Calibri"/>
          <w:b/>
          <w:noProof/>
        </w:rPr>
        <w:tab/>
        <w:t xml:space="preserve">Nassetta L, Kimberlin D, Whitley R. Treatment of congenital cytomegalovirus infection: implications for future therapeutic strategies. </w:t>
      </w:r>
      <w:r w:rsidRPr="002D02E9">
        <w:rPr>
          <w:rFonts w:ascii="Calibri" w:hAnsi="Calibri" w:cs="Calibri"/>
          <w:b/>
          <w:i/>
          <w:noProof/>
        </w:rPr>
        <w:t>J Antimicrob Chemother</w:t>
      </w:r>
      <w:r>
        <w:rPr>
          <w:rFonts w:ascii="Calibri" w:hAnsi="Calibri" w:cs="Calibri"/>
          <w:b/>
          <w:noProof/>
        </w:rPr>
        <w:t xml:space="preserve"> 2009; 63:862-867.</w:t>
      </w:r>
    </w:p>
    <w:p w14:paraId="5AF827AB"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9) </w:t>
      </w:r>
      <w:r>
        <w:rPr>
          <w:rFonts w:ascii="Calibri" w:hAnsi="Calibri" w:cs="Calibri"/>
          <w:b/>
          <w:noProof/>
        </w:rPr>
        <w:tab/>
        <w:t xml:space="preserve">Dreher AM, Arora N, Fowler KB, Novak Z, Britt WJ, Boppana SB et al. Spectrum of disease and outcome in children with symptomatic congenital cytomegalovirus infection. </w:t>
      </w:r>
      <w:r w:rsidRPr="002D02E9">
        <w:rPr>
          <w:rFonts w:ascii="Calibri" w:hAnsi="Calibri" w:cs="Calibri"/>
          <w:b/>
          <w:i/>
          <w:noProof/>
        </w:rPr>
        <w:t>J Pediatr</w:t>
      </w:r>
      <w:r>
        <w:rPr>
          <w:rFonts w:ascii="Calibri" w:hAnsi="Calibri" w:cs="Calibri"/>
          <w:b/>
          <w:noProof/>
        </w:rPr>
        <w:t xml:space="preserve"> 2014; 164(4):855-859.</w:t>
      </w:r>
    </w:p>
    <w:p w14:paraId="59358E5C"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0) </w:t>
      </w:r>
      <w:r>
        <w:rPr>
          <w:rFonts w:ascii="Calibri" w:hAnsi="Calibri" w:cs="Calibri"/>
          <w:b/>
          <w:noProof/>
        </w:rPr>
        <w:tab/>
        <w:t xml:space="preserve">Ancora G, Lanari M, Lazzarotto T, Venturi V, Tridapalli E, Sandri F et al. Cranial ultrasound scanning and prediction of outcome in newborns with congenital cytomegalovirus infection. </w:t>
      </w:r>
      <w:r w:rsidRPr="002D02E9">
        <w:rPr>
          <w:rFonts w:ascii="Calibri" w:hAnsi="Calibri" w:cs="Calibri"/>
          <w:b/>
          <w:i/>
          <w:noProof/>
        </w:rPr>
        <w:t>Journal of Pediatrics</w:t>
      </w:r>
      <w:r>
        <w:rPr>
          <w:rFonts w:ascii="Calibri" w:hAnsi="Calibri" w:cs="Calibri"/>
          <w:b/>
          <w:noProof/>
        </w:rPr>
        <w:t xml:space="preserve"> 2007; 150(2):157-161.</w:t>
      </w:r>
    </w:p>
    <w:p w14:paraId="71B59008"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1) </w:t>
      </w:r>
      <w:r>
        <w:rPr>
          <w:rFonts w:ascii="Calibri" w:hAnsi="Calibri" w:cs="Calibri"/>
          <w:b/>
          <w:noProof/>
        </w:rPr>
        <w:tab/>
        <w:t xml:space="preserve">Amir J, Schwarz M, Levy I, Haimi-Cohen Y, Pardo J. Is lenticulostriated vasculopathy a sign of central nervous system insult in infants with congenital CMV infection? </w:t>
      </w:r>
      <w:r w:rsidRPr="002D02E9">
        <w:rPr>
          <w:rFonts w:ascii="Calibri" w:hAnsi="Calibri" w:cs="Calibri"/>
          <w:b/>
          <w:i/>
          <w:noProof/>
        </w:rPr>
        <w:t>Arch Dis Child</w:t>
      </w:r>
      <w:r>
        <w:rPr>
          <w:rFonts w:ascii="Calibri" w:hAnsi="Calibri" w:cs="Calibri"/>
          <w:b/>
          <w:noProof/>
        </w:rPr>
        <w:t xml:space="preserve"> 2011; 96(9):846-850.</w:t>
      </w:r>
    </w:p>
    <w:p w14:paraId="41FFD441"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lastRenderedPageBreak/>
        <w:tab/>
        <w:t xml:space="preserve">(12) </w:t>
      </w:r>
      <w:r>
        <w:rPr>
          <w:rFonts w:ascii="Calibri" w:hAnsi="Calibri" w:cs="Calibri"/>
          <w:b/>
          <w:noProof/>
        </w:rPr>
        <w:tab/>
        <w:t xml:space="preserve">de Jong EP, Lopriore E, Vossen AC, Steggerda SJ, Te Pas AB, Kroes AC et al. Is routine TORCH screening warranted in neonates with lenticulostriate vasculopathy? </w:t>
      </w:r>
      <w:r w:rsidRPr="002D02E9">
        <w:rPr>
          <w:rFonts w:ascii="Calibri" w:hAnsi="Calibri" w:cs="Calibri"/>
          <w:b/>
          <w:i/>
          <w:noProof/>
        </w:rPr>
        <w:t>Neonatology</w:t>
      </w:r>
      <w:r>
        <w:rPr>
          <w:rFonts w:ascii="Calibri" w:hAnsi="Calibri" w:cs="Calibri"/>
          <w:b/>
          <w:noProof/>
        </w:rPr>
        <w:t xml:space="preserve"> 2010; 97(3):274-278.</w:t>
      </w:r>
    </w:p>
    <w:p w14:paraId="6423E691"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3) </w:t>
      </w:r>
      <w:r>
        <w:rPr>
          <w:rFonts w:ascii="Calibri" w:hAnsi="Calibri" w:cs="Calibri"/>
          <w:b/>
          <w:noProof/>
        </w:rPr>
        <w:tab/>
        <w:t xml:space="preserve">Alarcon A, Martinez-Biarge M, Cabanas F, Hernanz A, Quero J, Garcia-Alix A. Clinical, biochemical, and neuroimaging findings predict long-term neurodevelopmental outcome in symptomatic congenital cytomegalovirus infection. </w:t>
      </w:r>
      <w:r w:rsidRPr="002D02E9">
        <w:rPr>
          <w:rFonts w:ascii="Calibri" w:hAnsi="Calibri" w:cs="Calibri"/>
          <w:b/>
          <w:i/>
          <w:noProof/>
        </w:rPr>
        <w:t>J Pediatr</w:t>
      </w:r>
      <w:r>
        <w:rPr>
          <w:rFonts w:ascii="Calibri" w:hAnsi="Calibri" w:cs="Calibri"/>
          <w:b/>
          <w:noProof/>
        </w:rPr>
        <w:t xml:space="preserve"> 2013; 163(3):828-834.</w:t>
      </w:r>
    </w:p>
    <w:p w14:paraId="494A9B9B"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4) </w:t>
      </w:r>
      <w:r>
        <w:rPr>
          <w:rFonts w:ascii="Calibri" w:hAnsi="Calibri" w:cs="Calibri"/>
          <w:b/>
          <w:noProof/>
        </w:rPr>
        <w:tab/>
        <w:t xml:space="preserve">Noyola DE, Demmler GJ, Nelson CT, Griesser C, Williamson WD, Atkins JT et al. Early predictors of neurodevelopmental outcome in symptomatic congenital cytomegalovirus infection. </w:t>
      </w:r>
      <w:r w:rsidRPr="002D02E9">
        <w:rPr>
          <w:rFonts w:ascii="Calibri" w:hAnsi="Calibri" w:cs="Calibri"/>
          <w:b/>
          <w:i/>
          <w:noProof/>
        </w:rPr>
        <w:t>Journal of Pediatrics</w:t>
      </w:r>
      <w:r>
        <w:rPr>
          <w:rFonts w:ascii="Calibri" w:hAnsi="Calibri" w:cs="Calibri"/>
          <w:b/>
          <w:noProof/>
        </w:rPr>
        <w:t xml:space="preserve"> 2001; 138(3):325-331.</w:t>
      </w:r>
    </w:p>
    <w:p w14:paraId="67C6840B"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5) </w:t>
      </w:r>
      <w:r>
        <w:rPr>
          <w:rFonts w:ascii="Calibri" w:hAnsi="Calibri" w:cs="Calibri"/>
          <w:b/>
          <w:noProof/>
        </w:rPr>
        <w:tab/>
        <w:t xml:space="preserve">Gabrielli L, Bonasoni MP, Santini D, Piccirilli G, Chiereghin A, Guerra B et al. Human fetal inner ear involvement in congenital cytomegalovirus infection. </w:t>
      </w:r>
      <w:r w:rsidRPr="002D02E9">
        <w:rPr>
          <w:rFonts w:ascii="Calibri" w:hAnsi="Calibri" w:cs="Calibri"/>
          <w:b/>
          <w:i/>
          <w:noProof/>
        </w:rPr>
        <w:t>Acta Neuropathol Commun</w:t>
      </w:r>
      <w:r>
        <w:rPr>
          <w:rFonts w:ascii="Calibri" w:hAnsi="Calibri" w:cs="Calibri"/>
          <w:b/>
          <w:noProof/>
        </w:rPr>
        <w:t xml:space="preserve"> 2013; 1:63.</w:t>
      </w:r>
    </w:p>
    <w:p w14:paraId="21AD101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6) </w:t>
      </w:r>
      <w:r>
        <w:rPr>
          <w:rFonts w:ascii="Calibri" w:hAnsi="Calibri" w:cs="Calibri"/>
          <w:b/>
          <w:noProof/>
        </w:rPr>
        <w:tab/>
        <w:t xml:space="preserve">Goderis J, De LE, Smets K, Van HH, Keymeulen A, Dhooge I. Hearing loss and congenital CMV infection: a systematic review. </w:t>
      </w:r>
      <w:r w:rsidRPr="002D02E9">
        <w:rPr>
          <w:rFonts w:ascii="Calibri" w:hAnsi="Calibri" w:cs="Calibri"/>
          <w:b/>
          <w:i/>
          <w:noProof/>
        </w:rPr>
        <w:t>Pediatrics</w:t>
      </w:r>
      <w:r>
        <w:rPr>
          <w:rFonts w:ascii="Calibri" w:hAnsi="Calibri" w:cs="Calibri"/>
          <w:b/>
          <w:noProof/>
        </w:rPr>
        <w:t xml:space="preserve"> 2014; 134(5):972-982.</w:t>
      </w:r>
    </w:p>
    <w:p w14:paraId="436D65D3"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7) </w:t>
      </w:r>
      <w:r>
        <w:rPr>
          <w:rFonts w:ascii="Calibri" w:hAnsi="Calibri" w:cs="Calibri"/>
          <w:b/>
          <w:noProof/>
        </w:rPr>
        <w:tab/>
        <w:t xml:space="preserve">Jones CA. Congenital cytomegalovirus infection. </w:t>
      </w:r>
      <w:r w:rsidRPr="002D02E9">
        <w:rPr>
          <w:rFonts w:ascii="Calibri" w:hAnsi="Calibri" w:cs="Calibri"/>
          <w:b/>
          <w:i/>
          <w:noProof/>
        </w:rPr>
        <w:t>Curr Probl Pediatr Adolesc Health Care</w:t>
      </w:r>
      <w:r>
        <w:rPr>
          <w:rFonts w:ascii="Calibri" w:hAnsi="Calibri" w:cs="Calibri"/>
          <w:b/>
          <w:noProof/>
        </w:rPr>
        <w:t xml:space="preserve"> 2003; 33(3):70-93.</w:t>
      </w:r>
    </w:p>
    <w:p w14:paraId="206A5C48"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8) </w:t>
      </w:r>
      <w:r>
        <w:rPr>
          <w:rFonts w:ascii="Calibri" w:hAnsi="Calibri" w:cs="Calibri"/>
          <w:b/>
          <w:noProof/>
        </w:rPr>
        <w:tab/>
        <w:t xml:space="preserve">Benoist G, Leruez-Ville M, Magny JF, Jacquemard F, Salomon LJ, Ville Y. Management of pregnancies with confirmed cytomegalovirus fetal infection. </w:t>
      </w:r>
      <w:r w:rsidRPr="002D02E9">
        <w:rPr>
          <w:rFonts w:ascii="Calibri" w:hAnsi="Calibri" w:cs="Calibri"/>
          <w:b/>
          <w:i/>
          <w:noProof/>
        </w:rPr>
        <w:t>Fetal Diagn Ther</w:t>
      </w:r>
      <w:r>
        <w:rPr>
          <w:rFonts w:ascii="Calibri" w:hAnsi="Calibri" w:cs="Calibri"/>
          <w:b/>
          <w:noProof/>
        </w:rPr>
        <w:t xml:space="preserve"> 2013; 33(4):203-214.</w:t>
      </w:r>
    </w:p>
    <w:p w14:paraId="10BD2E95"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19) </w:t>
      </w:r>
      <w:r>
        <w:rPr>
          <w:rFonts w:ascii="Calibri" w:hAnsi="Calibri" w:cs="Calibri"/>
          <w:b/>
          <w:noProof/>
        </w:rPr>
        <w:tab/>
        <w:t xml:space="preserve">Khan NA, Kazzi SN. Yield and costs of screening growth-retarded infants for torch infections. </w:t>
      </w:r>
      <w:r w:rsidRPr="002D02E9">
        <w:rPr>
          <w:rFonts w:ascii="Calibri" w:hAnsi="Calibri" w:cs="Calibri"/>
          <w:b/>
          <w:i/>
          <w:noProof/>
        </w:rPr>
        <w:t>Am J Perinatol</w:t>
      </w:r>
      <w:r>
        <w:rPr>
          <w:rFonts w:ascii="Calibri" w:hAnsi="Calibri" w:cs="Calibri"/>
          <w:b/>
          <w:noProof/>
        </w:rPr>
        <w:t xml:space="preserve"> 2000; 17(3):131-135.</w:t>
      </w:r>
    </w:p>
    <w:p w14:paraId="73669CE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0) </w:t>
      </w:r>
      <w:r>
        <w:rPr>
          <w:rFonts w:ascii="Calibri" w:hAnsi="Calibri" w:cs="Calibri"/>
          <w:b/>
          <w:noProof/>
        </w:rPr>
        <w:tab/>
        <w:t xml:space="preserve">Lorenzoni F, Lunardi S, Liumbruno A, Ferri G, Madrigali V, Fiorentini E et al. Neonatal screening for congenital cytomegalovirus infection in preterm and small for gestational age infants. </w:t>
      </w:r>
      <w:r w:rsidRPr="002D02E9">
        <w:rPr>
          <w:rFonts w:ascii="Calibri" w:hAnsi="Calibri" w:cs="Calibri"/>
          <w:b/>
          <w:i/>
          <w:noProof/>
        </w:rPr>
        <w:t>J Matern Fetal Neonatal Med</w:t>
      </w:r>
      <w:r>
        <w:rPr>
          <w:rFonts w:ascii="Calibri" w:hAnsi="Calibri" w:cs="Calibri"/>
          <w:b/>
          <w:noProof/>
        </w:rPr>
        <w:t xml:space="preserve"> 2014; 27(15):1589-1593.</w:t>
      </w:r>
    </w:p>
    <w:p w14:paraId="216368A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1) </w:t>
      </w:r>
      <w:r>
        <w:rPr>
          <w:rFonts w:ascii="Calibri" w:hAnsi="Calibri" w:cs="Calibri"/>
          <w:b/>
          <w:noProof/>
        </w:rPr>
        <w:tab/>
        <w:t xml:space="preserve">van der Weiden S, de Jong EP, Te Pas AB, Middeldorp JM, Vossen AC, Rijken M et al. Is routine TORCH screening and urine CMV culture warranted in small for gestational age neonates? </w:t>
      </w:r>
      <w:r w:rsidRPr="002D02E9">
        <w:rPr>
          <w:rFonts w:ascii="Calibri" w:hAnsi="Calibri" w:cs="Calibri"/>
          <w:b/>
          <w:i/>
          <w:noProof/>
        </w:rPr>
        <w:t>Early Hum Dev</w:t>
      </w:r>
      <w:r>
        <w:rPr>
          <w:rFonts w:ascii="Calibri" w:hAnsi="Calibri" w:cs="Calibri"/>
          <w:b/>
          <w:noProof/>
        </w:rPr>
        <w:t xml:space="preserve"> 2011; 87(2):103-107.</w:t>
      </w:r>
    </w:p>
    <w:p w14:paraId="2E99F0E2"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2) </w:t>
      </w:r>
      <w:r>
        <w:rPr>
          <w:rFonts w:ascii="Calibri" w:hAnsi="Calibri" w:cs="Calibri"/>
          <w:b/>
          <w:noProof/>
        </w:rPr>
        <w:tab/>
        <w:t xml:space="preserve">Vaudry W, Rosychuk RJ, Lee BE, Cheung PY, Pang X, Preiksaitis JK. Congenital cytomegalovirus infection in high-risk Canadian infants: Report of a pilot screening study. </w:t>
      </w:r>
      <w:r w:rsidRPr="002D02E9">
        <w:rPr>
          <w:rFonts w:ascii="Calibri" w:hAnsi="Calibri" w:cs="Calibri"/>
          <w:b/>
          <w:i/>
          <w:noProof/>
        </w:rPr>
        <w:t>Can J Infect Dis Med Microbiol</w:t>
      </w:r>
      <w:r>
        <w:rPr>
          <w:rFonts w:ascii="Calibri" w:hAnsi="Calibri" w:cs="Calibri"/>
          <w:b/>
          <w:noProof/>
        </w:rPr>
        <w:t xml:space="preserve"> 2010; 21(1):e12-e19.</w:t>
      </w:r>
    </w:p>
    <w:p w14:paraId="4B7C04B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3) </w:t>
      </w:r>
      <w:r>
        <w:rPr>
          <w:rFonts w:ascii="Calibri" w:hAnsi="Calibri" w:cs="Calibri"/>
          <w:b/>
          <w:noProof/>
        </w:rPr>
        <w:tab/>
        <w:t xml:space="preserve">Turner KM, Lee HC, Boppana SB, Carlo WA, Randolph DA. Incidence and impact of CMV infection in very low birth weight infants. </w:t>
      </w:r>
      <w:r w:rsidRPr="002D02E9">
        <w:rPr>
          <w:rFonts w:ascii="Calibri" w:hAnsi="Calibri" w:cs="Calibri"/>
          <w:b/>
          <w:i/>
          <w:noProof/>
        </w:rPr>
        <w:t>Pediatrics</w:t>
      </w:r>
      <w:r>
        <w:rPr>
          <w:rFonts w:ascii="Calibri" w:hAnsi="Calibri" w:cs="Calibri"/>
          <w:b/>
          <w:noProof/>
        </w:rPr>
        <w:t xml:space="preserve"> 2014; 133(3):e609-e615.</w:t>
      </w:r>
    </w:p>
    <w:p w14:paraId="5063CCD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4) </w:t>
      </w:r>
      <w:r>
        <w:rPr>
          <w:rFonts w:ascii="Calibri" w:hAnsi="Calibri" w:cs="Calibri"/>
          <w:b/>
          <w:noProof/>
        </w:rPr>
        <w:tab/>
        <w:t xml:space="preserve">Luck S, Sharland M. Postnatal cytomegalovirus: innocent bystander or hidden problem? </w:t>
      </w:r>
      <w:r w:rsidRPr="002D02E9">
        <w:rPr>
          <w:rFonts w:ascii="Calibri" w:hAnsi="Calibri" w:cs="Calibri"/>
          <w:b/>
          <w:i/>
          <w:noProof/>
        </w:rPr>
        <w:t>Archive of Diseases in Childhood Fetal Neonatal Edition</w:t>
      </w:r>
      <w:r>
        <w:rPr>
          <w:rFonts w:ascii="Calibri" w:hAnsi="Calibri" w:cs="Calibri"/>
          <w:b/>
          <w:noProof/>
        </w:rPr>
        <w:t xml:space="preserve"> 2009; 94(1):F58-F64.</w:t>
      </w:r>
    </w:p>
    <w:p w14:paraId="78D549EF"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lastRenderedPageBreak/>
        <w:tab/>
        <w:t xml:space="preserve">(25) </w:t>
      </w:r>
      <w:r>
        <w:rPr>
          <w:rFonts w:ascii="Calibri" w:hAnsi="Calibri" w:cs="Calibri"/>
          <w:b/>
          <w:noProof/>
        </w:rPr>
        <w:tab/>
        <w:t xml:space="preserve">de Vries JJ, van Zwet EW, Dekker FW, Kroes AC, Verkerk PH, Vossen AC. The apparent paradox of maternal seropositivity as a risk factor for congenital cytomegalovirus infection: a population-based prediction model. </w:t>
      </w:r>
      <w:r w:rsidRPr="002D02E9">
        <w:rPr>
          <w:rFonts w:ascii="Calibri" w:hAnsi="Calibri" w:cs="Calibri"/>
          <w:b/>
          <w:i/>
          <w:noProof/>
        </w:rPr>
        <w:t>Rev Med Virol</w:t>
      </w:r>
      <w:r>
        <w:rPr>
          <w:rFonts w:ascii="Calibri" w:hAnsi="Calibri" w:cs="Calibri"/>
          <w:b/>
          <w:noProof/>
        </w:rPr>
        <w:t xml:space="preserve"> 2013; 23(4):241-249.</w:t>
      </w:r>
    </w:p>
    <w:p w14:paraId="775CB6A0"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6) </w:t>
      </w:r>
      <w:r>
        <w:rPr>
          <w:rFonts w:ascii="Calibri" w:hAnsi="Calibri" w:cs="Calibri"/>
          <w:b/>
          <w:noProof/>
        </w:rPr>
        <w:tab/>
        <w:t xml:space="preserve">Wang C, Zhang X, Bialek S, Cannon MJ. Attribution of congenital cytomegalovirus infection to primary versus non-primary maternal infection. </w:t>
      </w:r>
      <w:r w:rsidRPr="002D02E9">
        <w:rPr>
          <w:rFonts w:ascii="Calibri" w:hAnsi="Calibri" w:cs="Calibri"/>
          <w:b/>
          <w:i/>
          <w:noProof/>
        </w:rPr>
        <w:t>Clin Infect Dis</w:t>
      </w:r>
      <w:r>
        <w:rPr>
          <w:rFonts w:ascii="Calibri" w:hAnsi="Calibri" w:cs="Calibri"/>
          <w:b/>
          <w:noProof/>
        </w:rPr>
        <w:t xml:space="preserve"> 2011; 52(2):e11-e13.</w:t>
      </w:r>
    </w:p>
    <w:p w14:paraId="6DB13DF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7) </w:t>
      </w:r>
      <w:r>
        <w:rPr>
          <w:rFonts w:ascii="Calibri" w:hAnsi="Calibri" w:cs="Calibri"/>
          <w:b/>
          <w:noProof/>
        </w:rPr>
        <w:tab/>
        <w:t xml:space="preserve">de Vries JJ, van der Eijk AA, Wolthers KC, Rusman LG, Pas SD, Molenkamp R et al. Real-time PCR versus viral culture on urine as a gold standard in the diagnosis of congenital cytomegalovirus infection. </w:t>
      </w:r>
      <w:r w:rsidRPr="002D02E9">
        <w:rPr>
          <w:rFonts w:ascii="Calibri" w:hAnsi="Calibri" w:cs="Calibri"/>
          <w:b/>
          <w:i/>
          <w:noProof/>
        </w:rPr>
        <w:t>J Clin Virol</w:t>
      </w:r>
      <w:r>
        <w:rPr>
          <w:rFonts w:ascii="Calibri" w:hAnsi="Calibri" w:cs="Calibri"/>
          <w:b/>
          <w:noProof/>
        </w:rPr>
        <w:t xml:space="preserve"> 2012; 53(2):167-170.</w:t>
      </w:r>
    </w:p>
    <w:p w14:paraId="4DD822C4"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8) </w:t>
      </w:r>
      <w:r>
        <w:rPr>
          <w:rFonts w:ascii="Calibri" w:hAnsi="Calibri" w:cs="Calibri"/>
          <w:b/>
          <w:noProof/>
        </w:rPr>
        <w:tab/>
        <w:t xml:space="preserve">Boppana SB, Ross SA, Shimamura M, Palmer AL, Ahmed A, Michaels MG et al. Saliva polymerase-chain-reaction assay for cytomegalovirus screening in newborns. </w:t>
      </w:r>
      <w:r w:rsidRPr="002D02E9">
        <w:rPr>
          <w:rFonts w:ascii="Calibri" w:hAnsi="Calibri" w:cs="Calibri"/>
          <w:b/>
          <w:i/>
          <w:noProof/>
        </w:rPr>
        <w:t>New Engl J Med</w:t>
      </w:r>
      <w:r>
        <w:rPr>
          <w:rFonts w:ascii="Calibri" w:hAnsi="Calibri" w:cs="Calibri"/>
          <w:b/>
          <w:noProof/>
        </w:rPr>
        <w:t xml:space="preserve"> 2011; 364(22):2111-2118.</w:t>
      </w:r>
    </w:p>
    <w:p w14:paraId="26F3BB5E"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29) </w:t>
      </w:r>
      <w:r>
        <w:rPr>
          <w:rFonts w:ascii="Calibri" w:hAnsi="Calibri" w:cs="Calibri"/>
          <w:b/>
          <w:noProof/>
        </w:rPr>
        <w:tab/>
        <w:t xml:space="preserve">Koyano S, Inoue N, Nagamori T, Moriuchi H, Azuma H. Newborn screening of congenital cytomegalovirus infection using saliva can be influenced by breast feeding. </w:t>
      </w:r>
      <w:r w:rsidRPr="002D02E9">
        <w:rPr>
          <w:rFonts w:ascii="Calibri" w:hAnsi="Calibri" w:cs="Calibri"/>
          <w:b/>
          <w:i/>
          <w:noProof/>
        </w:rPr>
        <w:t>Arch Dis Child Fetal Neonatal Ed</w:t>
      </w:r>
      <w:r>
        <w:rPr>
          <w:rFonts w:ascii="Calibri" w:hAnsi="Calibri" w:cs="Calibri"/>
          <w:b/>
          <w:noProof/>
        </w:rPr>
        <w:t xml:space="preserve"> 2013; 98(2):F182.</w:t>
      </w:r>
    </w:p>
    <w:p w14:paraId="1AFD00C2"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0) </w:t>
      </w:r>
      <w:r>
        <w:rPr>
          <w:rFonts w:ascii="Calibri" w:hAnsi="Calibri" w:cs="Calibri"/>
          <w:b/>
          <w:noProof/>
        </w:rPr>
        <w:tab/>
        <w:t xml:space="preserve">Ross SA, Ahmed A, Palmer AL, Michaels MG, Sanchez PJ, Bernstein DI et al. Detection of congenital cytomegalovirus infection by real-time polymerase chain reaction analysis of saliva or urine specimens. </w:t>
      </w:r>
      <w:r w:rsidRPr="002D02E9">
        <w:rPr>
          <w:rFonts w:ascii="Calibri" w:hAnsi="Calibri" w:cs="Calibri"/>
          <w:b/>
          <w:i/>
          <w:noProof/>
        </w:rPr>
        <w:t>J Infect Dis</w:t>
      </w:r>
      <w:r>
        <w:rPr>
          <w:rFonts w:ascii="Calibri" w:hAnsi="Calibri" w:cs="Calibri"/>
          <w:b/>
          <w:noProof/>
        </w:rPr>
        <w:t xml:space="preserve"> 2014; 210(9):1415-1418.</w:t>
      </w:r>
    </w:p>
    <w:p w14:paraId="2A68837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1) </w:t>
      </w:r>
      <w:r>
        <w:rPr>
          <w:rFonts w:ascii="Calibri" w:hAnsi="Calibri" w:cs="Calibri"/>
          <w:b/>
          <w:noProof/>
        </w:rPr>
        <w:tab/>
        <w:t xml:space="preserve">Yamamoto AY, Mussi-Pinhata MM, Marin LJ, Brito RM, Oliveira PFC, Coelho TB. Is saliva as reliable as urine for detection of cytomegalovirus DNA for neonatal screening of congenital CMV infection? </w:t>
      </w:r>
      <w:r w:rsidRPr="002D02E9">
        <w:rPr>
          <w:rFonts w:ascii="Calibri" w:hAnsi="Calibri" w:cs="Calibri"/>
          <w:b/>
          <w:i/>
          <w:noProof/>
        </w:rPr>
        <w:t>J Clin Virol</w:t>
      </w:r>
      <w:r>
        <w:rPr>
          <w:rFonts w:ascii="Calibri" w:hAnsi="Calibri" w:cs="Calibri"/>
          <w:b/>
          <w:noProof/>
        </w:rPr>
        <w:t xml:space="preserve"> 2006; 36(3):228-230.</w:t>
      </w:r>
    </w:p>
    <w:p w14:paraId="3099A464"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2) </w:t>
      </w:r>
      <w:r>
        <w:rPr>
          <w:rFonts w:ascii="Calibri" w:hAnsi="Calibri" w:cs="Calibri"/>
          <w:b/>
          <w:noProof/>
        </w:rPr>
        <w:tab/>
        <w:t xml:space="preserve">Wang L, Xu X, Zhang H, Qian J, Zhu J. Dried blood spots PCR assays to screen congenital cytomegalovirus infection: a meta-analysis. </w:t>
      </w:r>
      <w:r w:rsidRPr="002D02E9">
        <w:rPr>
          <w:rFonts w:ascii="Calibri" w:hAnsi="Calibri" w:cs="Calibri"/>
          <w:b/>
          <w:i/>
          <w:noProof/>
        </w:rPr>
        <w:t>Virol J</w:t>
      </w:r>
      <w:r>
        <w:rPr>
          <w:rFonts w:ascii="Calibri" w:hAnsi="Calibri" w:cs="Calibri"/>
          <w:b/>
          <w:noProof/>
        </w:rPr>
        <w:t xml:space="preserve"> 2015; 12:60.</w:t>
      </w:r>
    </w:p>
    <w:p w14:paraId="3940563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3) </w:t>
      </w:r>
      <w:r>
        <w:rPr>
          <w:rFonts w:ascii="Calibri" w:hAnsi="Calibri" w:cs="Calibri"/>
          <w:b/>
          <w:noProof/>
        </w:rPr>
        <w:tab/>
        <w:t xml:space="preserve">Bradford RD, Cloud G, Lakeman AD, Boppana S, Kimberlin DW, Jacobs R et al. Detection of cytomegalovirus (CMV) DNA by polymerase chain reaction is associated with hearing loss in newborns with symptomatic congenital CMV infection involving the central nervous system. </w:t>
      </w:r>
      <w:r w:rsidRPr="002D02E9">
        <w:rPr>
          <w:rFonts w:ascii="Calibri" w:hAnsi="Calibri" w:cs="Calibri"/>
          <w:b/>
          <w:i/>
          <w:noProof/>
        </w:rPr>
        <w:t>Journal of Infectious Diseases</w:t>
      </w:r>
      <w:r>
        <w:rPr>
          <w:rFonts w:ascii="Calibri" w:hAnsi="Calibri" w:cs="Calibri"/>
          <w:b/>
          <w:noProof/>
        </w:rPr>
        <w:t xml:space="preserve"> 2005; 191(2):227-233.</w:t>
      </w:r>
    </w:p>
    <w:p w14:paraId="17FB64CC"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4) </w:t>
      </w:r>
      <w:r>
        <w:rPr>
          <w:rFonts w:ascii="Calibri" w:hAnsi="Calibri" w:cs="Calibri"/>
          <w:b/>
          <w:noProof/>
        </w:rPr>
        <w:tab/>
        <w:t xml:space="preserve">Lanari M, Lazzarotto T, Venturi V, Papa I, Gabrielli L, Guerra B et al. Neonatal Cytomegalovirus Blood Load and Risk of Sequelae in Symptomatic and Asymptomatic Congenitally Infected Newborns. </w:t>
      </w:r>
      <w:r w:rsidRPr="002D02E9">
        <w:rPr>
          <w:rFonts w:ascii="Calibri" w:hAnsi="Calibri" w:cs="Calibri"/>
          <w:b/>
          <w:i/>
          <w:noProof/>
        </w:rPr>
        <w:t>Pediatrics</w:t>
      </w:r>
      <w:r>
        <w:rPr>
          <w:rFonts w:ascii="Calibri" w:hAnsi="Calibri" w:cs="Calibri"/>
          <w:b/>
          <w:noProof/>
        </w:rPr>
        <w:t xml:space="preserve"> 2006; </w:t>
      </w:r>
      <w:r w:rsidRPr="002D02E9">
        <w:rPr>
          <w:rFonts w:ascii="Times New Roman" w:hAnsi="Times New Roman" w:cs="Times New Roman"/>
          <w:b/>
          <w:noProof/>
        </w:rPr>
        <w:t>117</w:t>
      </w:r>
      <w:r>
        <w:rPr>
          <w:rFonts w:ascii="Calibri" w:hAnsi="Calibri" w:cs="Calibri"/>
          <w:b/>
          <w:noProof/>
        </w:rPr>
        <w:t>:76-83.</w:t>
      </w:r>
    </w:p>
    <w:p w14:paraId="7734880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5) </w:t>
      </w:r>
      <w:r>
        <w:rPr>
          <w:rFonts w:ascii="Calibri" w:hAnsi="Calibri" w:cs="Calibri"/>
          <w:b/>
          <w:noProof/>
        </w:rPr>
        <w:tab/>
        <w:t xml:space="preserve">Ross SA, Novak Z, Fowler KB, Arora N, Britt WJ, Boppana SB. Cytomegalovirus blood viral load and hearing loss in young children with congenital infection. </w:t>
      </w:r>
      <w:r w:rsidRPr="002D02E9">
        <w:rPr>
          <w:rFonts w:ascii="Calibri" w:hAnsi="Calibri" w:cs="Calibri"/>
          <w:b/>
          <w:i/>
          <w:noProof/>
        </w:rPr>
        <w:t>Pediatr Infect Dis J</w:t>
      </w:r>
      <w:r>
        <w:rPr>
          <w:rFonts w:ascii="Calibri" w:hAnsi="Calibri" w:cs="Calibri"/>
          <w:b/>
          <w:noProof/>
        </w:rPr>
        <w:t xml:space="preserve"> 2009; 28(7):588-592.</w:t>
      </w:r>
    </w:p>
    <w:p w14:paraId="0F77CCA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6) </w:t>
      </w:r>
      <w:r>
        <w:rPr>
          <w:rFonts w:ascii="Calibri" w:hAnsi="Calibri" w:cs="Calibri"/>
          <w:b/>
          <w:noProof/>
        </w:rPr>
        <w:tab/>
        <w:t xml:space="preserve">Luck SE, Emery VC, Atkinson C, Sharland M, Griffiths PD. Compartmentalized dynamics of cytomegalovirus replication in treated congenital infection. </w:t>
      </w:r>
      <w:r w:rsidRPr="002D02E9">
        <w:rPr>
          <w:rFonts w:ascii="Calibri" w:hAnsi="Calibri" w:cs="Calibri"/>
          <w:b/>
          <w:i/>
          <w:noProof/>
        </w:rPr>
        <w:t>J Clin Virol</w:t>
      </w:r>
      <w:r>
        <w:rPr>
          <w:rFonts w:ascii="Calibri" w:hAnsi="Calibri" w:cs="Calibri"/>
          <w:b/>
          <w:noProof/>
        </w:rPr>
        <w:t xml:space="preserve"> 2016; 82:152-158.</w:t>
      </w:r>
    </w:p>
    <w:p w14:paraId="51D8627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lastRenderedPageBreak/>
        <w:tab/>
        <w:t xml:space="preserve">(37) </w:t>
      </w:r>
      <w:r>
        <w:rPr>
          <w:rFonts w:ascii="Calibri" w:hAnsi="Calibri" w:cs="Calibri"/>
          <w:b/>
          <w:noProof/>
        </w:rPr>
        <w:tab/>
        <w:t xml:space="preserve">Goycochea-Valdivia WA, Baquero-Artigao F, del RT, Frick MA, Rojo P, Echeverria MJ et al. Cytomegalovirus DNA detection by polymerase chain reaction in cerebrospinal fluid of infants with congenital infection: associations with clinical evaluation at birth and implications for follow-up. </w:t>
      </w:r>
      <w:r w:rsidRPr="002D02E9">
        <w:rPr>
          <w:rFonts w:ascii="Calibri" w:hAnsi="Calibri" w:cs="Calibri"/>
          <w:b/>
          <w:i/>
          <w:noProof/>
        </w:rPr>
        <w:t>Clin Infect Dis</w:t>
      </w:r>
      <w:r>
        <w:rPr>
          <w:rFonts w:ascii="Calibri" w:hAnsi="Calibri" w:cs="Calibri"/>
          <w:b/>
          <w:noProof/>
        </w:rPr>
        <w:t xml:space="preserve"> 2017.</w:t>
      </w:r>
    </w:p>
    <w:p w14:paraId="0A282CDC"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8) </w:t>
      </w:r>
      <w:r>
        <w:rPr>
          <w:rFonts w:ascii="Calibri" w:hAnsi="Calibri" w:cs="Calibri"/>
          <w:b/>
          <w:noProof/>
        </w:rPr>
        <w:tab/>
        <w:t xml:space="preserve">Capretti MG, Lanari M, Tani G, Ancora G, Sciutti R, Marsico C et al. Role of cerebral ultrasound and magnetic resonance imaging in newborns with congenital cytomegalovirus infection. </w:t>
      </w:r>
      <w:r w:rsidRPr="002D02E9">
        <w:rPr>
          <w:rFonts w:ascii="Calibri" w:hAnsi="Calibri" w:cs="Calibri"/>
          <w:b/>
          <w:i/>
          <w:noProof/>
        </w:rPr>
        <w:t>Brain Dev</w:t>
      </w:r>
      <w:r>
        <w:rPr>
          <w:rFonts w:ascii="Calibri" w:hAnsi="Calibri" w:cs="Calibri"/>
          <w:b/>
          <w:noProof/>
        </w:rPr>
        <w:t xml:space="preserve"> 2014; 36(3):203-211.</w:t>
      </w:r>
    </w:p>
    <w:p w14:paraId="0679774D"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39) </w:t>
      </w:r>
      <w:r>
        <w:rPr>
          <w:rFonts w:ascii="Calibri" w:hAnsi="Calibri" w:cs="Calibri"/>
          <w:b/>
          <w:noProof/>
        </w:rPr>
        <w:tab/>
        <w:t xml:space="preserve">de Vries LS, Gunardi H, Barth PG, Bok LA, Verboon-Maciolek MA, Groenendaal F. The spectrum of cranial ultrasound and magnetic resonance imaging abnormalities in congenital cytomegalovirus infection. </w:t>
      </w:r>
      <w:r w:rsidRPr="002D02E9">
        <w:rPr>
          <w:rFonts w:ascii="Calibri" w:hAnsi="Calibri" w:cs="Calibri"/>
          <w:b/>
          <w:i/>
          <w:noProof/>
        </w:rPr>
        <w:t>Neuropediatrics</w:t>
      </w:r>
      <w:r>
        <w:rPr>
          <w:rFonts w:ascii="Calibri" w:hAnsi="Calibri" w:cs="Calibri"/>
          <w:b/>
          <w:noProof/>
        </w:rPr>
        <w:t xml:space="preserve"> 2004; 35(2):113-119.</w:t>
      </w:r>
    </w:p>
    <w:p w14:paraId="67023BC0"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0) </w:t>
      </w:r>
      <w:r>
        <w:rPr>
          <w:rFonts w:ascii="Calibri" w:hAnsi="Calibri" w:cs="Calibri"/>
          <w:b/>
          <w:noProof/>
        </w:rPr>
        <w:tab/>
        <w:t xml:space="preserve">Manara R, Balao L, Baracchini C, Drigo P, D'Elia R, Ruga EM. Brain magnetic resonance findings in symptomatic congenital cytomegalovirus infection. </w:t>
      </w:r>
      <w:r w:rsidRPr="002D02E9">
        <w:rPr>
          <w:rFonts w:ascii="Calibri" w:hAnsi="Calibri" w:cs="Calibri"/>
          <w:b/>
          <w:i/>
          <w:noProof/>
        </w:rPr>
        <w:t>Pediatr Radiol</w:t>
      </w:r>
      <w:r>
        <w:rPr>
          <w:rFonts w:ascii="Calibri" w:hAnsi="Calibri" w:cs="Calibri"/>
          <w:b/>
          <w:noProof/>
        </w:rPr>
        <w:t xml:space="preserve"> 2011; 41(8):962-970.</w:t>
      </w:r>
    </w:p>
    <w:p w14:paraId="348A0D3E"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1) </w:t>
      </w:r>
      <w:r>
        <w:rPr>
          <w:rFonts w:ascii="Calibri" w:hAnsi="Calibri" w:cs="Calibri"/>
          <w:b/>
          <w:noProof/>
        </w:rPr>
        <w:tab/>
        <w:t xml:space="preserve">Kimberlin DW, Jester PM, Sanchez PJ, Ahmed A, Arav-Boger R, Michaels MG et al. Valganciclovir for symptomatic congenital cytomegalovirus disease. </w:t>
      </w:r>
      <w:r w:rsidRPr="002D02E9">
        <w:rPr>
          <w:rFonts w:ascii="Calibri" w:hAnsi="Calibri" w:cs="Calibri"/>
          <w:b/>
          <w:i/>
          <w:noProof/>
        </w:rPr>
        <w:t>N Engl J Med</w:t>
      </w:r>
      <w:r>
        <w:rPr>
          <w:rFonts w:ascii="Calibri" w:hAnsi="Calibri" w:cs="Calibri"/>
          <w:b/>
          <w:noProof/>
        </w:rPr>
        <w:t xml:space="preserve"> 2015; 372(10):933-943.</w:t>
      </w:r>
    </w:p>
    <w:p w14:paraId="03DB7BD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2) </w:t>
      </w:r>
      <w:r>
        <w:rPr>
          <w:rFonts w:ascii="Calibri" w:hAnsi="Calibri" w:cs="Calibri"/>
          <w:b/>
          <w:noProof/>
        </w:rPr>
        <w:tab/>
        <w:t xml:space="preserve">Luck S, Sharland M, Griffiths P, Jenkins SM. Advances in the antiviral therapy of herpes virus infection in children. </w:t>
      </w:r>
      <w:r w:rsidRPr="002D02E9">
        <w:rPr>
          <w:rFonts w:ascii="Calibri" w:hAnsi="Calibri" w:cs="Calibri"/>
          <w:b/>
          <w:i/>
          <w:noProof/>
        </w:rPr>
        <w:t>Expert Review of Anti-infective Therapy</w:t>
      </w:r>
      <w:r>
        <w:rPr>
          <w:rFonts w:ascii="Calibri" w:hAnsi="Calibri" w:cs="Calibri"/>
          <w:b/>
          <w:noProof/>
        </w:rPr>
        <w:t xml:space="preserve"> 2006; 4(6):1005-1020.</w:t>
      </w:r>
    </w:p>
    <w:p w14:paraId="72347F91"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3) </w:t>
      </w:r>
      <w:r>
        <w:rPr>
          <w:rFonts w:ascii="Calibri" w:hAnsi="Calibri" w:cs="Calibri"/>
          <w:b/>
          <w:noProof/>
        </w:rPr>
        <w:tab/>
        <w:t xml:space="preserve">Mareri A, Lasorella S, Iapadre G, Maresca M, Tambucci R, Nigro G. Anti-viral therapy for congenital cytomegalovirus infection: pharmacokinetics, efficacy and side effects. </w:t>
      </w:r>
      <w:r w:rsidRPr="002D02E9">
        <w:rPr>
          <w:rFonts w:ascii="Calibri" w:hAnsi="Calibri" w:cs="Calibri"/>
          <w:b/>
          <w:i/>
          <w:noProof/>
        </w:rPr>
        <w:t>J Matern Fetal Neonatal Med</w:t>
      </w:r>
      <w:r>
        <w:rPr>
          <w:rFonts w:ascii="Calibri" w:hAnsi="Calibri" w:cs="Calibri"/>
          <w:b/>
          <w:noProof/>
        </w:rPr>
        <w:t xml:space="preserve"> 2016; 29(10):1657-1664.</w:t>
      </w:r>
    </w:p>
    <w:p w14:paraId="637941D3"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4) </w:t>
      </w:r>
      <w:r>
        <w:rPr>
          <w:rFonts w:ascii="Calibri" w:hAnsi="Calibri" w:cs="Calibri"/>
          <w:b/>
          <w:noProof/>
        </w:rPr>
        <w:tab/>
        <w:t xml:space="preserve">Oliver SE, Cloud GA, Sanchez PJ, Demmler GJ, Dankner W, Shelton M et al. Neurodevelopmental outcomes following ganciclovir therapy in symptomatic congenital cytomegalovirus infections involving the central nervous system. </w:t>
      </w:r>
      <w:r w:rsidRPr="002D02E9">
        <w:rPr>
          <w:rFonts w:ascii="Calibri" w:hAnsi="Calibri" w:cs="Calibri"/>
          <w:b/>
          <w:i/>
          <w:noProof/>
        </w:rPr>
        <w:t>J Clin Virol</w:t>
      </w:r>
      <w:r>
        <w:rPr>
          <w:rFonts w:ascii="Calibri" w:hAnsi="Calibri" w:cs="Calibri"/>
          <w:b/>
          <w:noProof/>
        </w:rPr>
        <w:t xml:space="preserve"> 2009; 46 Suppl 4:S22-S26.</w:t>
      </w:r>
    </w:p>
    <w:p w14:paraId="38A209FA"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5) </w:t>
      </w:r>
      <w:r>
        <w:rPr>
          <w:rFonts w:ascii="Calibri" w:hAnsi="Calibri" w:cs="Calibri"/>
          <w:b/>
          <w:noProof/>
        </w:rPr>
        <w:tab/>
        <w:t xml:space="preserve">Dahle A, Fowler K, Wright J, Boppana S, Britt W, Pass R. Longitudinal investigation of hearing disorders in children with congenital cytomegalovirus. </w:t>
      </w:r>
      <w:r w:rsidRPr="002D02E9">
        <w:rPr>
          <w:rFonts w:ascii="Calibri" w:hAnsi="Calibri" w:cs="Calibri"/>
          <w:b/>
          <w:i/>
          <w:noProof/>
        </w:rPr>
        <w:t>Journal of the American Academy of Audiology</w:t>
      </w:r>
      <w:r>
        <w:rPr>
          <w:rFonts w:ascii="Calibri" w:hAnsi="Calibri" w:cs="Calibri"/>
          <w:b/>
          <w:noProof/>
        </w:rPr>
        <w:t xml:space="preserve"> 2000; 11(5):283-290.</w:t>
      </w:r>
    </w:p>
    <w:p w14:paraId="06168A4C"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6) </w:t>
      </w:r>
      <w:r>
        <w:rPr>
          <w:rFonts w:ascii="Calibri" w:hAnsi="Calibri" w:cs="Calibri"/>
          <w:b/>
          <w:noProof/>
        </w:rPr>
        <w:tab/>
        <w:t xml:space="preserve">Rivera LB, Boppana SB, Fowler KB, Britt WJ, Stagno S, Pass RF. Predictors of hearing loss in children with symptomatic congenital cytomegalovirus infection. </w:t>
      </w:r>
      <w:r w:rsidRPr="002D02E9">
        <w:rPr>
          <w:rFonts w:ascii="Calibri" w:hAnsi="Calibri" w:cs="Calibri"/>
          <w:b/>
          <w:i/>
          <w:noProof/>
        </w:rPr>
        <w:t>Pediatrics</w:t>
      </w:r>
      <w:r>
        <w:rPr>
          <w:rFonts w:ascii="Calibri" w:hAnsi="Calibri" w:cs="Calibri"/>
          <w:b/>
          <w:noProof/>
        </w:rPr>
        <w:t xml:space="preserve"> 2002; 110(4):762-767.</w:t>
      </w:r>
    </w:p>
    <w:p w14:paraId="68F9C536"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7) </w:t>
      </w:r>
      <w:r>
        <w:rPr>
          <w:rFonts w:ascii="Calibri" w:hAnsi="Calibri" w:cs="Calibri"/>
          <w:b/>
          <w:noProof/>
        </w:rPr>
        <w:tab/>
        <w:t xml:space="preserve">Bilavsky E, Shahar-Nissan K, Pardo J, Attias J, Amir J. Hearing outcome of infants with congenital cytomegalovirus and hearing impairment. </w:t>
      </w:r>
      <w:r w:rsidRPr="002D02E9">
        <w:rPr>
          <w:rFonts w:ascii="Calibri" w:hAnsi="Calibri" w:cs="Calibri"/>
          <w:b/>
          <w:i/>
          <w:noProof/>
        </w:rPr>
        <w:t>Arch Dis Child</w:t>
      </w:r>
      <w:r>
        <w:rPr>
          <w:rFonts w:ascii="Calibri" w:hAnsi="Calibri" w:cs="Calibri"/>
          <w:b/>
          <w:noProof/>
        </w:rPr>
        <w:t xml:space="preserve"> 2016; 101(5):433-438.</w:t>
      </w:r>
    </w:p>
    <w:p w14:paraId="1B96420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48) </w:t>
      </w:r>
      <w:r>
        <w:rPr>
          <w:rFonts w:ascii="Calibri" w:hAnsi="Calibri" w:cs="Calibri"/>
          <w:b/>
          <w:noProof/>
        </w:rPr>
        <w:tab/>
        <w:t xml:space="preserve">Amir J, Attias J, Pardo J. Treatment of late-onset hearing loss in infants with congenital cytomegalovirus infection. </w:t>
      </w:r>
      <w:r w:rsidRPr="002D02E9">
        <w:rPr>
          <w:rFonts w:ascii="Calibri" w:hAnsi="Calibri" w:cs="Calibri"/>
          <w:b/>
          <w:i/>
          <w:noProof/>
        </w:rPr>
        <w:t>Clin Pediatr (Phila)</w:t>
      </w:r>
      <w:r>
        <w:rPr>
          <w:rFonts w:ascii="Calibri" w:hAnsi="Calibri" w:cs="Calibri"/>
          <w:b/>
          <w:noProof/>
        </w:rPr>
        <w:t xml:space="preserve"> 2014; 53(5):444-448.</w:t>
      </w:r>
    </w:p>
    <w:p w14:paraId="6404E649"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lastRenderedPageBreak/>
        <w:tab/>
        <w:t xml:space="preserve">(49) </w:t>
      </w:r>
      <w:r>
        <w:rPr>
          <w:rFonts w:ascii="Calibri" w:hAnsi="Calibri" w:cs="Calibri"/>
          <w:b/>
          <w:noProof/>
        </w:rPr>
        <w:tab/>
        <w:t xml:space="preserve">del RT, Baquero-Artigao F, Blazquez D, Noguera-Julian A, Moreno-Perez D, Reyes A et al. Treatment of symptomatic congenital cytomegalovirus infection beyond the neonatal period. </w:t>
      </w:r>
      <w:r w:rsidRPr="002D02E9">
        <w:rPr>
          <w:rFonts w:ascii="Calibri" w:hAnsi="Calibri" w:cs="Calibri"/>
          <w:b/>
          <w:i/>
          <w:noProof/>
        </w:rPr>
        <w:t>J Clin Virol</w:t>
      </w:r>
      <w:r>
        <w:rPr>
          <w:rFonts w:ascii="Calibri" w:hAnsi="Calibri" w:cs="Calibri"/>
          <w:b/>
          <w:noProof/>
        </w:rPr>
        <w:t xml:space="preserve"> 2012; 55(1):72-74.</w:t>
      </w:r>
    </w:p>
    <w:p w14:paraId="4F870FB3"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0) </w:t>
      </w:r>
      <w:r>
        <w:rPr>
          <w:rFonts w:ascii="Calibri" w:hAnsi="Calibri" w:cs="Calibri"/>
          <w:b/>
          <w:noProof/>
        </w:rPr>
        <w:tab/>
        <w:t xml:space="preserve">Kimberlin DW, Acosta EP, Sanchez PJ, Sood S, Agrawal V, Homans J et al. Pharmacokinetic and pharmacodynamic assessment of oral valganciclovir in the treatment of symptomatic congenital cytomegalovirus disease. </w:t>
      </w:r>
      <w:r w:rsidRPr="002D02E9">
        <w:rPr>
          <w:rFonts w:ascii="Calibri" w:hAnsi="Calibri" w:cs="Calibri"/>
          <w:b/>
          <w:i/>
          <w:noProof/>
        </w:rPr>
        <w:t>Journal of Infectious Diseases</w:t>
      </w:r>
      <w:r>
        <w:rPr>
          <w:rFonts w:ascii="Calibri" w:hAnsi="Calibri" w:cs="Calibri"/>
          <w:b/>
          <w:noProof/>
        </w:rPr>
        <w:t xml:space="preserve"> 2008; 197(6):836-845.</w:t>
      </w:r>
    </w:p>
    <w:p w14:paraId="55761408"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1) </w:t>
      </w:r>
      <w:r>
        <w:rPr>
          <w:rFonts w:ascii="Calibri" w:hAnsi="Calibri" w:cs="Calibri"/>
          <w:b/>
          <w:noProof/>
        </w:rPr>
        <w:tab/>
        <w:t xml:space="preserve">Gwee A, Curtis N, Connell TG, Garland S, Daley AJ. Ganciclovir for the treatment of congenital cytomegalovirus: what are the side effects? </w:t>
      </w:r>
      <w:r w:rsidRPr="002D02E9">
        <w:rPr>
          <w:rFonts w:ascii="Calibri" w:hAnsi="Calibri" w:cs="Calibri"/>
          <w:b/>
          <w:i/>
          <w:noProof/>
        </w:rPr>
        <w:t>Pediatr Infect Dis J</w:t>
      </w:r>
      <w:r>
        <w:rPr>
          <w:rFonts w:ascii="Calibri" w:hAnsi="Calibri" w:cs="Calibri"/>
          <w:b/>
          <w:noProof/>
        </w:rPr>
        <w:t xml:space="preserve"> 2014; 33(1):115.</w:t>
      </w:r>
    </w:p>
    <w:p w14:paraId="54073256" w14:textId="18D14048" w:rsidR="002D02E9" w:rsidRDefault="002D02E9" w:rsidP="002D02E9">
      <w:pPr>
        <w:tabs>
          <w:tab w:val="right" w:pos="540"/>
          <w:tab w:val="left" w:pos="720"/>
        </w:tabs>
        <w:spacing w:after="0" w:line="240" w:lineRule="auto"/>
        <w:ind w:left="720" w:hanging="720"/>
        <w:rPr>
          <w:rFonts w:ascii="Calibri" w:hAnsi="Calibri" w:cs="Calibri"/>
          <w:b/>
          <w:noProof/>
        </w:rPr>
      </w:pPr>
      <w:r>
        <w:rPr>
          <w:rFonts w:ascii="Calibri" w:hAnsi="Calibri" w:cs="Calibri"/>
          <w:b/>
          <w:noProof/>
        </w:rPr>
        <w:tab/>
        <w:t xml:space="preserve">(52) </w:t>
      </w:r>
      <w:r>
        <w:rPr>
          <w:rFonts w:ascii="Calibri" w:hAnsi="Calibri" w:cs="Calibri"/>
          <w:b/>
          <w:noProof/>
        </w:rPr>
        <w:tab/>
      </w:r>
      <w:r w:rsidRPr="000E1845">
        <w:rPr>
          <w:rFonts w:ascii="Calibri" w:hAnsi="Calibri" w:cs="Calibri"/>
          <w:b/>
          <w:noProof/>
        </w:rPr>
        <w:t>Valcyte safety data. available at https://www.gene.com/download/pdf/valcyte_prescribing.pdf.  Accessed 13 March 2017.</w:t>
      </w:r>
    </w:p>
    <w:p w14:paraId="294AD011" w14:textId="77777777" w:rsidR="002D02E9" w:rsidRDefault="002D02E9" w:rsidP="002D02E9">
      <w:pPr>
        <w:tabs>
          <w:tab w:val="right" w:pos="540"/>
          <w:tab w:val="left" w:pos="720"/>
        </w:tabs>
        <w:spacing w:after="0" w:line="240" w:lineRule="auto"/>
        <w:ind w:left="720" w:hanging="720"/>
        <w:rPr>
          <w:rFonts w:ascii="Calibri" w:hAnsi="Calibri" w:cs="Calibri"/>
          <w:b/>
          <w:noProof/>
        </w:rPr>
      </w:pPr>
    </w:p>
    <w:p w14:paraId="5780F1BC"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3) </w:t>
      </w:r>
      <w:r>
        <w:rPr>
          <w:rFonts w:ascii="Calibri" w:hAnsi="Calibri" w:cs="Calibri"/>
          <w:b/>
          <w:noProof/>
        </w:rPr>
        <w:tab/>
        <w:t xml:space="preserve">Tomicic MT, Bey E, Wutzler P, Thust R, Kaina B. Comparative analysis of DNA breakage, chromosomal aberrations and apoptosis induced by the anti-herpes purine nucleoside analogues aciclovir, ganciclovir and penciclovir. </w:t>
      </w:r>
      <w:r w:rsidRPr="002D02E9">
        <w:rPr>
          <w:rFonts w:ascii="Calibri" w:hAnsi="Calibri" w:cs="Calibri"/>
          <w:b/>
          <w:i/>
          <w:noProof/>
        </w:rPr>
        <w:t>Mutation Research</w:t>
      </w:r>
      <w:r>
        <w:rPr>
          <w:rFonts w:ascii="Calibri" w:hAnsi="Calibri" w:cs="Calibri"/>
          <w:b/>
          <w:noProof/>
        </w:rPr>
        <w:t xml:space="preserve"> 2002; 505(1-2):1-11.</w:t>
      </w:r>
    </w:p>
    <w:p w14:paraId="6BAADB30"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4) </w:t>
      </w:r>
      <w:r>
        <w:rPr>
          <w:rFonts w:ascii="Calibri" w:hAnsi="Calibri" w:cs="Calibri"/>
          <w:b/>
          <w:noProof/>
        </w:rPr>
        <w:tab/>
        <w:t xml:space="preserve">Scott JC, Partovi N, Ensom MH. Ganciclovir in solid organ transplant recipients: is there a role for clinical pharmacokinetic monitoring? </w:t>
      </w:r>
      <w:r w:rsidRPr="002D02E9">
        <w:rPr>
          <w:rFonts w:ascii="Calibri" w:hAnsi="Calibri" w:cs="Calibri"/>
          <w:b/>
          <w:i/>
          <w:noProof/>
        </w:rPr>
        <w:t>Therapeutic Drug Monitoring</w:t>
      </w:r>
      <w:r>
        <w:rPr>
          <w:rFonts w:ascii="Calibri" w:hAnsi="Calibri" w:cs="Calibri"/>
          <w:b/>
          <w:noProof/>
        </w:rPr>
        <w:t xml:space="preserve"> 2004; 26(1):68-77.</w:t>
      </w:r>
    </w:p>
    <w:p w14:paraId="1CC3C897"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5) </w:t>
      </w:r>
      <w:r>
        <w:rPr>
          <w:rFonts w:ascii="Calibri" w:hAnsi="Calibri" w:cs="Calibri"/>
          <w:b/>
          <w:noProof/>
        </w:rPr>
        <w:tab/>
        <w:t xml:space="preserve">Davis A, Bamford J, Wilson I, Ramkalawan T, Forshaw M, Wright S. A critical review of the role of neonatal hearing screening in the detection of congenital hearing impairment. </w:t>
      </w:r>
      <w:r w:rsidRPr="002D02E9">
        <w:rPr>
          <w:rFonts w:ascii="Calibri" w:hAnsi="Calibri" w:cs="Calibri"/>
          <w:b/>
          <w:i/>
          <w:noProof/>
        </w:rPr>
        <w:t>Health Technol Assess</w:t>
      </w:r>
      <w:r>
        <w:rPr>
          <w:rFonts w:ascii="Calibri" w:hAnsi="Calibri" w:cs="Calibri"/>
          <w:b/>
          <w:noProof/>
        </w:rPr>
        <w:t xml:space="preserve"> 1997; 1(10):i-176.</w:t>
      </w:r>
    </w:p>
    <w:p w14:paraId="5AD79B10" w14:textId="77777777" w:rsidR="002D02E9" w:rsidRDefault="002D02E9" w:rsidP="002D02E9">
      <w:pPr>
        <w:tabs>
          <w:tab w:val="right" w:pos="540"/>
          <w:tab w:val="left" w:pos="720"/>
        </w:tabs>
        <w:spacing w:after="240" w:line="240" w:lineRule="auto"/>
        <w:ind w:left="720" w:hanging="720"/>
        <w:rPr>
          <w:rFonts w:ascii="Calibri" w:hAnsi="Calibri" w:cs="Calibri"/>
          <w:b/>
          <w:noProof/>
        </w:rPr>
      </w:pPr>
      <w:r>
        <w:rPr>
          <w:rFonts w:ascii="Calibri" w:hAnsi="Calibri" w:cs="Calibri"/>
          <w:b/>
          <w:noProof/>
        </w:rPr>
        <w:tab/>
        <w:t xml:space="preserve">(56) </w:t>
      </w:r>
      <w:r>
        <w:rPr>
          <w:rFonts w:ascii="Calibri" w:hAnsi="Calibri" w:cs="Calibri"/>
          <w:b/>
          <w:noProof/>
        </w:rPr>
        <w:tab/>
        <w:t xml:space="preserve">Gantt S, Dionne F, Kozak FK, Goshen O, Goldfarb DM, Park AH et al. Cost-effectiveness of Universal and Targeted Newborn Screening for Congenital Cytomegalovirus Infection. </w:t>
      </w:r>
      <w:r w:rsidRPr="002D02E9">
        <w:rPr>
          <w:rFonts w:ascii="Calibri" w:hAnsi="Calibri" w:cs="Calibri"/>
          <w:b/>
          <w:i/>
          <w:noProof/>
        </w:rPr>
        <w:t>JAMA Pediatr</w:t>
      </w:r>
      <w:r>
        <w:rPr>
          <w:rFonts w:ascii="Calibri" w:hAnsi="Calibri" w:cs="Calibri"/>
          <w:b/>
          <w:noProof/>
        </w:rPr>
        <w:t xml:space="preserve"> 2016; 170(12):1173-1180.</w:t>
      </w:r>
    </w:p>
    <w:p w14:paraId="172F4C25" w14:textId="77777777" w:rsidR="002D02E9" w:rsidRDefault="002D02E9" w:rsidP="002D02E9">
      <w:pPr>
        <w:tabs>
          <w:tab w:val="right" w:pos="540"/>
          <w:tab w:val="left" w:pos="720"/>
        </w:tabs>
        <w:spacing w:after="0" w:line="240" w:lineRule="auto"/>
        <w:ind w:left="720" w:hanging="720"/>
        <w:rPr>
          <w:rFonts w:ascii="Calibri" w:hAnsi="Calibri" w:cs="Calibri"/>
          <w:b/>
          <w:noProof/>
        </w:rPr>
      </w:pPr>
      <w:r>
        <w:rPr>
          <w:rFonts w:ascii="Calibri" w:hAnsi="Calibri" w:cs="Calibri"/>
          <w:b/>
          <w:noProof/>
        </w:rPr>
        <w:tab/>
        <w:t xml:space="preserve">(57) </w:t>
      </w:r>
      <w:r>
        <w:rPr>
          <w:rFonts w:ascii="Calibri" w:hAnsi="Calibri" w:cs="Calibri"/>
          <w:b/>
          <w:noProof/>
        </w:rPr>
        <w:tab/>
        <w:t xml:space="preserve">Williams EJ, Gray J, Luck S, Atkinson C, Embleton ND, Kadambari S et al. First estimates of the potential cost and cost saving of protecting childhood hearing from damage caused by congenital CMV infection. </w:t>
      </w:r>
      <w:r w:rsidRPr="002D02E9">
        <w:rPr>
          <w:rFonts w:ascii="Calibri" w:hAnsi="Calibri" w:cs="Calibri"/>
          <w:b/>
          <w:i/>
          <w:noProof/>
        </w:rPr>
        <w:t>Arch Dis Child Fetal Neonatal Ed</w:t>
      </w:r>
      <w:r>
        <w:rPr>
          <w:rFonts w:ascii="Calibri" w:hAnsi="Calibri" w:cs="Calibri"/>
          <w:b/>
          <w:noProof/>
        </w:rPr>
        <w:t xml:space="preserve"> 2015; 100(6):F501-F506.</w:t>
      </w:r>
    </w:p>
    <w:p w14:paraId="0AEC5187" w14:textId="5B1A334F" w:rsidR="002D02E9" w:rsidRDefault="002D02E9" w:rsidP="002D02E9">
      <w:pPr>
        <w:tabs>
          <w:tab w:val="right" w:pos="540"/>
          <w:tab w:val="left" w:pos="720"/>
        </w:tabs>
        <w:spacing w:after="0" w:line="240" w:lineRule="auto"/>
        <w:ind w:left="720" w:hanging="720"/>
        <w:rPr>
          <w:rFonts w:ascii="Calibri" w:hAnsi="Calibri" w:cs="Calibri"/>
          <w:b/>
          <w:noProof/>
        </w:rPr>
      </w:pPr>
    </w:p>
    <w:p w14:paraId="0863368F" w14:textId="34ED33E3" w:rsidR="006E40A3" w:rsidRDefault="00DD0351" w:rsidP="002D2C80">
      <w:pPr>
        <w:spacing w:line="480" w:lineRule="auto"/>
        <w:rPr>
          <w:b/>
        </w:rPr>
      </w:pPr>
      <w:r>
        <w:rPr>
          <w:b/>
        </w:rPr>
        <w:fldChar w:fldCharType="end"/>
      </w:r>
    </w:p>
    <w:p w14:paraId="7853E603" w14:textId="77777777" w:rsidR="009F36A2" w:rsidRDefault="009F36A2" w:rsidP="002D2C80">
      <w:pPr>
        <w:spacing w:line="480" w:lineRule="auto"/>
        <w:rPr>
          <w:b/>
        </w:rPr>
      </w:pPr>
    </w:p>
    <w:p w14:paraId="217EDDCD" w14:textId="77777777" w:rsidR="009F36A2" w:rsidRDefault="009F36A2" w:rsidP="002D2C80">
      <w:pPr>
        <w:spacing w:line="480" w:lineRule="auto"/>
        <w:rPr>
          <w:b/>
        </w:rPr>
        <w:sectPr w:rsidR="009F36A2" w:rsidSect="008E45E9">
          <w:pgSz w:w="11906" w:h="16838"/>
          <w:pgMar w:top="1440" w:right="1440" w:bottom="1440" w:left="1440" w:header="708" w:footer="708" w:gutter="0"/>
          <w:cols w:space="708"/>
          <w:docGrid w:linePitch="360"/>
        </w:sectPr>
      </w:pPr>
    </w:p>
    <w:p w14:paraId="6ED698B3" w14:textId="77777777" w:rsidR="009F36A2" w:rsidRPr="00973F88" w:rsidRDefault="009F36A2" w:rsidP="009F36A2">
      <w:pPr>
        <w:spacing w:after="0" w:line="240" w:lineRule="auto"/>
        <w:ind w:right="237"/>
        <w:rPr>
          <w:b/>
        </w:rPr>
      </w:pPr>
      <w:r>
        <w:rPr>
          <w:b/>
          <w:u w:val="single"/>
        </w:rPr>
        <w:lastRenderedPageBreak/>
        <w:t>Table 1</w:t>
      </w:r>
      <w:r w:rsidRPr="00900B3C">
        <w:rPr>
          <w:rFonts w:ascii="Calibri" w:hAnsi="Calibri"/>
          <w:b/>
          <w:lang w:val="en-GB"/>
        </w:rPr>
        <w:t>:</w:t>
      </w:r>
      <w:r w:rsidRPr="00B42916">
        <w:rPr>
          <w:rFonts w:ascii="Calibri" w:hAnsi="Calibri"/>
          <w:lang w:val="en-GB"/>
        </w:rPr>
        <w:t xml:space="preserve"> </w:t>
      </w:r>
      <w:r w:rsidRPr="00973F88">
        <w:rPr>
          <w:b/>
        </w:rPr>
        <w:t>GRADE OF EVIDENCE (3)</w:t>
      </w:r>
    </w:p>
    <w:p w14:paraId="39AD0310" w14:textId="77777777" w:rsidR="009F36A2" w:rsidRDefault="009F36A2" w:rsidP="009F36A2">
      <w:pPr>
        <w:spacing w:after="0" w:line="240" w:lineRule="auto"/>
        <w:ind w:right="237"/>
      </w:pPr>
    </w:p>
    <w:p w14:paraId="3D5B5634" w14:textId="77777777" w:rsidR="009F36A2" w:rsidRDefault="009F36A2" w:rsidP="009F36A2">
      <w:pPr>
        <w:spacing w:after="0" w:line="240" w:lineRule="auto"/>
      </w:pPr>
    </w:p>
    <w:p w14:paraId="7406D71D" w14:textId="77777777" w:rsidR="009F36A2" w:rsidRDefault="009F36A2" w:rsidP="009F36A2">
      <w:pPr>
        <w:spacing w:after="0" w:line="240" w:lineRule="auto"/>
      </w:pPr>
      <w:r w:rsidRPr="00973F88">
        <w:t>Quality rating</w:t>
      </w:r>
      <w:r w:rsidRPr="00973F88">
        <w:tab/>
      </w:r>
      <w:r>
        <w:tab/>
        <w:t>Definition</w:t>
      </w:r>
      <w:r>
        <w:tab/>
        <w:t>Example methodology</w:t>
      </w:r>
      <w:r>
        <w:tab/>
      </w:r>
      <w:r w:rsidRPr="00973F88">
        <w:t>Depiction in text</w:t>
      </w:r>
    </w:p>
    <w:p w14:paraId="457765A7" w14:textId="77777777" w:rsidR="009F36A2" w:rsidRDefault="009F36A2" w:rsidP="009F36A2">
      <w:pPr>
        <w:spacing w:after="0" w:line="240" w:lineRule="auto"/>
      </w:pPr>
    </w:p>
    <w:p w14:paraId="108383B9" w14:textId="77777777" w:rsidR="009F36A2" w:rsidRDefault="009F36A2" w:rsidP="009F36A2">
      <w:pPr>
        <w:spacing w:after="0" w:line="240" w:lineRule="auto"/>
      </w:pPr>
      <w:r w:rsidRPr="00973F88">
        <w:t xml:space="preserve">Strength of </w:t>
      </w:r>
    </w:p>
    <w:p w14:paraId="206111B2" w14:textId="77777777" w:rsidR="009F36A2" w:rsidRDefault="009F36A2" w:rsidP="009F36A2">
      <w:pPr>
        <w:spacing w:after="0" w:line="240" w:lineRule="auto"/>
      </w:pPr>
      <w:proofErr w:type="gramStart"/>
      <w:r w:rsidRPr="00973F88">
        <w:t>recommendation</w:t>
      </w:r>
      <w:proofErr w:type="gramEnd"/>
      <w:r w:rsidRPr="00973F88">
        <w:tab/>
        <w:t>Definition</w:t>
      </w:r>
      <w:r w:rsidRPr="00973F88">
        <w:tab/>
      </w:r>
      <w:r>
        <w:tab/>
      </w:r>
      <w:r>
        <w:tab/>
      </w:r>
      <w:r>
        <w:tab/>
      </w:r>
      <w:r>
        <w:tab/>
      </w:r>
      <w:r w:rsidRPr="00973F88">
        <w:t>Depiction in text</w:t>
      </w:r>
    </w:p>
    <w:p w14:paraId="46F0AA10" w14:textId="77777777" w:rsidR="009F36A2" w:rsidRDefault="009F36A2" w:rsidP="009F36A2">
      <w:pPr>
        <w:spacing w:after="0" w:line="240" w:lineRule="auto"/>
      </w:pPr>
    </w:p>
    <w:p w14:paraId="19B8FDD5" w14:textId="77777777" w:rsidR="009F36A2" w:rsidRDefault="009F36A2" w:rsidP="009F36A2">
      <w:pPr>
        <w:spacing w:line="240" w:lineRule="auto"/>
      </w:pPr>
    </w:p>
    <w:p w14:paraId="68EE9BEF" w14:textId="77777777" w:rsidR="009F36A2" w:rsidRDefault="009F36A2" w:rsidP="009F36A2">
      <w:pPr>
        <w:spacing w:line="240" w:lineRule="auto"/>
      </w:pPr>
      <w:r>
        <w:t>Strength of recommendations is determined by the balance between desirable and undesirable consequences of alternative management strategies, quality of evidence, variability in values and preferences, and resource use</w:t>
      </w:r>
    </w:p>
    <w:p w14:paraId="24E10B93" w14:textId="77777777" w:rsidR="009F36A2" w:rsidRPr="00D11885" w:rsidRDefault="009F36A2" w:rsidP="009F36A2">
      <w:pPr>
        <w:spacing w:line="480" w:lineRule="auto"/>
        <w:sectPr w:rsidR="009F36A2" w:rsidRPr="00D11885" w:rsidSect="007D2214">
          <w:pgSz w:w="11906" w:h="16838"/>
          <w:pgMar w:top="1440" w:right="1440" w:bottom="1440" w:left="1440" w:header="708" w:footer="708" w:gutter="0"/>
          <w:cols w:space="708"/>
          <w:docGrid w:linePitch="360"/>
        </w:sectPr>
      </w:pPr>
    </w:p>
    <w:p w14:paraId="6885C185" w14:textId="15887914" w:rsidR="009F36A2" w:rsidRPr="00E21357" w:rsidRDefault="009F36A2" w:rsidP="009F36A2">
      <w:pPr>
        <w:spacing w:after="0" w:line="480" w:lineRule="auto"/>
        <w:rPr>
          <w:rFonts w:ascii="Calibri" w:hAnsi="Calibri"/>
          <w:b/>
          <w:lang w:val="en-GB"/>
        </w:rPr>
      </w:pPr>
      <w:r>
        <w:rPr>
          <w:b/>
          <w:u w:val="single"/>
        </w:rPr>
        <w:lastRenderedPageBreak/>
        <w:t>Table 2</w:t>
      </w:r>
      <w:r w:rsidRPr="00900B3C">
        <w:rPr>
          <w:rFonts w:ascii="Calibri" w:hAnsi="Calibri"/>
          <w:b/>
          <w:lang w:val="en-GB"/>
        </w:rPr>
        <w:t>:</w:t>
      </w:r>
      <w:r w:rsidRPr="00B42916">
        <w:rPr>
          <w:rFonts w:ascii="Calibri" w:hAnsi="Calibri"/>
          <w:lang w:val="en-GB"/>
        </w:rPr>
        <w:t xml:space="preserve"> </w:t>
      </w:r>
      <w:r w:rsidRPr="00E21357">
        <w:rPr>
          <w:rFonts w:ascii="Calibri" w:hAnsi="Calibri"/>
          <w:b/>
          <w:lang w:val="en-GB"/>
        </w:rPr>
        <w:t xml:space="preserve">Possible signs and symptoms in children with congenital CMV </w:t>
      </w:r>
      <w:r w:rsidRPr="00E21357">
        <w:rPr>
          <w:rFonts w:ascii="Calibri" w:hAnsi="Calibri"/>
          <w:b/>
          <w:lang w:val="en-GB"/>
        </w:rPr>
        <w:fldChar w:fldCharType="begin">
          <w:fldData xml:space="preserve">PFJlZm1hbj48Q2l0ZT48QXV0aG9yPkJvcHBhbmE8L0F1dGhvcj48WWVhcj4xOTkyPC9ZZWFyPjxS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</w:fldData>
        </w:fldChar>
      </w:r>
      <w:r w:rsidR="002D02E9">
        <w:rPr>
          <w:rFonts w:ascii="Calibri" w:hAnsi="Calibri"/>
          <w:b/>
          <w:lang w:val="en-GB"/>
        </w:rPr>
        <w:instrText xml:space="preserve"> ADDIN REFMGR.CITE </w:instrText>
      </w:r>
      <w:r w:rsidR="002D02E9">
        <w:rPr>
          <w:rFonts w:ascii="Calibri" w:hAnsi="Calibri"/>
          <w:b/>
          <w:lang w:val="en-GB"/>
        </w:rPr>
        <w:fldChar w:fldCharType="begin">
          <w:fldData xml:space="preserve">PFJlZm1hbj48Q2l0ZT48QXV0aG9yPkJvcHBhbmE8L0F1dGhvcj48WWVhcj4xOTkyPC9ZZWFyPjxS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</w:fldData>
        </w:fldChar>
      </w:r>
      <w:r w:rsidR="002D02E9">
        <w:rPr>
          <w:rFonts w:ascii="Calibri" w:hAnsi="Calibri"/>
          <w:b/>
          <w:lang w:val="en-GB"/>
        </w:rPr>
        <w:instrText xml:space="preserve"> ADDIN EN.CITE.DATA </w:instrText>
      </w:r>
      <w:r w:rsidR="002D02E9">
        <w:rPr>
          <w:rFonts w:ascii="Calibri" w:hAnsi="Calibri"/>
          <w:b/>
          <w:lang w:val="en-GB"/>
        </w:rPr>
      </w:r>
      <w:r w:rsidR="002D02E9">
        <w:rPr>
          <w:rFonts w:ascii="Calibri" w:hAnsi="Calibri"/>
          <w:b/>
          <w:lang w:val="en-GB"/>
        </w:rPr>
        <w:fldChar w:fldCharType="end"/>
      </w:r>
      <w:r w:rsidRPr="00E21357">
        <w:rPr>
          <w:rFonts w:ascii="Calibri" w:hAnsi="Calibri"/>
          <w:b/>
          <w:lang w:val="en-GB"/>
        </w:rPr>
      </w:r>
      <w:r w:rsidRPr="00E21357">
        <w:rPr>
          <w:rFonts w:ascii="Calibri" w:hAnsi="Calibri"/>
          <w:b/>
          <w:lang w:val="en-GB"/>
        </w:rPr>
        <w:fldChar w:fldCharType="separate"/>
      </w:r>
      <w:r w:rsidRPr="00856D35">
        <w:rPr>
          <w:rFonts w:ascii="Calibri" w:hAnsi="Calibri"/>
          <w:b/>
          <w:noProof/>
          <w:vertAlign w:val="superscript"/>
          <w:lang w:val="en-GB"/>
        </w:rPr>
        <w:t>5-8</w:t>
      </w:r>
      <w:r w:rsidRPr="00E21357">
        <w:rPr>
          <w:rFonts w:ascii="Calibri" w:hAnsi="Calibri"/>
          <w:b/>
          <w:lang w:val="en-GB"/>
        </w:rPr>
        <w:fldChar w:fldCharType="end"/>
      </w:r>
    </w:p>
    <w:p w14:paraId="6E5DF137" w14:textId="77777777" w:rsidR="009F36A2" w:rsidRPr="00E21357" w:rsidRDefault="009F36A2" w:rsidP="009F36A2">
      <w:pPr>
        <w:spacing w:after="0" w:line="480" w:lineRule="auto"/>
        <w:rPr>
          <w:rFonts w:ascii="Calibri" w:eastAsia="MS Mincho" w:hAnsi="Calibri" w:cs="Times New Roman"/>
          <w:b/>
          <w:bCs/>
          <w:color w:val="000000"/>
          <w:szCs w:val="24"/>
          <w:lang w:val="en-GB" w:eastAsia="nl-NL"/>
        </w:rPr>
      </w:pPr>
      <w:r w:rsidRPr="00E21357">
        <w:rPr>
          <w:rFonts w:ascii="Calibri" w:eastAsia="MS Mincho" w:hAnsi="Calibri" w:cs="Times New Roman"/>
          <w:b/>
          <w:bCs/>
          <w:color w:val="000000"/>
          <w:szCs w:val="24"/>
          <w:lang w:val="en-GB" w:eastAsia="nl-NL"/>
        </w:rPr>
        <w:t>CLINICALLY DETECTABLE SYMPTOMS/SIGNS</w:t>
      </w:r>
    </w:p>
    <w:p w14:paraId="24FBCC62" w14:textId="77777777" w:rsidR="009F36A2" w:rsidRDefault="009F36A2" w:rsidP="009F36A2">
      <w:pPr>
        <w:spacing w:after="0" w:line="240" w:lineRule="auto"/>
        <w:rPr>
          <w:rFonts w:ascii="Calibri" w:eastAsia="MS Mincho" w:hAnsi="Calibri" w:cs="Times New Roman"/>
          <w:bCs/>
          <w:color w:val="000000"/>
          <w:szCs w:val="24"/>
          <w:lang w:val="en-GB" w:eastAsia="nl-NL"/>
        </w:rPr>
      </w:pPr>
      <w:r>
        <w:rPr>
          <w:rFonts w:ascii="Calibri" w:eastAsia="MS Mincho" w:hAnsi="Calibri" w:cs="Times New Roman"/>
          <w:b/>
          <w:bCs/>
          <w:color w:val="000000"/>
          <w:szCs w:val="24"/>
          <w:lang w:val="en-GB" w:eastAsia="nl-NL"/>
        </w:rPr>
        <w:t>ABNORMALITIES DETECTED INCIDENTALLY OR THROUGH SUBSEQUENT INVESTIGATION/SPECIALIST EXAMINATION</w:t>
      </w:r>
    </w:p>
    <w:p w14:paraId="6ADC99C0" w14:textId="77777777" w:rsidR="009F36A2" w:rsidRDefault="009F36A2" w:rsidP="009F36A2">
      <w:pPr>
        <w:spacing w:after="0" w:line="480" w:lineRule="auto"/>
        <w:rPr>
          <w:rFonts w:ascii="Calibri" w:hAnsi="Calibri"/>
          <w:lang w:val="en-GB"/>
        </w:rPr>
      </w:pPr>
    </w:p>
    <w:p w14:paraId="2C0345E6" w14:textId="77777777" w:rsidR="009F36A2" w:rsidRDefault="009F36A2" w:rsidP="009F36A2">
      <w:pPr>
        <w:spacing w:line="240" w:lineRule="auto"/>
        <w:rPr>
          <w:rFonts w:ascii="Calibri" w:hAnsi="Calibri"/>
          <w:lang w:val="en-GB"/>
        </w:rPr>
        <w:sectPr w:rsidR="009F36A2" w:rsidSect="00636D70">
          <w:pgSz w:w="11906" w:h="16838"/>
          <w:pgMar w:top="1440" w:right="1440" w:bottom="1440" w:left="1440" w:header="708" w:footer="708" w:gutter="0"/>
          <w:cols w:space="708"/>
          <w:docGrid w:linePitch="360"/>
        </w:sectPr>
      </w:pPr>
      <w:r w:rsidRPr="00B42916">
        <w:rPr>
          <w:rFonts w:ascii="Calibri" w:hAnsi="Calibri"/>
          <w:lang w:val="en-GB"/>
        </w:rPr>
        <w:t xml:space="preserve"> </w:t>
      </w:r>
    </w:p>
    <w:p w14:paraId="149D58A8" w14:textId="77777777" w:rsidR="009F36A2" w:rsidRDefault="009F36A2" w:rsidP="009F36A2">
      <w:pPr>
        <w:spacing w:line="480" w:lineRule="auto"/>
        <w:rPr>
          <w:b/>
          <w:u w:val="single"/>
        </w:rPr>
      </w:pPr>
      <w:r>
        <w:rPr>
          <w:b/>
          <w:u w:val="single"/>
        </w:rPr>
        <w:lastRenderedPageBreak/>
        <w:t>Table 3:</w:t>
      </w:r>
      <w:r w:rsidRPr="005E101E">
        <w:rPr>
          <w:b/>
        </w:rPr>
        <w:t xml:space="preserve">  Clinical features that should lead to testing for congenital CMV</w:t>
      </w:r>
    </w:p>
    <w:p w14:paraId="735EDF2C" w14:textId="77777777" w:rsidR="009F36A2" w:rsidRDefault="009F36A2" w:rsidP="009F36A2">
      <w:pPr>
        <w:spacing w:line="480" w:lineRule="auto"/>
        <w:rPr>
          <w:rFonts w:ascii="Calibri" w:hAnsi="Calibri" w:cs="Calibri"/>
          <w:b/>
        </w:rPr>
      </w:pPr>
      <w:r w:rsidRPr="00E74C7A">
        <w:rPr>
          <w:rFonts w:ascii="Calibri" w:hAnsi="Calibri" w:cs="Calibri"/>
          <w:b/>
        </w:rPr>
        <w:t>Neonates</w:t>
      </w:r>
    </w:p>
    <w:p w14:paraId="19A49964" w14:textId="77777777" w:rsidR="009F36A2" w:rsidRDefault="009F36A2" w:rsidP="009F36A2">
      <w:pPr>
        <w:spacing w:line="480" w:lineRule="auto"/>
        <w:rPr>
          <w:b/>
          <w:u w:val="single"/>
        </w:rPr>
      </w:pPr>
      <w:r w:rsidRPr="00E74C7A">
        <w:rPr>
          <w:rFonts w:cstheme="minorHAnsi"/>
          <w:b/>
        </w:rPr>
        <w:t>Older children</w:t>
      </w:r>
    </w:p>
    <w:p w14:paraId="5A9D5549" w14:textId="77777777" w:rsidR="009F36A2" w:rsidRPr="00E74C7A" w:rsidRDefault="009F36A2" w:rsidP="009F36A2">
      <w:pPr>
        <w:autoSpaceDE w:val="0"/>
        <w:autoSpaceDN w:val="0"/>
        <w:adjustRightInd w:val="0"/>
        <w:spacing w:after="0" w:line="240" w:lineRule="auto"/>
        <w:rPr>
          <w:rFonts w:ascii="Calibri" w:hAnsi="Calibri" w:cs="Calibri"/>
          <w:b/>
          <w:color w:val="000000"/>
          <w:sz w:val="20"/>
          <w:szCs w:val="20"/>
        </w:rPr>
      </w:pPr>
      <w:r w:rsidRPr="00E74C7A">
        <w:rPr>
          <w:rFonts w:ascii="Calibri" w:hAnsi="Calibri" w:cs="Calibri"/>
          <w:b/>
          <w:color w:val="000000"/>
          <w:sz w:val="20"/>
          <w:szCs w:val="20"/>
        </w:rPr>
        <w:t>Features in bold are those where there is consensus for testing</w:t>
      </w:r>
    </w:p>
    <w:p w14:paraId="60DDC80E" w14:textId="77777777" w:rsidR="009F36A2" w:rsidRPr="00E74C7A" w:rsidRDefault="009F36A2" w:rsidP="009F36A2">
      <w:pPr>
        <w:autoSpaceDE w:val="0"/>
        <w:autoSpaceDN w:val="0"/>
        <w:adjustRightInd w:val="0"/>
        <w:spacing w:after="0" w:line="240" w:lineRule="auto"/>
        <w:rPr>
          <w:rFonts w:ascii="Calibri" w:hAnsi="Calibri" w:cs="Calibri"/>
          <w:i/>
          <w:color w:val="000000"/>
          <w:sz w:val="20"/>
          <w:szCs w:val="20"/>
        </w:rPr>
      </w:pPr>
      <w:r w:rsidRPr="00E74C7A">
        <w:rPr>
          <w:rFonts w:ascii="Calibri" w:hAnsi="Calibri" w:cs="Calibri"/>
          <w:i/>
          <w:color w:val="000000"/>
          <w:sz w:val="20"/>
          <w:szCs w:val="20"/>
        </w:rPr>
        <w:t xml:space="preserve">Features in italics, are </w:t>
      </w:r>
      <w:r>
        <w:rPr>
          <w:rFonts w:ascii="Calibri" w:hAnsi="Calibri" w:cs="Calibri"/>
          <w:i/>
          <w:color w:val="000000"/>
          <w:sz w:val="20"/>
          <w:szCs w:val="20"/>
        </w:rPr>
        <w:t>those</w:t>
      </w:r>
      <w:r w:rsidRPr="00E74C7A">
        <w:rPr>
          <w:rFonts w:ascii="Calibri" w:hAnsi="Calibri" w:cs="Calibri"/>
          <w:i/>
          <w:color w:val="000000"/>
          <w:sz w:val="20"/>
          <w:szCs w:val="20"/>
        </w:rPr>
        <w:t xml:space="preserve"> that might lead to testing in individual circumstances and depending on local practice.</w:t>
      </w:r>
    </w:p>
    <w:p w14:paraId="3750A890" w14:textId="77777777" w:rsidR="009F36A2" w:rsidRPr="00284394" w:rsidRDefault="009F36A2" w:rsidP="009F36A2">
      <w:pPr>
        <w:autoSpaceDE w:val="0"/>
        <w:autoSpaceDN w:val="0"/>
        <w:adjustRightInd w:val="0"/>
        <w:spacing w:after="0" w:line="240" w:lineRule="auto"/>
        <w:rPr>
          <w:rFonts w:ascii="Arial" w:hAnsi="Arial" w:cs="Arial"/>
          <w:b/>
          <w:color w:val="000000"/>
          <w:sz w:val="20"/>
          <w:szCs w:val="20"/>
        </w:rPr>
      </w:pPr>
    </w:p>
    <w:p w14:paraId="2C5F703C" w14:textId="77777777" w:rsidR="009F36A2" w:rsidRPr="00E74C7A" w:rsidRDefault="009F36A2" w:rsidP="009F36A2">
      <w:pPr>
        <w:autoSpaceDE w:val="0"/>
        <w:autoSpaceDN w:val="0"/>
        <w:adjustRightInd w:val="0"/>
        <w:spacing w:line="240" w:lineRule="auto"/>
        <w:rPr>
          <w:rFonts w:cstheme="minorHAnsi"/>
          <w:sz w:val="20"/>
          <w:szCs w:val="20"/>
        </w:rPr>
      </w:pPr>
      <w:r w:rsidRPr="00E74C7A">
        <w:rPr>
          <w:rFonts w:cstheme="minorHAnsi"/>
          <w:color w:val="000000"/>
          <w:sz w:val="20"/>
          <w:szCs w:val="20"/>
          <w:vertAlign w:val="superscript"/>
        </w:rPr>
        <w:t>1</w:t>
      </w:r>
      <w:r w:rsidRPr="00E74C7A">
        <w:rPr>
          <w:rFonts w:cstheme="minorHAnsi"/>
          <w:color w:val="000000"/>
          <w:sz w:val="20"/>
          <w:szCs w:val="20"/>
        </w:rPr>
        <w:t xml:space="preserve"> </w:t>
      </w:r>
      <w:r w:rsidRPr="00E74C7A">
        <w:rPr>
          <w:rFonts w:cstheme="minorHAnsi"/>
          <w:sz w:val="20"/>
          <w:szCs w:val="20"/>
        </w:rPr>
        <w:t>Seek expert clinical virology advice for interpretation of virological investigations in pregnancy</w:t>
      </w:r>
    </w:p>
    <w:p w14:paraId="6461720E" w14:textId="77777777" w:rsidR="009F36A2" w:rsidRPr="00322DDC" w:rsidRDefault="009F36A2" w:rsidP="009F36A2">
      <w:pPr>
        <w:autoSpaceDE w:val="0"/>
        <w:autoSpaceDN w:val="0"/>
        <w:adjustRightInd w:val="0"/>
        <w:spacing w:line="240" w:lineRule="auto"/>
        <w:rPr>
          <w:b/>
          <w:u w:val="single"/>
        </w:rPr>
        <w:sectPr w:rsidR="009F36A2" w:rsidRPr="00322DDC" w:rsidSect="006937ED">
          <w:pgSz w:w="11906" w:h="16838"/>
          <w:pgMar w:top="1440" w:right="1440" w:bottom="1440" w:left="1440" w:header="708" w:footer="708" w:gutter="0"/>
          <w:cols w:space="708"/>
          <w:docGrid w:linePitch="360"/>
        </w:sectPr>
      </w:pPr>
      <w:r w:rsidRPr="00E74C7A">
        <w:rPr>
          <w:rFonts w:cstheme="minorHAnsi"/>
          <w:sz w:val="20"/>
          <w:szCs w:val="20"/>
          <w:vertAlign w:val="superscript"/>
        </w:rPr>
        <w:t xml:space="preserve">2 </w:t>
      </w:r>
      <w:r w:rsidRPr="00E74C7A">
        <w:rPr>
          <w:rFonts w:cstheme="minorHAnsi"/>
          <w:color w:val="000000"/>
          <w:sz w:val="20"/>
          <w:szCs w:val="20"/>
        </w:rPr>
        <w:t>Baseline screening, to differentiate between congenital and postnatal CMV infection is helpful for extremely premature infants (&lt;28 weeks gestational age), who are at increased risk of symptomatic postnatal infection.</w:t>
      </w:r>
      <w:r w:rsidRPr="00E74C7A">
        <w:rPr>
          <w:rFonts w:cstheme="minorHAnsi"/>
          <w:b/>
          <w:u w:val="single"/>
        </w:rPr>
        <w:t xml:space="preserve"> </w:t>
      </w:r>
    </w:p>
    <w:p w14:paraId="09616F23" w14:textId="77777777" w:rsidR="009F36A2" w:rsidRDefault="009F36A2" w:rsidP="009F36A2">
      <w:pPr>
        <w:spacing w:line="480" w:lineRule="auto"/>
        <w:rPr>
          <w:b/>
        </w:rPr>
      </w:pPr>
      <w:r>
        <w:rPr>
          <w:b/>
          <w:u w:val="single"/>
        </w:rPr>
        <w:lastRenderedPageBreak/>
        <w:t>Table 4:</w:t>
      </w:r>
      <w:r w:rsidRPr="00AA7289">
        <w:rPr>
          <w:b/>
        </w:rPr>
        <w:t xml:space="preserve"> Summary of treatment recommendations</w:t>
      </w:r>
    </w:p>
    <w:p w14:paraId="79F14257" w14:textId="77777777" w:rsidR="009F36A2" w:rsidRPr="001B2C9D" w:rsidRDefault="009F36A2" w:rsidP="009F36A2">
      <w:pPr>
        <w:spacing w:line="480" w:lineRule="auto"/>
        <w:rPr>
          <w:b/>
          <w:u w:val="single"/>
        </w:rPr>
      </w:pPr>
      <w:r w:rsidRPr="001B2C9D">
        <w:rPr>
          <w:b/>
          <w:u w:val="single"/>
        </w:rPr>
        <w:t>Disease manifestation</w:t>
      </w:r>
      <w:r w:rsidRPr="001B2C9D">
        <w:rPr>
          <w:b/>
          <w:u w:val="single"/>
        </w:rPr>
        <w:tab/>
        <w:t>Treatment recommendation</w:t>
      </w:r>
      <w:r w:rsidRPr="001B2C9D">
        <w:rPr>
          <w:b/>
          <w:u w:val="single"/>
        </w:rPr>
        <w:tab/>
      </w:r>
      <w:r>
        <w:rPr>
          <w:b/>
          <w:u w:val="single"/>
        </w:rPr>
        <w:tab/>
      </w:r>
      <w:r w:rsidRPr="001B2C9D">
        <w:rPr>
          <w:b/>
          <w:u w:val="single"/>
        </w:rPr>
        <w:t>Level of evidence</w:t>
      </w:r>
    </w:p>
    <w:p w14:paraId="378AFF63" w14:textId="77777777" w:rsidR="009F36A2" w:rsidRPr="00284394" w:rsidRDefault="009F36A2" w:rsidP="009F36A2">
      <w:pPr>
        <w:spacing w:line="480" w:lineRule="auto"/>
        <w:sectPr w:rsidR="009F36A2" w:rsidRPr="00284394" w:rsidSect="006937ED">
          <w:pgSz w:w="11906" w:h="16838"/>
          <w:pgMar w:top="1440" w:right="1440" w:bottom="1440" w:left="1440" w:header="708" w:footer="708" w:gutter="0"/>
          <w:cols w:space="708"/>
          <w:docGrid w:linePitch="360"/>
        </w:sectPr>
      </w:pPr>
    </w:p>
    <w:p w14:paraId="6A745580" w14:textId="77777777" w:rsidR="009F36A2" w:rsidRDefault="009F36A2" w:rsidP="009F36A2">
      <w:pPr>
        <w:spacing w:line="240" w:lineRule="auto"/>
        <w:rPr>
          <w:b/>
          <w:u w:val="single"/>
        </w:rPr>
      </w:pPr>
      <w:r>
        <w:rPr>
          <w:b/>
          <w:u w:val="single"/>
        </w:rPr>
        <w:lastRenderedPageBreak/>
        <w:t>Table 5</w:t>
      </w:r>
      <w:r w:rsidRPr="00FF1B25">
        <w:rPr>
          <w:b/>
        </w:rPr>
        <w:t>: Monitoring and follow up according to treatment status</w:t>
      </w:r>
    </w:p>
    <w:p w14:paraId="0C00F5DB" w14:textId="77777777" w:rsidR="009F36A2" w:rsidRDefault="009F36A2" w:rsidP="009F36A2">
      <w:pPr>
        <w:autoSpaceDE w:val="0"/>
        <w:autoSpaceDN w:val="0"/>
        <w:adjustRightInd w:val="0"/>
        <w:spacing w:after="0" w:line="240" w:lineRule="auto"/>
        <w:rPr>
          <w:rFonts w:ascii="Calibri" w:eastAsia="Calibri" w:hAnsi="Calibri" w:cs="Calibri"/>
          <w:color w:val="000000"/>
          <w:sz w:val="20"/>
          <w:szCs w:val="20"/>
          <w:lang w:val="en-GB"/>
        </w:rPr>
      </w:pPr>
    </w:p>
    <w:p w14:paraId="1BE48AAF" w14:textId="77777777" w:rsidR="009F36A2" w:rsidRPr="00894B61" w:rsidRDefault="009F36A2" w:rsidP="009F36A2">
      <w:pPr>
        <w:autoSpaceDE w:val="0"/>
        <w:autoSpaceDN w:val="0"/>
        <w:adjustRightInd w:val="0"/>
        <w:spacing w:after="0" w:line="240" w:lineRule="auto"/>
        <w:rPr>
          <w:rFonts w:ascii="Calibri" w:eastAsia="Calibri" w:hAnsi="Calibri" w:cs="Calibri"/>
          <w:b/>
          <w:color w:val="000000"/>
          <w:sz w:val="20"/>
          <w:szCs w:val="20"/>
          <w:lang w:val="en-GB"/>
        </w:rPr>
      </w:pPr>
      <w:r w:rsidRPr="00894B61">
        <w:rPr>
          <w:rFonts w:ascii="Calibri" w:eastAsia="Calibri" w:hAnsi="Calibri" w:cs="Calibri"/>
          <w:b/>
          <w:color w:val="000000"/>
          <w:sz w:val="20"/>
          <w:szCs w:val="20"/>
          <w:lang w:val="en-GB"/>
        </w:rPr>
        <w:t>No treatment offered</w:t>
      </w:r>
      <w:r w:rsidRPr="00894B61">
        <w:rPr>
          <w:rFonts w:ascii="Calibri" w:eastAsia="Calibri" w:hAnsi="Calibri" w:cs="Calibri"/>
          <w:b/>
          <w:color w:val="000000"/>
          <w:sz w:val="20"/>
          <w:szCs w:val="20"/>
          <w:lang w:val="en-GB"/>
        </w:rPr>
        <w:tab/>
      </w:r>
      <w:r>
        <w:rPr>
          <w:rFonts w:ascii="Calibri" w:eastAsia="Calibri" w:hAnsi="Calibri" w:cs="Calibri"/>
          <w:b/>
          <w:color w:val="000000"/>
          <w:sz w:val="20"/>
          <w:szCs w:val="20"/>
          <w:lang w:val="en-GB"/>
        </w:rPr>
        <w:tab/>
      </w:r>
      <w:r>
        <w:rPr>
          <w:rFonts w:ascii="Calibri" w:eastAsia="Calibri" w:hAnsi="Calibri" w:cs="Calibri"/>
          <w:b/>
          <w:color w:val="000000"/>
          <w:sz w:val="20"/>
          <w:szCs w:val="20"/>
          <w:lang w:val="en-GB"/>
        </w:rPr>
        <w:tab/>
      </w:r>
      <w:r w:rsidRPr="00894B61">
        <w:rPr>
          <w:rFonts w:ascii="Calibri" w:eastAsia="Calibri" w:hAnsi="Calibri" w:cs="Calibri"/>
          <w:b/>
          <w:color w:val="000000"/>
          <w:sz w:val="20"/>
          <w:szCs w:val="20"/>
          <w:lang w:val="en-GB"/>
        </w:rPr>
        <w:t>Treatment offered</w:t>
      </w:r>
    </w:p>
    <w:p w14:paraId="29A910ED" w14:textId="77777777" w:rsidR="009F36A2" w:rsidRPr="00DF5426" w:rsidRDefault="009F36A2" w:rsidP="009F36A2">
      <w:pPr>
        <w:autoSpaceDE w:val="0"/>
        <w:autoSpaceDN w:val="0"/>
        <w:adjustRightInd w:val="0"/>
        <w:spacing w:after="0" w:line="240" w:lineRule="auto"/>
        <w:rPr>
          <w:rFonts w:ascii="Calibri" w:eastAsia="Calibri" w:hAnsi="Calibri" w:cs="Calibri"/>
          <w:color w:val="000000"/>
          <w:sz w:val="20"/>
          <w:szCs w:val="20"/>
          <w:lang w:val="en-GB"/>
        </w:rPr>
      </w:pPr>
    </w:p>
    <w:p w14:paraId="45ABE75E" w14:textId="1F93C9E9" w:rsidR="009F36A2" w:rsidRPr="00E10E5C" w:rsidRDefault="009F36A2" w:rsidP="002D2C80">
      <w:pPr>
        <w:spacing w:line="480" w:lineRule="auto"/>
        <w:rPr>
          <w:b/>
        </w:rPr>
      </w:pPr>
    </w:p>
    <w:sectPr w:rsidR="009F36A2" w:rsidRPr="00E10E5C" w:rsidSect="008E45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3476FE" w14:textId="77777777" w:rsidR="00BE0E30" w:rsidRDefault="00BE0E30" w:rsidP="0083355A">
      <w:pPr>
        <w:spacing w:after="0" w:line="240" w:lineRule="auto"/>
      </w:pPr>
      <w:r>
        <w:separator/>
      </w:r>
    </w:p>
  </w:endnote>
  <w:endnote w:type="continuationSeparator" w:id="0">
    <w:p w14:paraId="70E0A8A7" w14:textId="77777777" w:rsidR="00BE0E30" w:rsidRDefault="00BE0E30" w:rsidP="00833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5830747"/>
      <w:docPartObj>
        <w:docPartGallery w:val="Page Numbers (Bottom of Page)"/>
        <w:docPartUnique/>
      </w:docPartObj>
    </w:sdtPr>
    <w:sdtEndPr>
      <w:rPr>
        <w:noProof/>
      </w:rPr>
    </w:sdtEndPr>
    <w:sdtContent>
      <w:p w14:paraId="5A6D4891" w14:textId="7DA3D0DF" w:rsidR="002770C3" w:rsidRDefault="002770C3">
        <w:pPr>
          <w:pStyle w:val="Footer"/>
          <w:jc w:val="center"/>
        </w:pPr>
        <w:r>
          <w:fldChar w:fldCharType="begin"/>
        </w:r>
        <w:r>
          <w:instrText xml:space="preserve"> PAGE   \* MERGEFORMAT </w:instrText>
        </w:r>
        <w:r>
          <w:fldChar w:fldCharType="separate"/>
        </w:r>
        <w:r w:rsidR="00742660">
          <w:rPr>
            <w:noProof/>
          </w:rPr>
          <w:t>6</w:t>
        </w:r>
        <w:r>
          <w:rPr>
            <w:noProof/>
          </w:rPr>
          <w:fldChar w:fldCharType="end"/>
        </w:r>
      </w:p>
    </w:sdtContent>
  </w:sdt>
  <w:p w14:paraId="24D6CDF6" w14:textId="77777777" w:rsidR="002770C3" w:rsidRDefault="002770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688719" w14:textId="77777777" w:rsidR="00BE0E30" w:rsidRDefault="00BE0E30" w:rsidP="0083355A">
      <w:pPr>
        <w:spacing w:after="0" w:line="240" w:lineRule="auto"/>
      </w:pPr>
      <w:r>
        <w:separator/>
      </w:r>
    </w:p>
  </w:footnote>
  <w:footnote w:type="continuationSeparator" w:id="0">
    <w:p w14:paraId="5F2F5ADB" w14:textId="77777777" w:rsidR="00BE0E30" w:rsidRDefault="00BE0E30" w:rsidP="008335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5B08"/>
    <w:multiLevelType w:val="hybridMultilevel"/>
    <w:tmpl w:val="8E26DA0E"/>
    <w:lvl w:ilvl="0" w:tplc="08090011">
      <w:start w:val="1"/>
      <w:numFmt w:val="decimal"/>
      <w:lvlText w:val="%1)"/>
      <w:lvlJc w:val="left"/>
      <w:pPr>
        <w:ind w:left="1440" w:hanging="360"/>
      </w:pPr>
      <w:rPr>
        <w:rFont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E4BF3"/>
    <w:multiLevelType w:val="hybridMultilevel"/>
    <w:tmpl w:val="5CDA8B7C"/>
    <w:lvl w:ilvl="0" w:tplc="9342D146">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47945E8"/>
    <w:multiLevelType w:val="hybridMultilevel"/>
    <w:tmpl w:val="FD34460C"/>
    <w:lvl w:ilvl="0" w:tplc="B64E52B4">
      <w:start w:val="3"/>
      <w:numFmt w:val="bullet"/>
      <w:lvlText w:val="-"/>
      <w:lvlJc w:val="left"/>
      <w:pPr>
        <w:ind w:left="1212" w:hanging="360"/>
      </w:pPr>
      <w:rPr>
        <w:rFonts w:ascii="Calibri" w:eastAsiaTheme="minorHAnsi" w:hAnsi="Calibri" w:cstheme="minorBidi" w:hint="default"/>
      </w:rPr>
    </w:lvl>
    <w:lvl w:ilvl="1" w:tplc="08090003" w:tentative="1">
      <w:start w:val="1"/>
      <w:numFmt w:val="bullet"/>
      <w:lvlText w:val="o"/>
      <w:lvlJc w:val="left"/>
      <w:pPr>
        <w:ind w:left="1932" w:hanging="360"/>
      </w:pPr>
      <w:rPr>
        <w:rFonts w:ascii="Courier New" w:hAnsi="Courier New" w:cs="Courier New" w:hint="default"/>
      </w:rPr>
    </w:lvl>
    <w:lvl w:ilvl="2" w:tplc="08090005" w:tentative="1">
      <w:start w:val="1"/>
      <w:numFmt w:val="bullet"/>
      <w:lvlText w:val=""/>
      <w:lvlJc w:val="left"/>
      <w:pPr>
        <w:ind w:left="2652" w:hanging="360"/>
      </w:pPr>
      <w:rPr>
        <w:rFonts w:ascii="Wingdings" w:hAnsi="Wingdings" w:hint="default"/>
      </w:rPr>
    </w:lvl>
    <w:lvl w:ilvl="3" w:tplc="08090001" w:tentative="1">
      <w:start w:val="1"/>
      <w:numFmt w:val="bullet"/>
      <w:lvlText w:val=""/>
      <w:lvlJc w:val="left"/>
      <w:pPr>
        <w:ind w:left="3372" w:hanging="360"/>
      </w:pPr>
      <w:rPr>
        <w:rFonts w:ascii="Symbol" w:hAnsi="Symbol" w:hint="default"/>
      </w:rPr>
    </w:lvl>
    <w:lvl w:ilvl="4" w:tplc="08090003" w:tentative="1">
      <w:start w:val="1"/>
      <w:numFmt w:val="bullet"/>
      <w:lvlText w:val="o"/>
      <w:lvlJc w:val="left"/>
      <w:pPr>
        <w:ind w:left="4092" w:hanging="360"/>
      </w:pPr>
      <w:rPr>
        <w:rFonts w:ascii="Courier New" w:hAnsi="Courier New" w:cs="Courier New" w:hint="default"/>
      </w:rPr>
    </w:lvl>
    <w:lvl w:ilvl="5" w:tplc="08090005" w:tentative="1">
      <w:start w:val="1"/>
      <w:numFmt w:val="bullet"/>
      <w:lvlText w:val=""/>
      <w:lvlJc w:val="left"/>
      <w:pPr>
        <w:ind w:left="4812" w:hanging="360"/>
      </w:pPr>
      <w:rPr>
        <w:rFonts w:ascii="Wingdings" w:hAnsi="Wingdings" w:hint="default"/>
      </w:rPr>
    </w:lvl>
    <w:lvl w:ilvl="6" w:tplc="08090001" w:tentative="1">
      <w:start w:val="1"/>
      <w:numFmt w:val="bullet"/>
      <w:lvlText w:val=""/>
      <w:lvlJc w:val="left"/>
      <w:pPr>
        <w:ind w:left="5532" w:hanging="360"/>
      </w:pPr>
      <w:rPr>
        <w:rFonts w:ascii="Symbol" w:hAnsi="Symbol" w:hint="default"/>
      </w:rPr>
    </w:lvl>
    <w:lvl w:ilvl="7" w:tplc="08090003" w:tentative="1">
      <w:start w:val="1"/>
      <w:numFmt w:val="bullet"/>
      <w:lvlText w:val="o"/>
      <w:lvlJc w:val="left"/>
      <w:pPr>
        <w:ind w:left="6252" w:hanging="360"/>
      </w:pPr>
      <w:rPr>
        <w:rFonts w:ascii="Courier New" w:hAnsi="Courier New" w:cs="Courier New" w:hint="default"/>
      </w:rPr>
    </w:lvl>
    <w:lvl w:ilvl="8" w:tplc="08090005" w:tentative="1">
      <w:start w:val="1"/>
      <w:numFmt w:val="bullet"/>
      <w:lvlText w:val=""/>
      <w:lvlJc w:val="left"/>
      <w:pPr>
        <w:ind w:left="6972" w:hanging="360"/>
      </w:pPr>
      <w:rPr>
        <w:rFonts w:ascii="Wingdings" w:hAnsi="Wingdings" w:hint="default"/>
      </w:rPr>
    </w:lvl>
  </w:abstractNum>
  <w:abstractNum w:abstractNumId="3">
    <w:nsid w:val="0C444FC8"/>
    <w:multiLevelType w:val="hybridMultilevel"/>
    <w:tmpl w:val="45F419E2"/>
    <w:lvl w:ilvl="0" w:tplc="13B8F194">
      <w:start w:val="1"/>
      <w:numFmt w:val="bullet"/>
      <w:lvlText w:val="-"/>
      <w:lvlJc w:val="left"/>
      <w:pPr>
        <w:ind w:left="720" w:hanging="360"/>
      </w:pPr>
      <w:rPr>
        <w:rFonts w:ascii="Calibri" w:eastAsia="MS Mincho"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0BC24CE"/>
    <w:multiLevelType w:val="hybridMultilevel"/>
    <w:tmpl w:val="F94A21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20321FD"/>
    <w:multiLevelType w:val="hybridMultilevel"/>
    <w:tmpl w:val="37BEF4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20B6799"/>
    <w:multiLevelType w:val="hybridMultilevel"/>
    <w:tmpl w:val="97FE8086"/>
    <w:lvl w:ilvl="0" w:tplc="80B05E64">
      <w:start w:val="2"/>
      <w:numFmt w:val="lowerLetter"/>
      <w:lvlText w:val="%1."/>
      <w:lvlJc w:val="left"/>
      <w:pPr>
        <w:ind w:left="1440" w:hanging="360"/>
      </w:pPr>
      <w:rPr>
        <w:rFonts w:asciiTheme="minorHAnsi" w:hAnsiTheme="minorHAnsi" w:hint="default"/>
        <w:color w:val="auto"/>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nsid w:val="15046502"/>
    <w:multiLevelType w:val="hybridMultilevel"/>
    <w:tmpl w:val="CC1495E4"/>
    <w:lvl w:ilvl="0" w:tplc="C9AE980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91E4F23"/>
    <w:multiLevelType w:val="hybridMultilevel"/>
    <w:tmpl w:val="E6807A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9516112"/>
    <w:multiLevelType w:val="hybridMultilevel"/>
    <w:tmpl w:val="3BBAB79E"/>
    <w:lvl w:ilvl="0" w:tplc="08090011">
      <w:start w:val="1"/>
      <w:numFmt w:val="decimal"/>
      <w:lvlText w:val="%1)"/>
      <w:lvlJc w:val="left"/>
      <w:pPr>
        <w:ind w:left="720" w:hanging="360"/>
      </w:pPr>
      <w:rPr>
        <w:rFonts w:hint="default"/>
      </w:rPr>
    </w:lvl>
    <w:lvl w:ilvl="1" w:tplc="E454F8AA">
      <w:start w:val="1"/>
      <w:numFmt w:val="lowerLetter"/>
      <w:lvlText w:val="%2."/>
      <w:lvlJc w:val="left"/>
      <w:pPr>
        <w:ind w:left="1440" w:hanging="360"/>
      </w:pPr>
      <w:rPr>
        <w:rFonts w:asciiTheme="minorHAnsi" w:eastAsiaTheme="minorHAnsi" w:hAnsiTheme="minorHAnsi"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33E4477"/>
    <w:multiLevelType w:val="hybridMultilevel"/>
    <w:tmpl w:val="E42CF0FE"/>
    <w:lvl w:ilvl="0" w:tplc="6736DE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D00D39"/>
    <w:multiLevelType w:val="hybridMultilevel"/>
    <w:tmpl w:val="9468E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244F11"/>
    <w:multiLevelType w:val="hybridMultilevel"/>
    <w:tmpl w:val="37BEF4D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25118EA"/>
    <w:multiLevelType w:val="hybridMultilevel"/>
    <w:tmpl w:val="135ABA8C"/>
    <w:lvl w:ilvl="0" w:tplc="08090011">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61C0E37"/>
    <w:multiLevelType w:val="hybridMultilevel"/>
    <w:tmpl w:val="1AF47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37909"/>
    <w:multiLevelType w:val="hybridMultilevel"/>
    <w:tmpl w:val="6AFA722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BE042A2"/>
    <w:multiLevelType w:val="hybridMultilevel"/>
    <w:tmpl w:val="B3B831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E20187C"/>
    <w:multiLevelType w:val="hybridMultilevel"/>
    <w:tmpl w:val="A664F7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10E6F9D"/>
    <w:multiLevelType w:val="hybridMultilevel"/>
    <w:tmpl w:val="6540B172"/>
    <w:lvl w:ilvl="0" w:tplc="5D7E05F8">
      <w:start w:val="1"/>
      <w:numFmt w:val="bullet"/>
      <w:lvlText w:val="-"/>
      <w:lvlJc w:val="left"/>
      <w:pPr>
        <w:ind w:left="720" w:hanging="360"/>
      </w:pPr>
      <w:rPr>
        <w:rFonts w:ascii="Calibri" w:eastAsia="MS Mincho"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3E7315C"/>
    <w:multiLevelType w:val="hybridMultilevel"/>
    <w:tmpl w:val="1D5212DA"/>
    <w:lvl w:ilvl="0" w:tplc="F28C67F8">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4314C30"/>
    <w:multiLevelType w:val="hybridMultilevel"/>
    <w:tmpl w:val="2F9CD5E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5940AF6"/>
    <w:multiLevelType w:val="hybridMultilevel"/>
    <w:tmpl w:val="46FEE1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nsid w:val="45B8713D"/>
    <w:multiLevelType w:val="hybridMultilevel"/>
    <w:tmpl w:val="574C8EA6"/>
    <w:lvl w:ilvl="0" w:tplc="B64E52B4">
      <w:start w:val="3"/>
      <w:numFmt w:val="bullet"/>
      <w:lvlText w:val="-"/>
      <w:lvlJc w:val="left"/>
      <w:pPr>
        <w:ind w:left="1260" w:hanging="360"/>
      </w:pPr>
      <w:rPr>
        <w:rFonts w:ascii="Calibri" w:eastAsiaTheme="minorHAnsi" w:hAnsi="Calibri" w:cstheme="minorBidi"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23">
    <w:nsid w:val="47833C42"/>
    <w:multiLevelType w:val="hybridMultilevel"/>
    <w:tmpl w:val="D9927800"/>
    <w:lvl w:ilvl="0" w:tplc="6FD4A9C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133238"/>
    <w:multiLevelType w:val="hybridMultilevel"/>
    <w:tmpl w:val="ACD88D46"/>
    <w:lvl w:ilvl="0" w:tplc="5086A9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nsid w:val="52722E86"/>
    <w:multiLevelType w:val="hybridMultilevel"/>
    <w:tmpl w:val="FC783448"/>
    <w:lvl w:ilvl="0" w:tplc="76842E0A">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2E15AEF"/>
    <w:multiLevelType w:val="hybridMultilevel"/>
    <w:tmpl w:val="4D1A54AC"/>
    <w:lvl w:ilvl="0" w:tplc="B64E52B4">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42F5541"/>
    <w:multiLevelType w:val="hybridMultilevel"/>
    <w:tmpl w:val="E6807A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EF057FA"/>
    <w:multiLevelType w:val="hybridMultilevel"/>
    <w:tmpl w:val="04904F86"/>
    <w:lvl w:ilvl="0" w:tplc="5086A92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64C2D46"/>
    <w:multiLevelType w:val="hybridMultilevel"/>
    <w:tmpl w:val="2252E7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9BD51D1"/>
    <w:multiLevelType w:val="hybridMultilevel"/>
    <w:tmpl w:val="DF623088"/>
    <w:lvl w:ilvl="0" w:tplc="B64E52B4">
      <w:start w:val="3"/>
      <w:numFmt w:val="bullet"/>
      <w:lvlText w:val="-"/>
      <w:lvlJc w:val="left"/>
      <w:pPr>
        <w:ind w:left="1152" w:hanging="360"/>
      </w:pPr>
      <w:rPr>
        <w:rFonts w:ascii="Calibri" w:eastAsiaTheme="minorHAnsi" w:hAnsi="Calibri" w:cstheme="minorBidi"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31">
    <w:nsid w:val="6CA8471B"/>
    <w:multiLevelType w:val="hybridMultilevel"/>
    <w:tmpl w:val="4CA8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D66F00"/>
    <w:multiLevelType w:val="hybridMultilevel"/>
    <w:tmpl w:val="A664F7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56C01B9"/>
    <w:multiLevelType w:val="hybridMultilevel"/>
    <w:tmpl w:val="6A048912"/>
    <w:lvl w:ilvl="0" w:tplc="81B8DEA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5B57D94"/>
    <w:multiLevelType w:val="hybridMultilevel"/>
    <w:tmpl w:val="31CE1C86"/>
    <w:lvl w:ilvl="0" w:tplc="2514D6F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nsid w:val="760C0EE1"/>
    <w:multiLevelType w:val="hybridMultilevel"/>
    <w:tmpl w:val="A0DCA08A"/>
    <w:lvl w:ilvl="0" w:tplc="79E013E6">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E73C88"/>
    <w:multiLevelType w:val="hybridMultilevel"/>
    <w:tmpl w:val="6D3C2044"/>
    <w:lvl w:ilvl="0" w:tplc="0C44D08E">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E0E2A04"/>
    <w:multiLevelType w:val="hybridMultilevel"/>
    <w:tmpl w:val="4EE62ADE"/>
    <w:lvl w:ilvl="0" w:tplc="F6C2319E">
      <w:start w:val="5"/>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9"/>
  </w:num>
  <w:num w:numId="2">
    <w:abstractNumId w:val="8"/>
  </w:num>
  <w:num w:numId="3">
    <w:abstractNumId w:val="15"/>
  </w:num>
  <w:num w:numId="4">
    <w:abstractNumId w:val="1"/>
  </w:num>
  <w:num w:numId="5">
    <w:abstractNumId w:val="24"/>
  </w:num>
  <w:num w:numId="6">
    <w:abstractNumId w:val="23"/>
  </w:num>
  <w:num w:numId="7">
    <w:abstractNumId w:val="16"/>
  </w:num>
  <w:num w:numId="8">
    <w:abstractNumId w:val="35"/>
  </w:num>
  <w:num w:numId="9">
    <w:abstractNumId w:val="11"/>
  </w:num>
  <w:num w:numId="10">
    <w:abstractNumId w:val="14"/>
  </w:num>
  <w:num w:numId="11">
    <w:abstractNumId w:val="10"/>
  </w:num>
  <w:num w:numId="12">
    <w:abstractNumId w:val="19"/>
  </w:num>
  <w:num w:numId="13">
    <w:abstractNumId w:val="26"/>
  </w:num>
  <w:num w:numId="14">
    <w:abstractNumId w:val="36"/>
  </w:num>
  <w:num w:numId="15">
    <w:abstractNumId w:val="13"/>
  </w:num>
  <w:num w:numId="16">
    <w:abstractNumId w:val="29"/>
  </w:num>
  <w:num w:numId="17">
    <w:abstractNumId w:val="3"/>
  </w:num>
  <w:num w:numId="18">
    <w:abstractNumId w:val="18"/>
  </w:num>
  <w:num w:numId="19">
    <w:abstractNumId w:val="34"/>
  </w:num>
  <w:num w:numId="20">
    <w:abstractNumId w:val="12"/>
  </w:num>
  <w:num w:numId="21">
    <w:abstractNumId w:val="7"/>
  </w:num>
  <w:num w:numId="22">
    <w:abstractNumId w:val="30"/>
  </w:num>
  <w:num w:numId="23">
    <w:abstractNumId w:val="2"/>
  </w:num>
  <w:num w:numId="24">
    <w:abstractNumId w:val="22"/>
  </w:num>
  <w:num w:numId="25">
    <w:abstractNumId w:val="21"/>
  </w:num>
  <w:num w:numId="26">
    <w:abstractNumId w:val="5"/>
  </w:num>
  <w:num w:numId="27">
    <w:abstractNumId w:val="25"/>
  </w:num>
  <w:num w:numId="28">
    <w:abstractNumId w:val="20"/>
  </w:num>
  <w:num w:numId="29">
    <w:abstractNumId w:val="0"/>
  </w:num>
  <w:num w:numId="30">
    <w:abstractNumId w:val="31"/>
  </w:num>
  <w:num w:numId="31">
    <w:abstractNumId w:val="6"/>
  </w:num>
  <w:num w:numId="32">
    <w:abstractNumId w:val="37"/>
  </w:num>
  <w:num w:numId="33">
    <w:abstractNumId w:val="33"/>
  </w:num>
  <w:num w:numId="34">
    <w:abstractNumId w:val="28"/>
  </w:num>
  <w:num w:numId="35">
    <w:abstractNumId w:val="4"/>
  </w:num>
  <w:num w:numId="36">
    <w:abstractNumId w:val="27"/>
  </w:num>
  <w:num w:numId="37">
    <w:abstractNumId w:val="17"/>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REFMGR.InstantFormat" w:val="&lt;ENInstantFormat&gt;&lt;Enabled&gt;0&lt;/Enabled&gt;&lt;ScanUnformatted&gt;1&lt;/ScanUnformatted&gt;&lt;ScanChanges&gt;1&lt;/ScanChanges&gt;&lt;/ENInstantFormat&gt;"/>
    <w:docVar w:name="REFMGR.Layout" w:val="&lt;ENLayout&gt;&lt;Style&gt;British Medical Journal&lt;/Style&gt;&lt;LeftDelim&gt;{&lt;/LeftDelim&gt;&lt;RightDelim&gt;}&lt;/RightDelim&gt;&lt;FontName&gt;Calibri&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Antiviral treatment 29 August 2013&lt;/item&gt;&lt;/Libraries&gt;&lt;/ENLibraries&gt;"/>
  </w:docVars>
  <w:rsids>
    <w:rsidRoot w:val="00795570"/>
    <w:rsid w:val="00000FDD"/>
    <w:rsid w:val="00002419"/>
    <w:rsid w:val="0000245F"/>
    <w:rsid w:val="000064CB"/>
    <w:rsid w:val="00006B6D"/>
    <w:rsid w:val="000114FB"/>
    <w:rsid w:val="000127FD"/>
    <w:rsid w:val="00013B90"/>
    <w:rsid w:val="000227AE"/>
    <w:rsid w:val="00023219"/>
    <w:rsid w:val="000267B8"/>
    <w:rsid w:val="00027871"/>
    <w:rsid w:val="000302AB"/>
    <w:rsid w:val="00030927"/>
    <w:rsid w:val="0003212F"/>
    <w:rsid w:val="00036B48"/>
    <w:rsid w:val="000372E8"/>
    <w:rsid w:val="000378C7"/>
    <w:rsid w:val="00041241"/>
    <w:rsid w:val="00041EDD"/>
    <w:rsid w:val="000448AC"/>
    <w:rsid w:val="000453D8"/>
    <w:rsid w:val="00046B6B"/>
    <w:rsid w:val="0004730A"/>
    <w:rsid w:val="000626FF"/>
    <w:rsid w:val="00066710"/>
    <w:rsid w:val="0006703F"/>
    <w:rsid w:val="000674C9"/>
    <w:rsid w:val="00083AC1"/>
    <w:rsid w:val="00084F69"/>
    <w:rsid w:val="00085147"/>
    <w:rsid w:val="00091A41"/>
    <w:rsid w:val="0009245E"/>
    <w:rsid w:val="00094842"/>
    <w:rsid w:val="00095808"/>
    <w:rsid w:val="0009730B"/>
    <w:rsid w:val="00097BF3"/>
    <w:rsid w:val="000A2672"/>
    <w:rsid w:val="000A4C24"/>
    <w:rsid w:val="000B2E8D"/>
    <w:rsid w:val="000B36A7"/>
    <w:rsid w:val="000B47DD"/>
    <w:rsid w:val="000B6E62"/>
    <w:rsid w:val="000B7230"/>
    <w:rsid w:val="000C0A0C"/>
    <w:rsid w:val="000C247C"/>
    <w:rsid w:val="000C5D45"/>
    <w:rsid w:val="000D0BC6"/>
    <w:rsid w:val="000D335E"/>
    <w:rsid w:val="000D49D5"/>
    <w:rsid w:val="000E0DEE"/>
    <w:rsid w:val="000E1845"/>
    <w:rsid w:val="000E1EFF"/>
    <w:rsid w:val="000E2814"/>
    <w:rsid w:val="000E379F"/>
    <w:rsid w:val="000E4308"/>
    <w:rsid w:val="000F0C58"/>
    <w:rsid w:val="000F3805"/>
    <w:rsid w:val="000F3ABC"/>
    <w:rsid w:val="00100F8B"/>
    <w:rsid w:val="00101577"/>
    <w:rsid w:val="0010394A"/>
    <w:rsid w:val="00104A20"/>
    <w:rsid w:val="00116BF4"/>
    <w:rsid w:val="00117E81"/>
    <w:rsid w:val="001202BF"/>
    <w:rsid w:val="00121D4C"/>
    <w:rsid w:val="00131A84"/>
    <w:rsid w:val="00133ADF"/>
    <w:rsid w:val="00134A58"/>
    <w:rsid w:val="00135746"/>
    <w:rsid w:val="00136B52"/>
    <w:rsid w:val="00141496"/>
    <w:rsid w:val="00145B8A"/>
    <w:rsid w:val="00146F73"/>
    <w:rsid w:val="00150E8B"/>
    <w:rsid w:val="001510A9"/>
    <w:rsid w:val="00155A17"/>
    <w:rsid w:val="00156081"/>
    <w:rsid w:val="00156E87"/>
    <w:rsid w:val="00156ECE"/>
    <w:rsid w:val="00160E0C"/>
    <w:rsid w:val="001614CA"/>
    <w:rsid w:val="0016191A"/>
    <w:rsid w:val="00164251"/>
    <w:rsid w:val="001649F7"/>
    <w:rsid w:val="001661FE"/>
    <w:rsid w:val="00183339"/>
    <w:rsid w:val="001862D5"/>
    <w:rsid w:val="00190CFF"/>
    <w:rsid w:val="00191E31"/>
    <w:rsid w:val="001958E1"/>
    <w:rsid w:val="00196EA9"/>
    <w:rsid w:val="001A4A01"/>
    <w:rsid w:val="001A5A8D"/>
    <w:rsid w:val="001A618F"/>
    <w:rsid w:val="001B248A"/>
    <w:rsid w:val="001B2C9D"/>
    <w:rsid w:val="001C0EFF"/>
    <w:rsid w:val="001C148B"/>
    <w:rsid w:val="001C274A"/>
    <w:rsid w:val="001C4335"/>
    <w:rsid w:val="001C787C"/>
    <w:rsid w:val="001D0260"/>
    <w:rsid w:val="001D1BA0"/>
    <w:rsid w:val="001D345A"/>
    <w:rsid w:val="001D41CE"/>
    <w:rsid w:val="001D5088"/>
    <w:rsid w:val="001D5786"/>
    <w:rsid w:val="001E1D1A"/>
    <w:rsid w:val="001E374E"/>
    <w:rsid w:val="001F643F"/>
    <w:rsid w:val="001F7D1B"/>
    <w:rsid w:val="0020048D"/>
    <w:rsid w:val="00202486"/>
    <w:rsid w:val="0020277D"/>
    <w:rsid w:val="00211648"/>
    <w:rsid w:val="00223D77"/>
    <w:rsid w:val="00226C71"/>
    <w:rsid w:val="00235432"/>
    <w:rsid w:val="00235B88"/>
    <w:rsid w:val="00235F47"/>
    <w:rsid w:val="00237F00"/>
    <w:rsid w:val="00241844"/>
    <w:rsid w:val="00245B4F"/>
    <w:rsid w:val="00245D2E"/>
    <w:rsid w:val="002541BA"/>
    <w:rsid w:val="002549FC"/>
    <w:rsid w:val="00255D10"/>
    <w:rsid w:val="00257917"/>
    <w:rsid w:val="002631E2"/>
    <w:rsid w:val="002644DC"/>
    <w:rsid w:val="00264595"/>
    <w:rsid w:val="00264A77"/>
    <w:rsid w:val="00264EC5"/>
    <w:rsid w:val="00272702"/>
    <w:rsid w:val="002753EB"/>
    <w:rsid w:val="002770C3"/>
    <w:rsid w:val="00284394"/>
    <w:rsid w:val="002877F8"/>
    <w:rsid w:val="002934B0"/>
    <w:rsid w:val="002943DF"/>
    <w:rsid w:val="00294D26"/>
    <w:rsid w:val="00295FE5"/>
    <w:rsid w:val="002A1D45"/>
    <w:rsid w:val="002B4234"/>
    <w:rsid w:val="002B4404"/>
    <w:rsid w:val="002B5307"/>
    <w:rsid w:val="002C1C1D"/>
    <w:rsid w:val="002C2023"/>
    <w:rsid w:val="002C2B68"/>
    <w:rsid w:val="002C470F"/>
    <w:rsid w:val="002C4BDB"/>
    <w:rsid w:val="002C7339"/>
    <w:rsid w:val="002D02E9"/>
    <w:rsid w:val="002D0477"/>
    <w:rsid w:val="002D184E"/>
    <w:rsid w:val="002D2C80"/>
    <w:rsid w:val="002D605E"/>
    <w:rsid w:val="002D64AF"/>
    <w:rsid w:val="002D7417"/>
    <w:rsid w:val="002E0A12"/>
    <w:rsid w:val="002E0EAC"/>
    <w:rsid w:val="002E3640"/>
    <w:rsid w:val="002E3CE3"/>
    <w:rsid w:val="002E5DC9"/>
    <w:rsid w:val="002F27DC"/>
    <w:rsid w:val="002F4402"/>
    <w:rsid w:val="002F5D89"/>
    <w:rsid w:val="002F5EB0"/>
    <w:rsid w:val="00305A03"/>
    <w:rsid w:val="0031205B"/>
    <w:rsid w:val="0032061D"/>
    <w:rsid w:val="00322DDC"/>
    <w:rsid w:val="00327D69"/>
    <w:rsid w:val="003332D9"/>
    <w:rsid w:val="003342EE"/>
    <w:rsid w:val="003368DE"/>
    <w:rsid w:val="0033784F"/>
    <w:rsid w:val="003430CF"/>
    <w:rsid w:val="003461DC"/>
    <w:rsid w:val="0034653A"/>
    <w:rsid w:val="00351567"/>
    <w:rsid w:val="00352196"/>
    <w:rsid w:val="00356F63"/>
    <w:rsid w:val="00357978"/>
    <w:rsid w:val="00370A99"/>
    <w:rsid w:val="003735B9"/>
    <w:rsid w:val="00374693"/>
    <w:rsid w:val="00374A54"/>
    <w:rsid w:val="003765AB"/>
    <w:rsid w:val="00377294"/>
    <w:rsid w:val="00380762"/>
    <w:rsid w:val="003819FE"/>
    <w:rsid w:val="0038360C"/>
    <w:rsid w:val="0038650D"/>
    <w:rsid w:val="00390AFC"/>
    <w:rsid w:val="003928F6"/>
    <w:rsid w:val="00392C3F"/>
    <w:rsid w:val="003A04BB"/>
    <w:rsid w:val="003A0FED"/>
    <w:rsid w:val="003A234E"/>
    <w:rsid w:val="003A761F"/>
    <w:rsid w:val="003A78EF"/>
    <w:rsid w:val="003B3FE0"/>
    <w:rsid w:val="003B7269"/>
    <w:rsid w:val="003C1A5B"/>
    <w:rsid w:val="003C471C"/>
    <w:rsid w:val="003D4180"/>
    <w:rsid w:val="003D6355"/>
    <w:rsid w:val="003E1DC5"/>
    <w:rsid w:val="003E1E93"/>
    <w:rsid w:val="003E230E"/>
    <w:rsid w:val="003E7E63"/>
    <w:rsid w:val="003F38E7"/>
    <w:rsid w:val="003F43F5"/>
    <w:rsid w:val="00400146"/>
    <w:rsid w:val="00403BF1"/>
    <w:rsid w:val="00403EC5"/>
    <w:rsid w:val="004041BF"/>
    <w:rsid w:val="00404877"/>
    <w:rsid w:val="00404F78"/>
    <w:rsid w:val="004137B3"/>
    <w:rsid w:val="00416320"/>
    <w:rsid w:val="00417A6D"/>
    <w:rsid w:val="00417ABD"/>
    <w:rsid w:val="00421339"/>
    <w:rsid w:val="004213F3"/>
    <w:rsid w:val="004329CD"/>
    <w:rsid w:val="00437DF8"/>
    <w:rsid w:val="00451399"/>
    <w:rsid w:val="00456205"/>
    <w:rsid w:val="00456794"/>
    <w:rsid w:val="00456C0F"/>
    <w:rsid w:val="004605B5"/>
    <w:rsid w:val="00470AD9"/>
    <w:rsid w:val="00473422"/>
    <w:rsid w:val="00475536"/>
    <w:rsid w:val="00475853"/>
    <w:rsid w:val="0049522C"/>
    <w:rsid w:val="004953CD"/>
    <w:rsid w:val="00495707"/>
    <w:rsid w:val="004975F0"/>
    <w:rsid w:val="004A18F1"/>
    <w:rsid w:val="004A4708"/>
    <w:rsid w:val="004B04B1"/>
    <w:rsid w:val="004B3E29"/>
    <w:rsid w:val="004B407A"/>
    <w:rsid w:val="004B5438"/>
    <w:rsid w:val="004B6A36"/>
    <w:rsid w:val="004B6BEE"/>
    <w:rsid w:val="004C28DE"/>
    <w:rsid w:val="004C5A12"/>
    <w:rsid w:val="004C5EDF"/>
    <w:rsid w:val="004C724B"/>
    <w:rsid w:val="004D6D3C"/>
    <w:rsid w:val="004D7E6C"/>
    <w:rsid w:val="004E43CA"/>
    <w:rsid w:val="004F5D91"/>
    <w:rsid w:val="004F63F8"/>
    <w:rsid w:val="00504BA2"/>
    <w:rsid w:val="0050691D"/>
    <w:rsid w:val="0050702A"/>
    <w:rsid w:val="00512B85"/>
    <w:rsid w:val="00515E9F"/>
    <w:rsid w:val="00516ECD"/>
    <w:rsid w:val="00520C5E"/>
    <w:rsid w:val="005229A5"/>
    <w:rsid w:val="00525D2C"/>
    <w:rsid w:val="00526150"/>
    <w:rsid w:val="00531DD6"/>
    <w:rsid w:val="00532ECC"/>
    <w:rsid w:val="00535FE2"/>
    <w:rsid w:val="005472B1"/>
    <w:rsid w:val="00557B75"/>
    <w:rsid w:val="00562479"/>
    <w:rsid w:val="00574B4B"/>
    <w:rsid w:val="005812C8"/>
    <w:rsid w:val="00584173"/>
    <w:rsid w:val="00586713"/>
    <w:rsid w:val="005869EC"/>
    <w:rsid w:val="00586D40"/>
    <w:rsid w:val="00591276"/>
    <w:rsid w:val="005954FF"/>
    <w:rsid w:val="005A1425"/>
    <w:rsid w:val="005A21DE"/>
    <w:rsid w:val="005A5481"/>
    <w:rsid w:val="005A7EC9"/>
    <w:rsid w:val="005B1BAB"/>
    <w:rsid w:val="005B32BC"/>
    <w:rsid w:val="005B3B8A"/>
    <w:rsid w:val="005B75A6"/>
    <w:rsid w:val="005C04F1"/>
    <w:rsid w:val="005C236F"/>
    <w:rsid w:val="005C515B"/>
    <w:rsid w:val="005C559C"/>
    <w:rsid w:val="005C56B5"/>
    <w:rsid w:val="005D6C03"/>
    <w:rsid w:val="005D77B6"/>
    <w:rsid w:val="005E101E"/>
    <w:rsid w:val="005E329B"/>
    <w:rsid w:val="005E6F9B"/>
    <w:rsid w:val="005E7A77"/>
    <w:rsid w:val="005E7AC0"/>
    <w:rsid w:val="005F28AE"/>
    <w:rsid w:val="005F35B8"/>
    <w:rsid w:val="005F3617"/>
    <w:rsid w:val="005F5D0B"/>
    <w:rsid w:val="00600AF0"/>
    <w:rsid w:val="006017D9"/>
    <w:rsid w:val="00602C4B"/>
    <w:rsid w:val="006032D7"/>
    <w:rsid w:val="006048B9"/>
    <w:rsid w:val="00606904"/>
    <w:rsid w:val="00607AB3"/>
    <w:rsid w:val="00620283"/>
    <w:rsid w:val="0062093C"/>
    <w:rsid w:val="006221B0"/>
    <w:rsid w:val="00623C18"/>
    <w:rsid w:val="0062400C"/>
    <w:rsid w:val="00630EA1"/>
    <w:rsid w:val="006345A6"/>
    <w:rsid w:val="00635EBF"/>
    <w:rsid w:val="006369F4"/>
    <w:rsid w:val="00636D70"/>
    <w:rsid w:val="006377C5"/>
    <w:rsid w:val="006462F7"/>
    <w:rsid w:val="00650637"/>
    <w:rsid w:val="0065082F"/>
    <w:rsid w:val="0065229F"/>
    <w:rsid w:val="00654B58"/>
    <w:rsid w:val="00656265"/>
    <w:rsid w:val="0065686F"/>
    <w:rsid w:val="006647F0"/>
    <w:rsid w:val="0066542E"/>
    <w:rsid w:val="006657B8"/>
    <w:rsid w:val="006712E7"/>
    <w:rsid w:val="00672EAA"/>
    <w:rsid w:val="00675F4D"/>
    <w:rsid w:val="0068062E"/>
    <w:rsid w:val="00680B36"/>
    <w:rsid w:val="00685958"/>
    <w:rsid w:val="00686277"/>
    <w:rsid w:val="00690848"/>
    <w:rsid w:val="006937ED"/>
    <w:rsid w:val="006965D9"/>
    <w:rsid w:val="006A49FF"/>
    <w:rsid w:val="006A630D"/>
    <w:rsid w:val="006B2036"/>
    <w:rsid w:val="006B2EB0"/>
    <w:rsid w:val="006B4FCA"/>
    <w:rsid w:val="006C7830"/>
    <w:rsid w:val="006D57B3"/>
    <w:rsid w:val="006D628E"/>
    <w:rsid w:val="006D727C"/>
    <w:rsid w:val="006E22FB"/>
    <w:rsid w:val="006E3724"/>
    <w:rsid w:val="006E3A62"/>
    <w:rsid w:val="006E40A3"/>
    <w:rsid w:val="006E6C7B"/>
    <w:rsid w:val="006F1931"/>
    <w:rsid w:val="006F4D3E"/>
    <w:rsid w:val="006F52B0"/>
    <w:rsid w:val="007000F9"/>
    <w:rsid w:val="00703E6F"/>
    <w:rsid w:val="00703F52"/>
    <w:rsid w:val="00705AB7"/>
    <w:rsid w:val="0071011D"/>
    <w:rsid w:val="00710FE6"/>
    <w:rsid w:val="00711C61"/>
    <w:rsid w:val="0071295A"/>
    <w:rsid w:val="00716292"/>
    <w:rsid w:val="007171E1"/>
    <w:rsid w:val="00717B0C"/>
    <w:rsid w:val="00720538"/>
    <w:rsid w:val="00720758"/>
    <w:rsid w:val="00721A4D"/>
    <w:rsid w:val="007301C3"/>
    <w:rsid w:val="007314F7"/>
    <w:rsid w:val="007330D8"/>
    <w:rsid w:val="00735931"/>
    <w:rsid w:val="00737D14"/>
    <w:rsid w:val="00741747"/>
    <w:rsid w:val="007418AB"/>
    <w:rsid w:val="00742040"/>
    <w:rsid w:val="00742660"/>
    <w:rsid w:val="00743D0B"/>
    <w:rsid w:val="0074504B"/>
    <w:rsid w:val="007555FB"/>
    <w:rsid w:val="0076596D"/>
    <w:rsid w:val="0077013F"/>
    <w:rsid w:val="0077016C"/>
    <w:rsid w:val="00773759"/>
    <w:rsid w:val="0077545D"/>
    <w:rsid w:val="007765F5"/>
    <w:rsid w:val="00776B9A"/>
    <w:rsid w:val="00776E6D"/>
    <w:rsid w:val="00780CA8"/>
    <w:rsid w:val="00780CBD"/>
    <w:rsid w:val="00782291"/>
    <w:rsid w:val="007827C6"/>
    <w:rsid w:val="007844BA"/>
    <w:rsid w:val="00791B3E"/>
    <w:rsid w:val="00795570"/>
    <w:rsid w:val="007962DC"/>
    <w:rsid w:val="00796AD8"/>
    <w:rsid w:val="00796BB8"/>
    <w:rsid w:val="00796E85"/>
    <w:rsid w:val="00797DF6"/>
    <w:rsid w:val="00797FC7"/>
    <w:rsid w:val="007A0981"/>
    <w:rsid w:val="007A328B"/>
    <w:rsid w:val="007A4049"/>
    <w:rsid w:val="007A4CCA"/>
    <w:rsid w:val="007A5FAF"/>
    <w:rsid w:val="007A60B1"/>
    <w:rsid w:val="007B3C5A"/>
    <w:rsid w:val="007B46AA"/>
    <w:rsid w:val="007B5FA3"/>
    <w:rsid w:val="007B7E84"/>
    <w:rsid w:val="007C2DC3"/>
    <w:rsid w:val="007C5656"/>
    <w:rsid w:val="007C6DC0"/>
    <w:rsid w:val="007C6F46"/>
    <w:rsid w:val="007C7EBF"/>
    <w:rsid w:val="007D2214"/>
    <w:rsid w:val="007D386D"/>
    <w:rsid w:val="007D466A"/>
    <w:rsid w:val="007D63BB"/>
    <w:rsid w:val="007D6464"/>
    <w:rsid w:val="007D7E72"/>
    <w:rsid w:val="007E183D"/>
    <w:rsid w:val="007E18D9"/>
    <w:rsid w:val="007F3E38"/>
    <w:rsid w:val="007F64E2"/>
    <w:rsid w:val="00800378"/>
    <w:rsid w:val="008009E9"/>
    <w:rsid w:val="008052C6"/>
    <w:rsid w:val="00805630"/>
    <w:rsid w:val="00807202"/>
    <w:rsid w:val="00814966"/>
    <w:rsid w:val="008151B4"/>
    <w:rsid w:val="0082607F"/>
    <w:rsid w:val="0083355A"/>
    <w:rsid w:val="008343E2"/>
    <w:rsid w:val="00834F35"/>
    <w:rsid w:val="00835D10"/>
    <w:rsid w:val="008448BF"/>
    <w:rsid w:val="008504C3"/>
    <w:rsid w:val="0085511C"/>
    <w:rsid w:val="00856D35"/>
    <w:rsid w:val="0086247B"/>
    <w:rsid w:val="0087295D"/>
    <w:rsid w:val="00874F78"/>
    <w:rsid w:val="008763F0"/>
    <w:rsid w:val="008764CF"/>
    <w:rsid w:val="00880906"/>
    <w:rsid w:val="008838C4"/>
    <w:rsid w:val="00883D9E"/>
    <w:rsid w:val="008930FC"/>
    <w:rsid w:val="00894B61"/>
    <w:rsid w:val="00895886"/>
    <w:rsid w:val="008A034F"/>
    <w:rsid w:val="008A3892"/>
    <w:rsid w:val="008B07D8"/>
    <w:rsid w:val="008B1D8D"/>
    <w:rsid w:val="008B38E5"/>
    <w:rsid w:val="008B4FE0"/>
    <w:rsid w:val="008B7ACE"/>
    <w:rsid w:val="008C1033"/>
    <w:rsid w:val="008D1561"/>
    <w:rsid w:val="008D1715"/>
    <w:rsid w:val="008E0794"/>
    <w:rsid w:val="008E07E6"/>
    <w:rsid w:val="008E45E9"/>
    <w:rsid w:val="008E699A"/>
    <w:rsid w:val="008E78B3"/>
    <w:rsid w:val="008F5764"/>
    <w:rsid w:val="00900B3C"/>
    <w:rsid w:val="00902255"/>
    <w:rsid w:val="009058CB"/>
    <w:rsid w:val="009060BC"/>
    <w:rsid w:val="00907A0B"/>
    <w:rsid w:val="00911437"/>
    <w:rsid w:val="0091193A"/>
    <w:rsid w:val="00920776"/>
    <w:rsid w:val="009321B0"/>
    <w:rsid w:val="0093247A"/>
    <w:rsid w:val="0093661F"/>
    <w:rsid w:val="00940E2B"/>
    <w:rsid w:val="00947184"/>
    <w:rsid w:val="0095027B"/>
    <w:rsid w:val="00951215"/>
    <w:rsid w:val="0095455E"/>
    <w:rsid w:val="009547A5"/>
    <w:rsid w:val="009603FA"/>
    <w:rsid w:val="00965187"/>
    <w:rsid w:val="00967CA7"/>
    <w:rsid w:val="00970810"/>
    <w:rsid w:val="00972B87"/>
    <w:rsid w:val="00973F88"/>
    <w:rsid w:val="00975049"/>
    <w:rsid w:val="00977C39"/>
    <w:rsid w:val="00981B29"/>
    <w:rsid w:val="00981C29"/>
    <w:rsid w:val="00982CC0"/>
    <w:rsid w:val="00991B17"/>
    <w:rsid w:val="00992134"/>
    <w:rsid w:val="00997024"/>
    <w:rsid w:val="009A30BB"/>
    <w:rsid w:val="009A3F06"/>
    <w:rsid w:val="009A4CE7"/>
    <w:rsid w:val="009A7C9E"/>
    <w:rsid w:val="009C0616"/>
    <w:rsid w:val="009C4723"/>
    <w:rsid w:val="009E1470"/>
    <w:rsid w:val="009E7AE7"/>
    <w:rsid w:val="009F0BA3"/>
    <w:rsid w:val="009F1E40"/>
    <w:rsid w:val="009F25BE"/>
    <w:rsid w:val="009F36A2"/>
    <w:rsid w:val="009F4397"/>
    <w:rsid w:val="00A129E7"/>
    <w:rsid w:val="00A14A08"/>
    <w:rsid w:val="00A15CCD"/>
    <w:rsid w:val="00A16A11"/>
    <w:rsid w:val="00A178D2"/>
    <w:rsid w:val="00A23590"/>
    <w:rsid w:val="00A32BB4"/>
    <w:rsid w:val="00A3472D"/>
    <w:rsid w:val="00A43993"/>
    <w:rsid w:val="00A450E4"/>
    <w:rsid w:val="00A4679B"/>
    <w:rsid w:val="00A47E7B"/>
    <w:rsid w:val="00A5032C"/>
    <w:rsid w:val="00A5076B"/>
    <w:rsid w:val="00A507B6"/>
    <w:rsid w:val="00A5094F"/>
    <w:rsid w:val="00A636CA"/>
    <w:rsid w:val="00A738B5"/>
    <w:rsid w:val="00A76A0F"/>
    <w:rsid w:val="00A77FE0"/>
    <w:rsid w:val="00A81121"/>
    <w:rsid w:val="00A8208F"/>
    <w:rsid w:val="00A877B9"/>
    <w:rsid w:val="00A96843"/>
    <w:rsid w:val="00A97ABC"/>
    <w:rsid w:val="00AA0219"/>
    <w:rsid w:val="00AA17A3"/>
    <w:rsid w:val="00AA1B4B"/>
    <w:rsid w:val="00AA5103"/>
    <w:rsid w:val="00AA62A4"/>
    <w:rsid w:val="00AA7289"/>
    <w:rsid w:val="00AB094C"/>
    <w:rsid w:val="00AB14D6"/>
    <w:rsid w:val="00AB729D"/>
    <w:rsid w:val="00AC0458"/>
    <w:rsid w:val="00AC26FA"/>
    <w:rsid w:val="00AC3D9C"/>
    <w:rsid w:val="00AC6EC7"/>
    <w:rsid w:val="00AD144D"/>
    <w:rsid w:val="00AD3C3D"/>
    <w:rsid w:val="00AD5DCE"/>
    <w:rsid w:val="00AD7512"/>
    <w:rsid w:val="00AE0705"/>
    <w:rsid w:val="00AE0ED0"/>
    <w:rsid w:val="00AE21AB"/>
    <w:rsid w:val="00AF08E4"/>
    <w:rsid w:val="00AF4D69"/>
    <w:rsid w:val="00B01C1F"/>
    <w:rsid w:val="00B0342C"/>
    <w:rsid w:val="00B052AE"/>
    <w:rsid w:val="00B05C00"/>
    <w:rsid w:val="00B1009F"/>
    <w:rsid w:val="00B139AC"/>
    <w:rsid w:val="00B17BE0"/>
    <w:rsid w:val="00B248C6"/>
    <w:rsid w:val="00B26D75"/>
    <w:rsid w:val="00B41A2C"/>
    <w:rsid w:val="00B6158F"/>
    <w:rsid w:val="00B625F6"/>
    <w:rsid w:val="00B62A7D"/>
    <w:rsid w:val="00B63659"/>
    <w:rsid w:val="00B746EB"/>
    <w:rsid w:val="00B75112"/>
    <w:rsid w:val="00B76AFF"/>
    <w:rsid w:val="00B76CA5"/>
    <w:rsid w:val="00B82C42"/>
    <w:rsid w:val="00B85333"/>
    <w:rsid w:val="00B900E4"/>
    <w:rsid w:val="00B93716"/>
    <w:rsid w:val="00B93F66"/>
    <w:rsid w:val="00B954FD"/>
    <w:rsid w:val="00B95CB5"/>
    <w:rsid w:val="00B97A3E"/>
    <w:rsid w:val="00BA14AC"/>
    <w:rsid w:val="00BA44F8"/>
    <w:rsid w:val="00BA64ED"/>
    <w:rsid w:val="00BB0CF6"/>
    <w:rsid w:val="00BB214D"/>
    <w:rsid w:val="00BC03DC"/>
    <w:rsid w:val="00BC44BE"/>
    <w:rsid w:val="00BC6869"/>
    <w:rsid w:val="00BD2778"/>
    <w:rsid w:val="00BD460F"/>
    <w:rsid w:val="00BD4733"/>
    <w:rsid w:val="00BD591D"/>
    <w:rsid w:val="00BE0877"/>
    <w:rsid w:val="00BE0E30"/>
    <w:rsid w:val="00BE6C8B"/>
    <w:rsid w:val="00BE779F"/>
    <w:rsid w:val="00BF4484"/>
    <w:rsid w:val="00C004A0"/>
    <w:rsid w:val="00C03A9E"/>
    <w:rsid w:val="00C03B28"/>
    <w:rsid w:val="00C03BA1"/>
    <w:rsid w:val="00C07C51"/>
    <w:rsid w:val="00C121FB"/>
    <w:rsid w:val="00C150DE"/>
    <w:rsid w:val="00C31182"/>
    <w:rsid w:val="00C31CDD"/>
    <w:rsid w:val="00C410AB"/>
    <w:rsid w:val="00C41899"/>
    <w:rsid w:val="00C430EA"/>
    <w:rsid w:val="00C433A3"/>
    <w:rsid w:val="00C43971"/>
    <w:rsid w:val="00C51BDB"/>
    <w:rsid w:val="00C5447F"/>
    <w:rsid w:val="00C56969"/>
    <w:rsid w:val="00C607FD"/>
    <w:rsid w:val="00C6396B"/>
    <w:rsid w:val="00C64637"/>
    <w:rsid w:val="00C72CDD"/>
    <w:rsid w:val="00C74402"/>
    <w:rsid w:val="00C76D4B"/>
    <w:rsid w:val="00C87290"/>
    <w:rsid w:val="00C96AB9"/>
    <w:rsid w:val="00C96EC4"/>
    <w:rsid w:val="00CA15DE"/>
    <w:rsid w:val="00CA2AF3"/>
    <w:rsid w:val="00CB07BB"/>
    <w:rsid w:val="00CB23BD"/>
    <w:rsid w:val="00CB23DF"/>
    <w:rsid w:val="00CC1DED"/>
    <w:rsid w:val="00CC35B1"/>
    <w:rsid w:val="00CC7711"/>
    <w:rsid w:val="00CD0F8F"/>
    <w:rsid w:val="00CD122B"/>
    <w:rsid w:val="00CD3C09"/>
    <w:rsid w:val="00CD6ABC"/>
    <w:rsid w:val="00CD75A5"/>
    <w:rsid w:val="00CE033F"/>
    <w:rsid w:val="00CE310B"/>
    <w:rsid w:val="00CE4A9D"/>
    <w:rsid w:val="00CE4DAE"/>
    <w:rsid w:val="00CF22EE"/>
    <w:rsid w:val="00CF4725"/>
    <w:rsid w:val="00CF5D47"/>
    <w:rsid w:val="00D00D64"/>
    <w:rsid w:val="00D02560"/>
    <w:rsid w:val="00D03C0B"/>
    <w:rsid w:val="00D03D1B"/>
    <w:rsid w:val="00D0775C"/>
    <w:rsid w:val="00D11885"/>
    <w:rsid w:val="00D14881"/>
    <w:rsid w:val="00D16722"/>
    <w:rsid w:val="00D22D4E"/>
    <w:rsid w:val="00D2442F"/>
    <w:rsid w:val="00D25B1B"/>
    <w:rsid w:val="00D362BD"/>
    <w:rsid w:val="00D42CD5"/>
    <w:rsid w:val="00D45690"/>
    <w:rsid w:val="00D51997"/>
    <w:rsid w:val="00D55C74"/>
    <w:rsid w:val="00D562D1"/>
    <w:rsid w:val="00D60049"/>
    <w:rsid w:val="00D66386"/>
    <w:rsid w:val="00D67995"/>
    <w:rsid w:val="00D67B50"/>
    <w:rsid w:val="00D704EC"/>
    <w:rsid w:val="00D71010"/>
    <w:rsid w:val="00D727AC"/>
    <w:rsid w:val="00D73F94"/>
    <w:rsid w:val="00D74593"/>
    <w:rsid w:val="00D750E3"/>
    <w:rsid w:val="00D7796A"/>
    <w:rsid w:val="00D77A77"/>
    <w:rsid w:val="00D81A2D"/>
    <w:rsid w:val="00D90977"/>
    <w:rsid w:val="00D91D15"/>
    <w:rsid w:val="00D933BE"/>
    <w:rsid w:val="00DA3E4C"/>
    <w:rsid w:val="00DB08BA"/>
    <w:rsid w:val="00DB19EE"/>
    <w:rsid w:val="00DB52B6"/>
    <w:rsid w:val="00DB76E9"/>
    <w:rsid w:val="00DC11E3"/>
    <w:rsid w:val="00DC1E57"/>
    <w:rsid w:val="00DC2044"/>
    <w:rsid w:val="00DC6A2E"/>
    <w:rsid w:val="00DD0351"/>
    <w:rsid w:val="00DD372D"/>
    <w:rsid w:val="00DE493B"/>
    <w:rsid w:val="00DF0AFE"/>
    <w:rsid w:val="00DF0FE6"/>
    <w:rsid w:val="00DF17C4"/>
    <w:rsid w:val="00DF2AB8"/>
    <w:rsid w:val="00DF5212"/>
    <w:rsid w:val="00DF5426"/>
    <w:rsid w:val="00DF69A9"/>
    <w:rsid w:val="00DF6E82"/>
    <w:rsid w:val="00E0038F"/>
    <w:rsid w:val="00E03C5A"/>
    <w:rsid w:val="00E041DB"/>
    <w:rsid w:val="00E107D9"/>
    <w:rsid w:val="00E10E5C"/>
    <w:rsid w:val="00E11231"/>
    <w:rsid w:val="00E127A3"/>
    <w:rsid w:val="00E13771"/>
    <w:rsid w:val="00E21357"/>
    <w:rsid w:val="00E23065"/>
    <w:rsid w:val="00E3191A"/>
    <w:rsid w:val="00E439EB"/>
    <w:rsid w:val="00E441D8"/>
    <w:rsid w:val="00E450D0"/>
    <w:rsid w:val="00E5051D"/>
    <w:rsid w:val="00E61A09"/>
    <w:rsid w:val="00E65161"/>
    <w:rsid w:val="00E67622"/>
    <w:rsid w:val="00E74C7A"/>
    <w:rsid w:val="00E775F5"/>
    <w:rsid w:val="00E84684"/>
    <w:rsid w:val="00E86070"/>
    <w:rsid w:val="00E933F7"/>
    <w:rsid w:val="00E94527"/>
    <w:rsid w:val="00E962E0"/>
    <w:rsid w:val="00E9779C"/>
    <w:rsid w:val="00EA0CE2"/>
    <w:rsid w:val="00EA2C28"/>
    <w:rsid w:val="00EA4D18"/>
    <w:rsid w:val="00EB0424"/>
    <w:rsid w:val="00EB0677"/>
    <w:rsid w:val="00EB4262"/>
    <w:rsid w:val="00EC106A"/>
    <w:rsid w:val="00EC250D"/>
    <w:rsid w:val="00EC3540"/>
    <w:rsid w:val="00EC452A"/>
    <w:rsid w:val="00EC78B9"/>
    <w:rsid w:val="00EC7FD5"/>
    <w:rsid w:val="00ED1EB0"/>
    <w:rsid w:val="00ED3FDF"/>
    <w:rsid w:val="00ED6783"/>
    <w:rsid w:val="00EE1CBD"/>
    <w:rsid w:val="00EE2928"/>
    <w:rsid w:val="00EE3C00"/>
    <w:rsid w:val="00EE4612"/>
    <w:rsid w:val="00EF59DF"/>
    <w:rsid w:val="00EF65D9"/>
    <w:rsid w:val="00EF6C0A"/>
    <w:rsid w:val="00F0058F"/>
    <w:rsid w:val="00F02170"/>
    <w:rsid w:val="00F1240E"/>
    <w:rsid w:val="00F16696"/>
    <w:rsid w:val="00F17626"/>
    <w:rsid w:val="00F1779B"/>
    <w:rsid w:val="00F24703"/>
    <w:rsid w:val="00F255CE"/>
    <w:rsid w:val="00F25DDD"/>
    <w:rsid w:val="00F26412"/>
    <w:rsid w:val="00F31EE1"/>
    <w:rsid w:val="00F31F9D"/>
    <w:rsid w:val="00F44831"/>
    <w:rsid w:val="00F47372"/>
    <w:rsid w:val="00F47BA9"/>
    <w:rsid w:val="00F56960"/>
    <w:rsid w:val="00F57D4D"/>
    <w:rsid w:val="00F60356"/>
    <w:rsid w:val="00F63915"/>
    <w:rsid w:val="00F73082"/>
    <w:rsid w:val="00F747A1"/>
    <w:rsid w:val="00F8195A"/>
    <w:rsid w:val="00F8216E"/>
    <w:rsid w:val="00F84C9D"/>
    <w:rsid w:val="00F8734E"/>
    <w:rsid w:val="00F9212C"/>
    <w:rsid w:val="00F932DB"/>
    <w:rsid w:val="00F955C6"/>
    <w:rsid w:val="00FA1970"/>
    <w:rsid w:val="00FA46CD"/>
    <w:rsid w:val="00FA6BDC"/>
    <w:rsid w:val="00FA77F6"/>
    <w:rsid w:val="00FB67BF"/>
    <w:rsid w:val="00FC1809"/>
    <w:rsid w:val="00FC1CEB"/>
    <w:rsid w:val="00FC3030"/>
    <w:rsid w:val="00FC7040"/>
    <w:rsid w:val="00FC7C3C"/>
    <w:rsid w:val="00FD080E"/>
    <w:rsid w:val="00FE12D6"/>
    <w:rsid w:val="00FE1308"/>
    <w:rsid w:val="00FE6404"/>
    <w:rsid w:val="00FE6848"/>
    <w:rsid w:val="00FF0860"/>
    <w:rsid w:val="00FF1B25"/>
    <w:rsid w:val="00FF56F2"/>
    <w:rsid w:val="00FF5EDA"/>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79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qFormat="1"/>
    <w:lsdException w:name="Normal (Web)" w:uiPriority="99"/>
    <w:lsdException w:name="Table Grid"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8B9"/>
    <w:rPr>
      <w:sz w:val="24"/>
    </w:rPr>
  </w:style>
  <w:style w:type="paragraph" w:styleId="Heading1">
    <w:name w:val="heading 1"/>
    <w:basedOn w:val="Normal"/>
    <w:link w:val="Heading1Char"/>
    <w:uiPriority w:val="9"/>
    <w:qFormat/>
    <w:rsid w:val="00083AC1"/>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S" w:eastAsia="es-ES"/>
    </w:rPr>
  </w:style>
  <w:style w:type="paragraph" w:styleId="Heading3">
    <w:name w:val="heading 3"/>
    <w:basedOn w:val="Normal"/>
    <w:next w:val="Normal"/>
    <w:link w:val="Heading3Char"/>
    <w:rsid w:val="00C430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3724"/>
    <w:pPr>
      <w:ind w:left="720"/>
      <w:contextualSpacing/>
    </w:pPr>
  </w:style>
  <w:style w:type="character" w:styleId="CommentReference">
    <w:name w:val="annotation reference"/>
    <w:basedOn w:val="DefaultParagraphFont"/>
    <w:uiPriority w:val="99"/>
    <w:semiHidden/>
    <w:unhideWhenUsed/>
    <w:rsid w:val="00686277"/>
    <w:rPr>
      <w:sz w:val="18"/>
      <w:szCs w:val="18"/>
    </w:rPr>
  </w:style>
  <w:style w:type="paragraph" w:styleId="CommentText">
    <w:name w:val="annotation text"/>
    <w:basedOn w:val="Normal"/>
    <w:link w:val="CommentTextChar"/>
    <w:uiPriority w:val="99"/>
    <w:unhideWhenUsed/>
    <w:rsid w:val="00686277"/>
    <w:pPr>
      <w:spacing w:line="240" w:lineRule="auto"/>
    </w:pPr>
    <w:rPr>
      <w:szCs w:val="24"/>
    </w:rPr>
  </w:style>
  <w:style w:type="character" w:customStyle="1" w:styleId="CommentTextChar">
    <w:name w:val="Comment Text Char"/>
    <w:basedOn w:val="DefaultParagraphFont"/>
    <w:link w:val="CommentText"/>
    <w:uiPriority w:val="99"/>
    <w:rsid w:val="00686277"/>
    <w:rPr>
      <w:sz w:val="24"/>
      <w:szCs w:val="24"/>
    </w:rPr>
  </w:style>
  <w:style w:type="paragraph" w:styleId="CommentSubject">
    <w:name w:val="annotation subject"/>
    <w:basedOn w:val="CommentText"/>
    <w:next w:val="CommentText"/>
    <w:link w:val="CommentSubjectChar"/>
    <w:uiPriority w:val="99"/>
    <w:semiHidden/>
    <w:unhideWhenUsed/>
    <w:rsid w:val="00686277"/>
    <w:rPr>
      <w:b/>
      <w:bCs/>
      <w:sz w:val="20"/>
      <w:szCs w:val="20"/>
    </w:rPr>
  </w:style>
  <w:style w:type="character" w:customStyle="1" w:styleId="CommentSubjectChar">
    <w:name w:val="Comment Subject Char"/>
    <w:basedOn w:val="CommentTextChar"/>
    <w:link w:val="CommentSubject"/>
    <w:uiPriority w:val="99"/>
    <w:semiHidden/>
    <w:rsid w:val="00686277"/>
    <w:rPr>
      <w:b/>
      <w:bCs/>
      <w:sz w:val="20"/>
      <w:szCs w:val="20"/>
    </w:rPr>
  </w:style>
  <w:style w:type="paragraph" w:styleId="BalloonText">
    <w:name w:val="Balloon Text"/>
    <w:basedOn w:val="Normal"/>
    <w:link w:val="BalloonTextChar"/>
    <w:uiPriority w:val="99"/>
    <w:semiHidden/>
    <w:unhideWhenUsed/>
    <w:rsid w:val="0068627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6277"/>
    <w:rPr>
      <w:rFonts w:ascii="Lucida Grande" w:hAnsi="Lucida Grande" w:cs="Lucida Grande"/>
      <w:sz w:val="18"/>
      <w:szCs w:val="18"/>
    </w:rPr>
  </w:style>
  <w:style w:type="paragraph" w:styleId="Revision">
    <w:name w:val="Revision"/>
    <w:hidden/>
    <w:uiPriority w:val="99"/>
    <w:semiHidden/>
    <w:rsid w:val="007A5FAF"/>
    <w:pPr>
      <w:spacing w:after="0" w:line="240" w:lineRule="auto"/>
    </w:pPr>
    <w:rPr>
      <w:sz w:val="24"/>
    </w:rPr>
  </w:style>
  <w:style w:type="table" w:styleId="TableGrid">
    <w:name w:val="Table Grid"/>
    <w:basedOn w:val="TableNormal"/>
    <w:rsid w:val="00710FE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BA14AC"/>
    <w:pPr>
      <w:spacing w:beforeLines="1" w:afterLines="1" w:line="240" w:lineRule="auto"/>
    </w:pPr>
    <w:rPr>
      <w:rFonts w:ascii="Times" w:hAnsi="Times" w:cs="Times New Roman"/>
      <w:sz w:val="20"/>
      <w:szCs w:val="20"/>
      <w:lang w:val="en-GB"/>
    </w:rPr>
  </w:style>
  <w:style w:type="character" w:customStyle="1" w:styleId="apple-converted-space">
    <w:name w:val="apple-converted-space"/>
    <w:basedOn w:val="DefaultParagraphFont"/>
    <w:rsid w:val="00F1779B"/>
  </w:style>
  <w:style w:type="character" w:styleId="Hyperlink">
    <w:name w:val="Hyperlink"/>
    <w:basedOn w:val="DefaultParagraphFont"/>
    <w:uiPriority w:val="99"/>
    <w:unhideWhenUsed/>
    <w:rsid w:val="00F1779B"/>
    <w:rPr>
      <w:color w:val="0000FF"/>
      <w:u w:val="single"/>
    </w:rPr>
  </w:style>
  <w:style w:type="character" w:styleId="Emphasis">
    <w:name w:val="Emphasis"/>
    <w:basedOn w:val="DefaultParagraphFont"/>
    <w:uiPriority w:val="20"/>
    <w:qFormat/>
    <w:rsid w:val="00F1779B"/>
    <w:rPr>
      <w:i/>
      <w:iCs/>
    </w:rPr>
  </w:style>
  <w:style w:type="table" w:styleId="ColorfulGrid">
    <w:name w:val="Colorful Grid"/>
    <w:basedOn w:val="TableNormal"/>
    <w:rsid w:val="00374A5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rsid w:val="00374A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rsid w:val="00374A5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3Deffects3">
    <w:name w:val="Table 3D effects 3"/>
    <w:basedOn w:val="TableNormal"/>
    <w:rsid w:val="00374A5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374A5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374A5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rsid w:val="00374A5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374A5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Grid3">
    <w:name w:val="Table Grid 3"/>
    <w:basedOn w:val="TableNormal"/>
    <w:rsid w:val="00374A5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
    <w:name w:val="Table Grid 2"/>
    <w:basedOn w:val="TableNormal"/>
    <w:rsid w:val="00374A5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Classic4">
    <w:name w:val="Table Classic 4"/>
    <w:basedOn w:val="TableNormal"/>
    <w:rsid w:val="00A8208F"/>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LightList">
    <w:name w:val="Light List"/>
    <w:basedOn w:val="TableNormal"/>
    <w:rsid w:val="00A8208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rsid w:val="00A8208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rsid w:val="00A820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Contemporary">
    <w:name w:val="Table Contemporary"/>
    <w:basedOn w:val="TableNormal"/>
    <w:rsid w:val="00A8208F"/>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Heading1Char">
    <w:name w:val="Heading 1 Char"/>
    <w:basedOn w:val="DefaultParagraphFont"/>
    <w:link w:val="Heading1"/>
    <w:uiPriority w:val="9"/>
    <w:rsid w:val="00083AC1"/>
    <w:rPr>
      <w:rFonts w:ascii="Times New Roman" w:eastAsia="Times New Roman" w:hAnsi="Times New Roman" w:cs="Times New Roman"/>
      <w:b/>
      <w:bCs/>
      <w:kern w:val="36"/>
      <w:sz w:val="48"/>
      <w:szCs w:val="48"/>
      <w:lang w:val="es-ES" w:eastAsia="es-ES"/>
    </w:rPr>
  </w:style>
  <w:style w:type="character" w:customStyle="1" w:styleId="highlight">
    <w:name w:val="highlight"/>
    <w:basedOn w:val="DefaultParagraphFont"/>
    <w:rsid w:val="00083AC1"/>
  </w:style>
  <w:style w:type="paragraph" w:customStyle="1" w:styleId="Title1">
    <w:name w:val="Title1"/>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paragraph" w:customStyle="1" w:styleId="desc">
    <w:name w:val="desc"/>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paragraph" w:customStyle="1" w:styleId="details">
    <w:name w:val="details"/>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character" w:customStyle="1" w:styleId="jrnl">
    <w:name w:val="jrnl"/>
    <w:basedOn w:val="DefaultParagraphFont"/>
    <w:rsid w:val="005A21DE"/>
  </w:style>
  <w:style w:type="character" w:styleId="LineNumber">
    <w:name w:val="line number"/>
    <w:basedOn w:val="DefaultParagraphFont"/>
    <w:semiHidden/>
    <w:unhideWhenUsed/>
    <w:rsid w:val="002D2C80"/>
  </w:style>
  <w:style w:type="character" w:customStyle="1" w:styleId="Heading3Char">
    <w:name w:val="Heading 3 Char"/>
    <w:basedOn w:val="DefaultParagraphFont"/>
    <w:link w:val="Heading3"/>
    <w:rsid w:val="00C430EA"/>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8335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355A"/>
    <w:rPr>
      <w:sz w:val="24"/>
    </w:rPr>
  </w:style>
  <w:style w:type="paragraph" w:styleId="Footer">
    <w:name w:val="footer"/>
    <w:basedOn w:val="Normal"/>
    <w:link w:val="FooterChar"/>
    <w:uiPriority w:val="99"/>
    <w:unhideWhenUsed/>
    <w:rsid w:val="008335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355A"/>
    <w:rPr>
      <w:sz w:val="24"/>
    </w:rPr>
  </w:style>
  <w:style w:type="paragraph" w:styleId="NoSpacing">
    <w:name w:val="No Spacing"/>
    <w:link w:val="NoSpacingChar"/>
    <w:uiPriority w:val="1"/>
    <w:qFormat/>
    <w:rsid w:val="0083355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83355A"/>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qFormat="1"/>
    <w:lsdException w:name="Normal (Web)" w:uiPriority="99"/>
    <w:lsdException w:name="Table Grid" w:semiHidden="0" w:unhideWhenUsed="0"/>
    <w:lsdException w:name="Placeholder Text" w:semiHidden="0"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8B9"/>
    <w:rPr>
      <w:sz w:val="24"/>
    </w:rPr>
  </w:style>
  <w:style w:type="paragraph" w:styleId="Heading1">
    <w:name w:val="heading 1"/>
    <w:basedOn w:val="Normal"/>
    <w:link w:val="Heading1Char"/>
    <w:uiPriority w:val="9"/>
    <w:qFormat/>
    <w:rsid w:val="00083AC1"/>
    <w:pPr>
      <w:spacing w:before="100" w:beforeAutospacing="1" w:after="100" w:afterAutospacing="1" w:line="240" w:lineRule="auto"/>
      <w:outlineLvl w:val="0"/>
    </w:pPr>
    <w:rPr>
      <w:rFonts w:ascii="Times New Roman" w:eastAsia="Times New Roman" w:hAnsi="Times New Roman" w:cs="Times New Roman"/>
      <w:b/>
      <w:bCs/>
      <w:kern w:val="36"/>
      <w:sz w:val="48"/>
      <w:szCs w:val="48"/>
      <w:lang w:val="es-ES" w:eastAsia="es-ES"/>
    </w:rPr>
  </w:style>
  <w:style w:type="paragraph" w:styleId="Heading3">
    <w:name w:val="heading 3"/>
    <w:basedOn w:val="Normal"/>
    <w:next w:val="Normal"/>
    <w:link w:val="Heading3Char"/>
    <w:rsid w:val="00C430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3724"/>
    <w:pPr>
      <w:ind w:left="720"/>
      <w:contextualSpacing/>
    </w:pPr>
  </w:style>
  <w:style w:type="character" w:styleId="CommentReference">
    <w:name w:val="annotation reference"/>
    <w:basedOn w:val="DefaultParagraphFont"/>
    <w:uiPriority w:val="99"/>
    <w:semiHidden/>
    <w:unhideWhenUsed/>
    <w:rsid w:val="00686277"/>
    <w:rPr>
      <w:sz w:val="18"/>
      <w:szCs w:val="18"/>
    </w:rPr>
  </w:style>
  <w:style w:type="paragraph" w:styleId="CommentText">
    <w:name w:val="annotation text"/>
    <w:basedOn w:val="Normal"/>
    <w:link w:val="CommentTextChar"/>
    <w:uiPriority w:val="99"/>
    <w:unhideWhenUsed/>
    <w:rsid w:val="00686277"/>
    <w:pPr>
      <w:spacing w:line="240" w:lineRule="auto"/>
    </w:pPr>
    <w:rPr>
      <w:szCs w:val="24"/>
    </w:rPr>
  </w:style>
  <w:style w:type="character" w:customStyle="1" w:styleId="CommentTextChar">
    <w:name w:val="Comment Text Char"/>
    <w:basedOn w:val="DefaultParagraphFont"/>
    <w:link w:val="CommentText"/>
    <w:uiPriority w:val="99"/>
    <w:rsid w:val="00686277"/>
    <w:rPr>
      <w:sz w:val="24"/>
      <w:szCs w:val="24"/>
    </w:rPr>
  </w:style>
  <w:style w:type="paragraph" w:styleId="CommentSubject">
    <w:name w:val="annotation subject"/>
    <w:basedOn w:val="CommentText"/>
    <w:next w:val="CommentText"/>
    <w:link w:val="CommentSubjectChar"/>
    <w:uiPriority w:val="99"/>
    <w:semiHidden/>
    <w:unhideWhenUsed/>
    <w:rsid w:val="00686277"/>
    <w:rPr>
      <w:b/>
      <w:bCs/>
      <w:sz w:val="20"/>
      <w:szCs w:val="20"/>
    </w:rPr>
  </w:style>
  <w:style w:type="character" w:customStyle="1" w:styleId="CommentSubjectChar">
    <w:name w:val="Comment Subject Char"/>
    <w:basedOn w:val="CommentTextChar"/>
    <w:link w:val="CommentSubject"/>
    <w:uiPriority w:val="99"/>
    <w:semiHidden/>
    <w:rsid w:val="00686277"/>
    <w:rPr>
      <w:b/>
      <w:bCs/>
      <w:sz w:val="20"/>
      <w:szCs w:val="20"/>
    </w:rPr>
  </w:style>
  <w:style w:type="paragraph" w:styleId="BalloonText">
    <w:name w:val="Balloon Text"/>
    <w:basedOn w:val="Normal"/>
    <w:link w:val="BalloonTextChar"/>
    <w:uiPriority w:val="99"/>
    <w:semiHidden/>
    <w:unhideWhenUsed/>
    <w:rsid w:val="0068627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6277"/>
    <w:rPr>
      <w:rFonts w:ascii="Lucida Grande" w:hAnsi="Lucida Grande" w:cs="Lucida Grande"/>
      <w:sz w:val="18"/>
      <w:szCs w:val="18"/>
    </w:rPr>
  </w:style>
  <w:style w:type="paragraph" w:styleId="Revision">
    <w:name w:val="Revision"/>
    <w:hidden/>
    <w:uiPriority w:val="99"/>
    <w:semiHidden/>
    <w:rsid w:val="007A5FAF"/>
    <w:pPr>
      <w:spacing w:after="0" w:line="240" w:lineRule="auto"/>
    </w:pPr>
    <w:rPr>
      <w:sz w:val="24"/>
    </w:rPr>
  </w:style>
  <w:style w:type="table" w:styleId="TableGrid">
    <w:name w:val="Table Grid"/>
    <w:basedOn w:val="TableNormal"/>
    <w:rsid w:val="00710FE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BA14AC"/>
    <w:pPr>
      <w:spacing w:beforeLines="1" w:afterLines="1" w:line="240" w:lineRule="auto"/>
    </w:pPr>
    <w:rPr>
      <w:rFonts w:ascii="Times" w:hAnsi="Times" w:cs="Times New Roman"/>
      <w:sz w:val="20"/>
      <w:szCs w:val="20"/>
      <w:lang w:val="en-GB"/>
    </w:rPr>
  </w:style>
  <w:style w:type="character" w:customStyle="1" w:styleId="apple-converted-space">
    <w:name w:val="apple-converted-space"/>
    <w:basedOn w:val="DefaultParagraphFont"/>
    <w:rsid w:val="00F1779B"/>
  </w:style>
  <w:style w:type="character" w:styleId="Hyperlink">
    <w:name w:val="Hyperlink"/>
    <w:basedOn w:val="DefaultParagraphFont"/>
    <w:uiPriority w:val="99"/>
    <w:unhideWhenUsed/>
    <w:rsid w:val="00F1779B"/>
    <w:rPr>
      <w:color w:val="0000FF"/>
      <w:u w:val="single"/>
    </w:rPr>
  </w:style>
  <w:style w:type="character" w:styleId="Emphasis">
    <w:name w:val="Emphasis"/>
    <w:basedOn w:val="DefaultParagraphFont"/>
    <w:uiPriority w:val="20"/>
    <w:qFormat/>
    <w:rsid w:val="00F1779B"/>
    <w:rPr>
      <w:i/>
      <w:iCs/>
    </w:rPr>
  </w:style>
  <w:style w:type="table" w:styleId="ColorfulGrid">
    <w:name w:val="Colorful Grid"/>
    <w:basedOn w:val="TableNormal"/>
    <w:rsid w:val="00374A5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rsid w:val="00374A5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2">
    <w:name w:val="Medium Shading 2"/>
    <w:basedOn w:val="TableNormal"/>
    <w:rsid w:val="00374A5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3Deffects3">
    <w:name w:val="Table 3D effects 3"/>
    <w:basedOn w:val="TableNormal"/>
    <w:rsid w:val="00374A5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374A5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374A5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olumns1">
    <w:name w:val="Table Columns 1"/>
    <w:basedOn w:val="TableNormal"/>
    <w:rsid w:val="00374A5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374A5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Grid3">
    <w:name w:val="Table Grid 3"/>
    <w:basedOn w:val="TableNormal"/>
    <w:rsid w:val="00374A5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2">
    <w:name w:val="Table Grid 2"/>
    <w:basedOn w:val="TableNormal"/>
    <w:rsid w:val="00374A5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Classic4">
    <w:name w:val="Table Classic 4"/>
    <w:basedOn w:val="TableNormal"/>
    <w:rsid w:val="00A8208F"/>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LightList">
    <w:name w:val="Light List"/>
    <w:basedOn w:val="TableNormal"/>
    <w:rsid w:val="00A8208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rsid w:val="00A8208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rsid w:val="00A820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Contemporary">
    <w:name w:val="Table Contemporary"/>
    <w:basedOn w:val="TableNormal"/>
    <w:rsid w:val="00A8208F"/>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Heading1Char">
    <w:name w:val="Heading 1 Char"/>
    <w:basedOn w:val="DefaultParagraphFont"/>
    <w:link w:val="Heading1"/>
    <w:uiPriority w:val="9"/>
    <w:rsid w:val="00083AC1"/>
    <w:rPr>
      <w:rFonts w:ascii="Times New Roman" w:eastAsia="Times New Roman" w:hAnsi="Times New Roman" w:cs="Times New Roman"/>
      <w:b/>
      <w:bCs/>
      <w:kern w:val="36"/>
      <w:sz w:val="48"/>
      <w:szCs w:val="48"/>
      <w:lang w:val="es-ES" w:eastAsia="es-ES"/>
    </w:rPr>
  </w:style>
  <w:style w:type="character" w:customStyle="1" w:styleId="highlight">
    <w:name w:val="highlight"/>
    <w:basedOn w:val="DefaultParagraphFont"/>
    <w:rsid w:val="00083AC1"/>
  </w:style>
  <w:style w:type="paragraph" w:customStyle="1" w:styleId="Title1">
    <w:name w:val="Title1"/>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paragraph" w:customStyle="1" w:styleId="desc">
    <w:name w:val="desc"/>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paragraph" w:customStyle="1" w:styleId="details">
    <w:name w:val="details"/>
    <w:basedOn w:val="Normal"/>
    <w:rsid w:val="005A21DE"/>
    <w:pPr>
      <w:spacing w:before="100" w:beforeAutospacing="1" w:after="100" w:afterAutospacing="1" w:line="240" w:lineRule="auto"/>
    </w:pPr>
    <w:rPr>
      <w:rFonts w:ascii="Times New Roman" w:eastAsia="Times New Roman" w:hAnsi="Times New Roman" w:cs="Times New Roman"/>
      <w:szCs w:val="24"/>
      <w:lang w:val="es-ES" w:eastAsia="es-ES"/>
    </w:rPr>
  </w:style>
  <w:style w:type="character" w:customStyle="1" w:styleId="jrnl">
    <w:name w:val="jrnl"/>
    <w:basedOn w:val="DefaultParagraphFont"/>
    <w:rsid w:val="005A21DE"/>
  </w:style>
  <w:style w:type="character" w:styleId="LineNumber">
    <w:name w:val="line number"/>
    <w:basedOn w:val="DefaultParagraphFont"/>
    <w:semiHidden/>
    <w:unhideWhenUsed/>
    <w:rsid w:val="002D2C80"/>
  </w:style>
  <w:style w:type="character" w:customStyle="1" w:styleId="Heading3Char">
    <w:name w:val="Heading 3 Char"/>
    <w:basedOn w:val="DefaultParagraphFont"/>
    <w:link w:val="Heading3"/>
    <w:rsid w:val="00C430EA"/>
    <w:rPr>
      <w:rFonts w:asciiTheme="majorHAnsi" w:eastAsiaTheme="majorEastAsia" w:hAnsiTheme="majorHAnsi" w:cstheme="majorBidi"/>
      <w:b/>
      <w:bCs/>
      <w:color w:val="4F81BD" w:themeColor="accent1"/>
      <w:sz w:val="24"/>
    </w:rPr>
  </w:style>
  <w:style w:type="paragraph" w:styleId="Header">
    <w:name w:val="header"/>
    <w:basedOn w:val="Normal"/>
    <w:link w:val="HeaderChar"/>
    <w:uiPriority w:val="99"/>
    <w:unhideWhenUsed/>
    <w:rsid w:val="008335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355A"/>
    <w:rPr>
      <w:sz w:val="24"/>
    </w:rPr>
  </w:style>
  <w:style w:type="paragraph" w:styleId="Footer">
    <w:name w:val="footer"/>
    <w:basedOn w:val="Normal"/>
    <w:link w:val="FooterChar"/>
    <w:uiPriority w:val="99"/>
    <w:unhideWhenUsed/>
    <w:rsid w:val="008335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355A"/>
    <w:rPr>
      <w:sz w:val="24"/>
    </w:rPr>
  </w:style>
  <w:style w:type="paragraph" w:styleId="NoSpacing">
    <w:name w:val="No Spacing"/>
    <w:link w:val="NoSpacingChar"/>
    <w:uiPriority w:val="1"/>
    <w:qFormat/>
    <w:rsid w:val="0083355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83355A"/>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42671">
      <w:bodyDiv w:val="1"/>
      <w:marLeft w:val="0"/>
      <w:marRight w:val="0"/>
      <w:marTop w:val="0"/>
      <w:marBottom w:val="0"/>
      <w:divBdr>
        <w:top w:val="none" w:sz="0" w:space="0" w:color="auto"/>
        <w:left w:val="none" w:sz="0" w:space="0" w:color="auto"/>
        <w:bottom w:val="none" w:sz="0" w:space="0" w:color="auto"/>
        <w:right w:val="none" w:sz="0" w:space="0" w:color="auto"/>
      </w:divBdr>
    </w:div>
    <w:div w:id="52702762">
      <w:bodyDiv w:val="1"/>
      <w:marLeft w:val="0"/>
      <w:marRight w:val="0"/>
      <w:marTop w:val="0"/>
      <w:marBottom w:val="0"/>
      <w:divBdr>
        <w:top w:val="none" w:sz="0" w:space="0" w:color="auto"/>
        <w:left w:val="none" w:sz="0" w:space="0" w:color="auto"/>
        <w:bottom w:val="none" w:sz="0" w:space="0" w:color="auto"/>
        <w:right w:val="none" w:sz="0" w:space="0" w:color="auto"/>
      </w:divBdr>
    </w:div>
    <w:div w:id="228079802">
      <w:bodyDiv w:val="1"/>
      <w:marLeft w:val="0"/>
      <w:marRight w:val="0"/>
      <w:marTop w:val="0"/>
      <w:marBottom w:val="0"/>
      <w:divBdr>
        <w:top w:val="none" w:sz="0" w:space="0" w:color="auto"/>
        <w:left w:val="none" w:sz="0" w:space="0" w:color="auto"/>
        <w:bottom w:val="none" w:sz="0" w:space="0" w:color="auto"/>
        <w:right w:val="none" w:sz="0" w:space="0" w:color="auto"/>
      </w:divBdr>
      <w:divsChild>
        <w:div w:id="182867437">
          <w:marLeft w:val="0"/>
          <w:marRight w:val="0"/>
          <w:marTop w:val="0"/>
          <w:marBottom w:val="0"/>
          <w:divBdr>
            <w:top w:val="none" w:sz="0" w:space="0" w:color="auto"/>
            <w:left w:val="none" w:sz="0" w:space="0" w:color="auto"/>
            <w:bottom w:val="none" w:sz="0" w:space="0" w:color="auto"/>
            <w:right w:val="none" w:sz="0" w:space="0" w:color="auto"/>
          </w:divBdr>
        </w:div>
        <w:div w:id="1154029579">
          <w:marLeft w:val="0"/>
          <w:marRight w:val="0"/>
          <w:marTop w:val="0"/>
          <w:marBottom w:val="0"/>
          <w:divBdr>
            <w:top w:val="none" w:sz="0" w:space="0" w:color="auto"/>
            <w:left w:val="none" w:sz="0" w:space="0" w:color="auto"/>
            <w:bottom w:val="none" w:sz="0" w:space="0" w:color="auto"/>
            <w:right w:val="none" w:sz="0" w:space="0" w:color="auto"/>
          </w:divBdr>
        </w:div>
        <w:div w:id="1563560537">
          <w:marLeft w:val="0"/>
          <w:marRight w:val="0"/>
          <w:marTop w:val="0"/>
          <w:marBottom w:val="0"/>
          <w:divBdr>
            <w:top w:val="none" w:sz="0" w:space="0" w:color="auto"/>
            <w:left w:val="none" w:sz="0" w:space="0" w:color="auto"/>
            <w:bottom w:val="none" w:sz="0" w:space="0" w:color="auto"/>
            <w:right w:val="none" w:sz="0" w:space="0" w:color="auto"/>
          </w:divBdr>
        </w:div>
      </w:divsChild>
    </w:div>
    <w:div w:id="415588495">
      <w:bodyDiv w:val="1"/>
      <w:marLeft w:val="0"/>
      <w:marRight w:val="0"/>
      <w:marTop w:val="0"/>
      <w:marBottom w:val="0"/>
      <w:divBdr>
        <w:top w:val="none" w:sz="0" w:space="0" w:color="auto"/>
        <w:left w:val="none" w:sz="0" w:space="0" w:color="auto"/>
        <w:bottom w:val="none" w:sz="0" w:space="0" w:color="auto"/>
        <w:right w:val="none" w:sz="0" w:space="0" w:color="auto"/>
      </w:divBdr>
      <w:divsChild>
        <w:div w:id="462767997">
          <w:marLeft w:val="0"/>
          <w:marRight w:val="0"/>
          <w:marTop w:val="0"/>
          <w:marBottom w:val="0"/>
          <w:divBdr>
            <w:top w:val="none" w:sz="0" w:space="0" w:color="auto"/>
            <w:left w:val="none" w:sz="0" w:space="0" w:color="auto"/>
            <w:bottom w:val="none" w:sz="0" w:space="0" w:color="auto"/>
            <w:right w:val="none" w:sz="0" w:space="0" w:color="auto"/>
          </w:divBdr>
        </w:div>
        <w:div w:id="565579084">
          <w:marLeft w:val="0"/>
          <w:marRight w:val="0"/>
          <w:marTop w:val="0"/>
          <w:marBottom w:val="0"/>
          <w:divBdr>
            <w:top w:val="none" w:sz="0" w:space="0" w:color="auto"/>
            <w:left w:val="none" w:sz="0" w:space="0" w:color="auto"/>
            <w:bottom w:val="none" w:sz="0" w:space="0" w:color="auto"/>
            <w:right w:val="none" w:sz="0" w:space="0" w:color="auto"/>
          </w:divBdr>
        </w:div>
      </w:divsChild>
    </w:div>
    <w:div w:id="460998600">
      <w:bodyDiv w:val="1"/>
      <w:marLeft w:val="0"/>
      <w:marRight w:val="0"/>
      <w:marTop w:val="0"/>
      <w:marBottom w:val="0"/>
      <w:divBdr>
        <w:top w:val="none" w:sz="0" w:space="0" w:color="auto"/>
        <w:left w:val="none" w:sz="0" w:space="0" w:color="auto"/>
        <w:bottom w:val="none" w:sz="0" w:space="0" w:color="auto"/>
        <w:right w:val="none" w:sz="0" w:space="0" w:color="auto"/>
      </w:divBdr>
    </w:div>
    <w:div w:id="491335787">
      <w:bodyDiv w:val="1"/>
      <w:marLeft w:val="0"/>
      <w:marRight w:val="0"/>
      <w:marTop w:val="0"/>
      <w:marBottom w:val="0"/>
      <w:divBdr>
        <w:top w:val="none" w:sz="0" w:space="0" w:color="auto"/>
        <w:left w:val="none" w:sz="0" w:space="0" w:color="auto"/>
        <w:bottom w:val="none" w:sz="0" w:space="0" w:color="auto"/>
        <w:right w:val="none" w:sz="0" w:space="0" w:color="auto"/>
      </w:divBdr>
    </w:div>
    <w:div w:id="784232689">
      <w:bodyDiv w:val="1"/>
      <w:marLeft w:val="0"/>
      <w:marRight w:val="0"/>
      <w:marTop w:val="0"/>
      <w:marBottom w:val="0"/>
      <w:divBdr>
        <w:top w:val="none" w:sz="0" w:space="0" w:color="auto"/>
        <w:left w:val="none" w:sz="0" w:space="0" w:color="auto"/>
        <w:bottom w:val="none" w:sz="0" w:space="0" w:color="auto"/>
        <w:right w:val="none" w:sz="0" w:space="0" w:color="auto"/>
      </w:divBdr>
    </w:div>
    <w:div w:id="837500524">
      <w:bodyDiv w:val="1"/>
      <w:marLeft w:val="0"/>
      <w:marRight w:val="0"/>
      <w:marTop w:val="0"/>
      <w:marBottom w:val="0"/>
      <w:divBdr>
        <w:top w:val="none" w:sz="0" w:space="0" w:color="auto"/>
        <w:left w:val="none" w:sz="0" w:space="0" w:color="auto"/>
        <w:bottom w:val="none" w:sz="0" w:space="0" w:color="auto"/>
        <w:right w:val="none" w:sz="0" w:space="0" w:color="auto"/>
      </w:divBdr>
      <w:divsChild>
        <w:div w:id="441219766">
          <w:marLeft w:val="0"/>
          <w:marRight w:val="0"/>
          <w:marTop w:val="0"/>
          <w:marBottom w:val="0"/>
          <w:divBdr>
            <w:top w:val="none" w:sz="0" w:space="0" w:color="auto"/>
            <w:left w:val="none" w:sz="0" w:space="0" w:color="auto"/>
            <w:bottom w:val="none" w:sz="0" w:space="0" w:color="auto"/>
            <w:right w:val="none" w:sz="0" w:space="0" w:color="auto"/>
          </w:divBdr>
        </w:div>
        <w:div w:id="759715236">
          <w:marLeft w:val="0"/>
          <w:marRight w:val="0"/>
          <w:marTop w:val="0"/>
          <w:marBottom w:val="0"/>
          <w:divBdr>
            <w:top w:val="none" w:sz="0" w:space="0" w:color="auto"/>
            <w:left w:val="none" w:sz="0" w:space="0" w:color="auto"/>
            <w:bottom w:val="none" w:sz="0" w:space="0" w:color="auto"/>
            <w:right w:val="none" w:sz="0" w:space="0" w:color="auto"/>
          </w:divBdr>
        </w:div>
        <w:div w:id="1305157118">
          <w:marLeft w:val="0"/>
          <w:marRight w:val="0"/>
          <w:marTop w:val="0"/>
          <w:marBottom w:val="0"/>
          <w:divBdr>
            <w:top w:val="none" w:sz="0" w:space="0" w:color="auto"/>
            <w:left w:val="none" w:sz="0" w:space="0" w:color="auto"/>
            <w:bottom w:val="none" w:sz="0" w:space="0" w:color="auto"/>
            <w:right w:val="none" w:sz="0" w:space="0" w:color="auto"/>
          </w:divBdr>
        </w:div>
      </w:divsChild>
    </w:div>
    <w:div w:id="886382537">
      <w:bodyDiv w:val="1"/>
      <w:marLeft w:val="0"/>
      <w:marRight w:val="0"/>
      <w:marTop w:val="0"/>
      <w:marBottom w:val="0"/>
      <w:divBdr>
        <w:top w:val="none" w:sz="0" w:space="0" w:color="auto"/>
        <w:left w:val="none" w:sz="0" w:space="0" w:color="auto"/>
        <w:bottom w:val="none" w:sz="0" w:space="0" w:color="auto"/>
        <w:right w:val="none" w:sz="0" w:space="0" w:color="auto"/>
      </w:divBdr>
      <w:divsChild>
        <w:div w:id="52969036">
          <w:marLeft w:val="0"/>
          <w:marRight w:val="0"/>
          <w:marTop w:val="0"/>
          <w:marBottom w:val="0"/>
          <w:divBdr>
            <w:top w:val="none" w:sz="0" w:space="0" w:color="auto"/>
            <w:left w:val="none" w:sz="0" w:space="0" w:color="auto"/>
            <w:bottom w:val="none" w:sz="0" w:space="0" w:color="auto"/>
            <w:right w:val="none" w:sz="0" w:space="0" w:color="auto"/>
          </w:divBdr>
        </w:div>
        <w:div w:id="1925262729">
          <w:marLeft w:val="0"/>
          <w:marRight w:val="0"/>
          <w:marTop w:val="0"/>
          <w:marBottom w:val="0"/>
          <w:divBdr>
            <w:top w:val="none" w:sz="0" w:space="0" w:color="auto"/>
            <w:left w:val="none" w:sz="0" w:space="0" w:color="auto"/>
            <w:bottom w:val="none" w:sz="0" w:space="0" w:color="auto"/>
            <w:right w:val="none" w:sz="0" w:space="0" w:color="auto"/>
          </w:divBdr>
        </w:div>
        <w:div w:id="58019377">
          <w:marLeft w:val="0"/>
          <w:marRight w:val="0"/>
          <w:marTop w:val="0"/>
          <w:marBottom w:val="0"/>
          <w:divBdr>
            <w:top w:val="none" w:sz="0" w:space="0" w:color="auto"/>
            <w:left w:val="none" w:sz="0" w:space="0" w:color="auto"/>
            <w:bottom w:val="none" w:sz="0" w:space="0" w:color="auto"/>
            <w:right w:val="none" w:sz="0" w:space="0" w:color="auto"/>
          </w:divBdr>
        </w:div>
        <w:div w:id="1485121019">
          <w:marLeft w:val="0"/>
          <w:marRight w:val="0"/>
          <w:marTop w:val="0"/>
          <w:marBottom w:val="0"/>
          <w:divBdr>
            <w:top w:val="none" w:sz="0" w:space="0" w:color="auto"/>
            <w:left w:val="none" w:sz="0" w:space="0" w:color="auto"/>
            <w:bottom w:val="none" w:sz="0" w:space="0" w:color="auto"/>
            <w:right w:val="none" w:sz="0" w:space="0" w:color="auto"/>
          </w:divBdr>
        </w:div>
        <w:div w:id="529877966">
          <w:marLeft w:val="0"/>
          <w:marRight w:val="0"/>
          <w:marTop w:val="0"/>
          <w:marBottom w:val="0"/>
          <w:divBdr>
            <w:top w:val="none" w:sz="0" w:space="0" w:color="auto"/>
            <w:left w:val="none" w:sz="0" w:space="0" w:color="auto"/>
            <w:bottom w:val="none" w:sz="0" w:space="0" w:color="auto"/>
            <w:right w:val="none" w:sz="0" w:space="0" w:color="auto"/>
          </w:divBdr>
        </w:div>
      </w:divsChild>
    </w:div>
    <w:div w:id="1006982138">
      <w:bodyDiv w:val="1"/>
      <w:marLeft w:val="0"/>
      <w:marRight w:val="0"/>
      <w:marTop w:val="0"/>
      <w:marBottom w:val="0"/>
      <w:divBdr>
        <w:top w:val="none" w:sz="0" w:space="0" w:color="auto"/>
        <w:left w:val="none" w:sz="0" w:space="0" w:color="auto"/>
        <w:bottom w:val="none" w:sz="0" w:space="0" w:color="auto"/>
        <w:right w:val="none" w:sz="0" w:space="0" w:color="auto"/>
      </w:divBdr>
      <w:divsChild>
        <w:div w:id="313413179">
          <w:marLeft w:val="0"/>
          <w:marRight w:val="0"/>
          <w:marTop w:val="0"/>
          <w:marBottom w:val="0"/>
          <w:divBdr>
            <w:top w:val="none" w:sz="0" w:space="0" w:color="auto"/>
            <w:left w:val="none" w:sz="0" w:space="0" w:color="auto"/>
            <w:bottom w:val="none" w:sz="0" w:space="0" w:color="auto"/>
            <w:right w:val="none" w:sz="0" w:space="0" w:color="auto"/>
          </w:divBdr>
        </w:div>
      </w:divsChild>
    </w:div>
    <w:div w:id="1153062568">
      <w:bodyDiv w:val="1"/>
      <w:marLeft w:val="0"/>
      <w:marRight w:val="0"/>
      <w:marTop w:val="0"/>
      <w:marBottom w:val="0"/>
      <w:divBdr>
        <w:top w:val="none" w:sz="0" w:space="0" w:color="auto"/>
        <w:left w:val="none" w:sz="0" w:space="0" w:color="auto"/>
        <w:bottom w:val="none" w:sz="0" w:space="0" w:color="auto"/>
        <w:right w:val="none" w:sz="0" w:space="0" w:color="auto"/>
      </w:divBdr>
    </w:div>
    <w:div w:id="1846047227">
      <w:bodyDiv w:val="1"/>
      <w:marLeft w:val="0"/>
      <w:marRight w:val="0"/>
      <w:marTop w:val="0"/>
      <w:marBottom w:val="0"/>
      <w:divBdr>
        <w:top w:val="none" w:sz="0" w:space="0" w:color="auto"/>
        <w:left w:val="none" w:sz="0" w:space="0" w:color="auto"/>
        <w:bottom w:val="none" w:sz="0" w:space="0" w:color="auto"/>
        <w:right w:val="none" w:sz="0" w:space="0" w:color="auto"/>
      </w:divBdr>
      <w:divsChild>
        <w:div w:id="2138063122">
          <w:marLeft w:val="0"/>
          <w:marRight w:val="0"/>
          <w:marTop w:val="0"/>
          <w:marBottom w:val="0"/>
          <w:divBdr>
            <w:top w:val="none" w:sz="0" w:space="0" w:color="auto"/>
            <w:left w:val="none" w:sz="0" w:space="0" w:color="auto"/>
            <w:bottom w:val="none" w:sz="0" w:space="0" w:color="auto"/>
            <w:right w:val="none" w:sz="0" w:space="0" w:color="auto"/>
          </w:divBdr>
        </w:div>
        <w:div w:id="1853911146">
          <w:marLeft w:val="0"/>
          <w:marRight w:val="0"/>
          <w:marTop w:val="0"/>
          <w:marBottom w:val="0"/>
          <w:divBdr>
            <w:top w:val="none" w:sz="0" w:space="0" w:color="auto"/>
            <w:left w:val="none" w:sz="0" w:space="0" w:color="auto"/>
            <w:bottom w:val="none" w:sz="0" w:space="0" w:color="auto"/>
            <w:right w:val="none" w:sz="0" w:space="0" w:color="auto"/>
          </w:divBdr>
        </w:div>
        <w:div w:id="727730055">
          <w:marLeft w:val="0"/>
          <w:marRight w:val="0"/>
          <w:marTop w:val="0"/>
          <w:marBottom w:val="0"/>
          <w:divBdr>
            <w:top w:val="none" w:sz="0" w:space="0" w:color="auto"/>
            <w:left w:val="none" w:sz="0" w:space="0" w:color="auto"/>
            <w:bottom w:val="none" w:sz="0" w:space="0" w:color="auto"/>
            <w:right w:val="none" w:sz="0" w:space="0" w:color="auto"/>
          </w:divBdr>
        </w:div>
        <w:div w:id="894924985">
          <w:marLeft w:val="0"/>
          <w:marRight w:val="0"/>
          <w:marTop w:val="0"/>
          <w:marBottom w:val="0"/>
          <w:divBdr>
            <w:top w:val="none" w:sz="0" w:space="0" w:color="auto"/>
            <w:left w:val="none" w:sz="0" w:space="0" w:color="auto"/>
            <w:bottom w:val="none" w:sz="0" w:space="0" w:color="auto"/>
            <w:right w:val="none" w:sz="0" w:space="0" w:color="auto"/>
          </w:divBdr>
        </w:div>
      </w:divsChild>
    </w:div>
    <w:div w:id="1952472781">
      <w:bodyDiv w:val="1"/>
      <w:marLeft w:val="0"/>
      <w:marRight w:val="0"/>
      <w:marTop w:val="0"/>
      <w:marBottom w:val="0"/>
      <w:divBdr>
        <w:top w:val="none" w:sz="0" w:space="0" w:color="auto"/>
        <w:left w:val="none" w:sz="0" w:space="0" w:color="auto"/>
        <w:bottom w:val="none" w:sz="0" w:space="0" w:color="auto"/>
        <w:right w:val="none" w:sz="0" w:space="0" w:color="auto"/>
      </w:divBdr>
      <w:divsChild>
        <w:div w:id="429200682">
          <w:marLeft w:val="0"/>
          <w:marRight w:val="0"/>
          <w:marTop w:val="240"/>
          <w:marBottom w:val="100"/>
          <w:divBdr>
            <w:top w:val="none" w:sz="0" w:space="0" w:color="auto"/>
            <w:left w:val="none" w:sz="0" w:space="0" w:color="auto"/>
            <w:bottom w:val="none" w:sz="0" w:space="0" w:color="auto"/>
            <w:right w:val="none" w:sz="0" w:space="0" w:color="auto"/>
          </w:divBdr>
          <w:divsChild>
            <w:div w:id="5682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543545">
      <w:bodyDiv w:val="1"/>
      <w:marLeft w:val="0"/>
      <w:marRight w:val="0"/>
      <w:marTop w:val="0"/>
      <w:marBottom w:val="0"/>
      <w:divBdr>
        <w:top w:val="none" w:sz="0" w:space="0" w:color="auto"/>
        <w:left w:val="none" w:sz="0" w:space="0" w:color="auto"/>
        <w:bottom w:val="none" w:sz="0" w:space="0" w:color="auto"/>
        <w:right w:val="none" w:sz="0" w:space="0" w:color="auto"/>
      </w:divBdr>
    </w:div>
    <w:div w:id="2097939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topcitomegalovirus.org" TargetMode="External"/><Relationship Id="rId4" Type="http://schemas.openxmlformats.org/officeDocument/2006/relationships/settings" Target="settings.xml"/><Relationship Id="rId9" Type="http://schemas.openxmlformats.org/officeDocument/2006/relationships/hyperlink" Target="http://www.cmvaction.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9122</Words>
  <Characters>51999</Characters>
  <Application>Microsoft Office Word</Application>
  <DocSecurity>0</DocSecurity>
  <Lines>433</Lines>
  <Paragraphs>121</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LUMC</Company>
  <LinksUpToDate>false</LinksUpToDate>
  <CharactersWithSpaces>61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e luck</dc:creator>
  <cp:lastModifiedBy>sue luck</cp:lastModifiedBy>
  <cp:revision>2</cp:revision>
  <dcterms:created xsi:type="dcterms:W3CDTF">2017-05-16T22:12:00Z</dcterms:created>
  <dcterms:modified xsi:type="dcterms:W3CDTF">2017-05-16T22:12:00Z</dcterms:modified>
</cp:coreProperties>
</file>